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9841AC" w14:textId="12A4BA8B" w:rsidR="005C3949" w:rsidRPr="005E3FE6" w:rsidRDefault="005C3949" w:rsidP="007C487F">
      <w:pPr>
        <w:spacing w:after="120" w:line="360" w:lineRule="auto"/>
        <w:contextualSpacing w:val="0"/>
        <w:jc w:val="both"/>
        <w:rPr>
          <w:b/>
          <w:bCs/>
          <w:color w:val="000000" w:themeColor="text1"/>
          <w:sz w:val="22"/>
        </w:rPr>
      </w:pPr>
      <w:bookmarkStart w:id="0" w:name="_GoBack"/>
      <w:bookmarkEnd w:id="0"/>
      <w:r w:rsidRPr="005E3FE6">
        <w:rPr>
          <w:b/>
          <w:bCs/>
          <w:color w:val="000000" w:themeColor="text1"/>
          <w:sz w:val="22"/>
        </w:rPr>
        <w:t xml:space="preserve">Supplementary Table </w:t>
      </w:r>
      <w:r w:rsidR="00642CB3">
        <w:rPr>
          <w:b/>
          <w:bCs/>
          <w:color w:val="000000" w:themeColor="text1"/>
          <w:sz w:val="22"/>
        </w:rPr>
        <w:t>3</w:t>
      </w:r>
      <w:r w:rsidRPr="005E3FE6">
        <w:rPr>
          <w:b/>
          <w:bCs/>
          <w:color w:val="000000" w:themeColor="text1"/>
          <w:sz w:val="22"/>
        </w:rPr>
        <w:t xml:space="preserve">. </w:t>
      </w:r>
      <w:r w:rsidR="00D929C4" w:rsidRPr="005E3FE6">
        <w:rPr>
          <w:color w:val="000000" w:themeColor="text1"/>
          <w:sz w:val="22"/>
        </w:rPr>
        <w:t>Drug repurposing</w:t>
      </w:r>
      <w:r w:rsidR="00EC0772">
        <w:rPr>
          <w:color w:val="000000" w:themeColor="text1"/>
          <w:sz w:val="22"/>
        </w:rPr>
        <w:t xml:space="preserve"> and adjuvant therapies</w:t>
      </w:r>
      <w:r w:rsidRPr="005E3FE6">
        <w:rPr>
          <w:color w:val="000000" w:themeColor="text1"/>
          <w:sz w:val="22"/>
        </w:rPr>
        <w:t xml:space="preserve"> for the </w:t>
      </w:r>
      <w:r w:rsidR="006E7F60" w:rsidRPr="005E3FE6">
        <w:rPr>
          <w:color w:val="000000" w:themeColor="text1"/>
          <w:sz w:val="22"/>
        </w:rPr>
        <w:t>targeting of</w:t>
      </w:r>
      <w:r w:rsidRPr="005E3FE6">
        <w:rPr>
          <w:color w:val="000000" w:themeColor="text1"/>
          <w:sz w:val="22"/>
        </w:rPr>
        <w:t xml:space="preserve"> </w:t>
      </w:r>
      <w:r w:rsidR="006E7F60" w:rsidRPr="005E3FE6">
        <w:rPr>
          <w:color w:val="000000" w:themeColor="text1"/>
          <w:sz w:val="22"/>
        </w:rPr>
        <w:t>cancer-associated pathways</w:t>
      </w:r>
      <w:r w:rsidR="006B3643" w:rsidRPr="005E3FE6">
        <w:rPr>
          <w:color w:val="000000" w:themeColor="text1"/>
          <w:sz w:val="22"/>
        </w:rPr>
        <w:t xml:space="preserve"> and tumor microenvironment</w:t>
      </w:r>
      <w:r w:rsidRPr="005E3FE6">
        <w:rPr>
          <w:color w:val="000000" w:themeColor="text1"/>
          <w:sz w:val="22"/>
        </w:rPr>
        <w:t xml:space="preserve"> in GBM.</w:t>
      </w:r>
      <w:r w:rsidR="0041213F" w:rsidRPr="005E3FE6">
        <w:rPr>
          <w:color w:val="000000" w:themeColor="text1"/>
          <w:sz w:val="22"/>
        </w:rPr>
        <w:t xml:space="preserve"> </w:t>
      </w:r>
    </w:p>
    <w:tbl>
      <w:tblPr>
        <w:tblStyle w:val="TableGrid"/>
        <w:tblW w:w="5521" w:type="pct"/>
        <w:tblInd w:w="-714" w:type="dxa"/>
        <w:tblLook w:val="04A0" w:firstRow="1" w:lastRow="0" w:firstColumn="1" w:lastColumn="0" w:noHBand="0" w:noVBand="1"/>
      </w:tblPr>
      <w:tblGrid>
        <w:gridCol w:w="2160"/>
        <w:gridCol w:w="2438"/>
        <w:gridCol w:w="5182"/>
        <w:gridCol w:w="4613"/>
        <w:gridCol w:w="1057"/>
      </w:tblGrid>
      <w:tr w:rsidR="00DE42D5" w:rsidRPr="007D456F" w14:paraId="3D1522F2" w14:textId="77777777" w:rsidTr="00DE42D5">
        <w:tc>
          <w:tcPr>
            <w:tcW w:w="699" w:type="pct"/>
            <w:shd w:val="clear" w:color="auto" w:fill="D9D9D9" w:themeFill="background1" w:themeFillShade="D9"/>
            <w:vAlign w:val="center"/>
          </w:tcPr>
          <w:p w14:paraId="641C46EA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b/>
                <w:bCs/>
                <w:sz w:val="18"/>
                <w:szCs w:val="18"/>
              </w:rPr>
            </w:pPr>
            <w:r w:rsidRPr="007D456F">
              <w:rPr>
                <w:b/>
                <w:bCs/>
                <w:sz w:val="18"/>
                <w:szCs w:val="18"/>
              </w:rPr>
              <w:t>Drug or intervention</w:t>
            </w:r>
          </w:p>
        </w:tc>
        <w:tc>
          <w:tcPr>
            <w:tcW w:w="789" w:type="pct"/>
            <w:shd w:val="clear" w:color="auto" w:fill="D9D9D9" w:themeFill="background1" w:themeFillShade="D9"/>
            <w:vAlign w:val="center"/>
          </w:tcPr>
          <w:p w14:paraId="2BD95A46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b/>
                <w:bCs/>
                <w:sz w:val="18"/>
                <w:szCs w:val="18"/>
              </w:rPr>
            </w:pPr>
            <w:r w:rsidRPr="007D456F">
              <w:rPr>
                <w:b/>
                <w:bCs/>
                <w:sz w:val="18"/>
                <w:szCs w:val="18"/>
              </w:rPr>
              <w:t>Core pathways</w:t>
            </w:r>
          </w:p>
        </w:tc>
        <w:tc>
          <w:tcPr>
            <w:tcW w:w="1677" w:type="pct"/>
            <w:shd w:val="clear" w:color="auto" w:fill="D9D9D9" w:themeFill="background1" w:themeFillShade="D9"/>
            <w:vAlign w:val="center"/>
          </w:tcPr>
          <w:p w14:paraId="4C68EC0C" w14:textId="592D1B05" w:rsidR="005C3949" w:rsidRPr="007D456F" w:rsidRDefault="0072201A" w:rsidP="00852AF6">
            <w:pPr>
              <w:spacing w:before="120" w:after="120" w:line="360" w:lineRule="auto"/>
              <w:contextualSpacing w:val="0"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Safety and biotransformation</w:t>
            </w:r>
          </w:p>
        </w:tc>
        <w:tc>
          <w:tcPr>
            <w:tcW w:w="1493" w:type="pct"/>
            <w:shd w:val="clear" w:color="auto" w:fill="D9D9D9" w:themeFill="background1" w:themeFillShade="D9"/>
            <w:vAlign w:val="center"/>
          </w:tcPr>
          <w:p w14:paraId="7034602C" w14:textId="3D03D1AE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b/>
                <w:bCs/>
                <w:sz w:val="18"/>
                <w:szCs w:val="18"/>
              </w:rPr>
            </w:pPr>
            <w:r w:rsidRPr="007D456F">
              <w:rPr>
                <w:b/>
                <w:bCs/>
                <w:sz w:val="18"/>
                <w:szCs w:val="18"/>
              </w:rPr>
              <w:t>Commentary</w:t>
            </w:r>
            <w:r w:rsidR="0041213F" w:rsidRPr="007D456F">
              <w:rPr>
                <w:b/>
                <w:bCs/>
                <w:sz w:val="18"/>
                <w:szCs w:val="18"/>
              </w:rPr>
              <w:t xml:space="preserve"> </w:t>
            </w:r>
            <w:r w:rsidRPr="007D456F">
              <w:rPr>
                <w:b/>
                <w:bCs/>
                <w:sz w:val="18"/>
                <w:szCs w:val="18"/>
              </w:rPr>
              <w:t>and suggested use</w:t>
            </w:r>
          </w:p>
        </w:tc>
        <w:tc>
          <w:tcPr>
            <w:tcW w:w="342" w:type="pct"/>
            <w:shd w:val="clear" w:color="auto" w:fill="D9D9D9" w:themeFill="background1" w:themeFillShade="D9"/>
            <w:vAlign w:val="center"/>
          </w:tcPr>
          <w:p w14:paraId="245A73B1" w14:textId="1D2205BD" w:rsidR="005C3949" w:rsidRPr="007D456F" w:rsidRDefault="00563FA6" w:rsidP="00852AF6">
            <w:pPr>
              <w:spacing w:before="120" w:after="120" w:line="360" w:lineRule="auto"/>
              <w:contextualSpacing w:val="0"/>
              <w:jc w:val="center"/>
              <w:rPr>
                <w:b/>
                <w:bCs/>
                <w:sz w:val="18"/>
                <w:szCs w:val="18"/>
              </w:rPr>
            </w:pPr>
            <w:r w:rsidRPr="007D456F">
              <w:rPr>
                <w:b/>
                <w:bCs/>
                <w:sz w:val="18"/>
                <w:szCs w:val="18"/>
              </w:rPr>
              <w:t>References</w:t>
            </w:r>
          </w:p>
        </w:tc>
      </w:tr>
      <w:tr w:rsidR="00DE42D5" w:rsidRPr="007D456F" w14:paraId="38DDC29E" w14:textId="77777777" w:rsidTr="00DE42D5">
        <w:tc>
          <w:tcPr>
            <w:tcW w:w="699" w:type="pct"/>
            <w:shd w:val="clear" w:color="auto" w:fill="DFEDFA"/>
            <w:vAlign w:val="center"/>
          </w:tcPr>
          <w:p w14:paraId="46D66DFC" w14:textId="3BEA6661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ebendazol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2B46272D" w14:textId="5E04450B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Disrupts microtubule formation and polymerization, angiogenesis, invasion, chemosensitization, glucose uptake, BRAF</w:t>
            </w:r>
            <w:r w:rsidR="00912D90" w:rsidRPr="007D456F">
              <w:rPr>
                <w:sz w:val="18"/>
                <w:szCs w:val="18"/>
              </w:rPr>
              <w:t>-</w:t>
            </w:r>
            <w:r w:rsidRPr="007D456F">
              <w:rPr>
                <w:sz w:val="18"/>
                <w:szCs w:val="18"/>
              </w:rPr>
              <w:t>MEK</w:t>
            </w:r>
            <w:r w:rsidR="00912D90" w:rsidRPr="007D456F">
              <w:rPr>
                <w:sz w:val="18"/>
                <w:szCs w:val="18"/>
              </w:rPr>
              <w:t>-</w:t>
            </w:r>
            <w:r w:rsidRPr="007D456F">
              <w:rPr>
                <w:sz w:val="18"/>
                <w:szCs w:val="18"/>
              </w:rPr>
              <w:t>ERK pathway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3D59BFE4" w14:textId="5B67BDE1" w:rsidR="0041213F" w:rsidRPr="007D456F" w:rsidRDefault="00E9136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Generally safe; rare serious effects include </w:t>
            </w:r>
            <w:r w:rsidR="00116AD4" w:rsidRPr="007D456F">
              <w:rPr>
                <w:sz w:val="18"/>
                <w:szCs w:val="18"/>
              </w:rPr>
              <w:t xml:space="preserve">acute liver injury </w:t>
            </w:r>
            <w:r w:rsidRPr="007D456F">
              <w:rPr>
                <w:sz w:val="18"/>
                <w:szCs w:val="18"/>
              </w:rPr>
              <w:t>and allergic reactions</w:t>
            </w:r>
            <w:r w:rsidR="00CA3CC4">
              <w:rPr>
                <w:sz w:val="18"/>
                <w:szCs w:val="18"/>
              </w:rPr>
              <w:t xml:space="preserve"> </w:t>
            </w:r>
            <w:r w:rsidR="00CA3CC4">
              <w:rPr>
                <w:sz w:val="18"/>
                <w:szCs w:val="18"/>
              </w:rPr>
              <w:fldChar w:fldCharType="begin"/>
            </w:r>
            <w:r w:rsidR="00123A91">
              <w:rPr>
                <w:sz w:val="18"/>
                <w:szCs w:val="18"/>
              </w:rPr>
              <w:instrText xml:space="preserve"> ADDIN EN.CITE &lt;EndNote&gt;&lt;Cite&gt;&lt;Author&gt;Thakur&lt;/Author&gt;&lt;Year&gt;2024&lt;/Year&gt;&lt;RecNum&gt;8342&lt;/RecNum&gt;&lt;DisplayText&gt;[1]&lt;/DisplayText&gt;&lt;record&gt;&lt;rec-number&gt;8342&lt;/rec-number&gt;&lt;foreign-keys&gt;&lt;key app="EN" db-id="adpvpv2sqp2ardea9sepxavq9f0z2r0f5sw0" timestamp="1692554591"&gt;8342&lt;/key&gt;&lt;/foreign-keys&gt;&lt;ref-type name="Book Section"&gt;5&lt;/ref-type&gt;&lt;contributors&gt;&lt;authors&gt;&lt;author&gt;Thakur, R. K.&lt;/author&gt;&lt;author&gt;Patel, S. P.&lt;/author&gt;&lt;/authors&gt;&lt;/contributors&gt;&lt;auth-address&gt;Roswell Park Comprehensive Cancer Center/ State University of Buffalo&amp;#xD;Ahmedabad University&lt;/auth-address&gt;&lt;titles&gt;&lt;title&gt;Mebendazole&lt;/title&gt;&lt;secondary-title&gt;StatPearls&lt;/secondary-title&gt;&lt;/titles&gt;&lt;periodical&gt;&lt;full-title&gt;StatPearls&lt;/full-title&gt;&lt;/periodical&gt;&lt;dates&gt;&lt;year&gt;2024&lt;/year&gt;&lt;/dates&gt;&lt;pub-location&gt;Treasure Island (FL)&lt;/pub-location&gt;&lt;publisher&gt;StatPearls Publishing&lt;/publisher&gt;&lt;accession-num&gt;32491637&lt;/accession-num&gt;&lt;urls&gt;&lt;related-urls&gt;&lt;url&gt;https://www.ncbi.nlm.nih.gov/pubmed/32491637&lt;/url&gt;&lt;/related-urls&gt;&lt;/urls&gt;&lt;language&gt;eng&lt;/language&gt;&lt;/record&gt;&lt;/Cite&gt;&lt;/EndNote&gt;</w:instrText>
            </w:r>
            <w:r w:rsidR="00CA3CC4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]</w:t>
            </w:r>
            <w:r w:rsidR="00CA3CC4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</w:t>
            </w:r>
            <w:r w:rsidR="006C3E7B" w:rsidRPr="006C3E7B">
              <w:rPr>
                <w:sz w:val="18"/>
                <w:szCs w:val="18"/>
              </w:rPr>
              <w:t>Tumor growth kinetics should be monitored to elucidate differential effects across tumor subtypes</w:t>
            </w:r>
            <w:r w:rsidR="006C3E7B">
              <w:rPr>
                <w:sz w:val="18"/>
                <w:szCs w:val="18"/>
              </w:rPr>
              <w:t xml:space="preserve"> </w:t>
            </w:r>
            <w:r w:rsidR="006C3E7B">
              <w:rPr>
                <w:sz w:val="18"/>
                <w:szCs w:val="18"/>
              </w:rPr>
              <w:fldChar w:fldCharType="begin">
                <w:fldData xml:space="preserve">PEVuZE5vdGU+PENpdGU+PEF1dGhvcj5NYW5zb29yaTwvQXV0aG9yPjxZZWFyPjIwMjE8L1llYXI+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NYW5zb29yaTwvQXV0aG9yPjxZZWFyPjIwMjE8L1llYXI+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6C3E7B">
              <w:rPr>
                <w:sz w:val="18"/>
                <w:szCs w:val="18"/>
              </w:rPr>
            </w:r>
            <w:r w:rsidR="006C3E7B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]</w:t>
            </w:r>
            <w:r w:rsidR="006C3E7B">
              <w:rPr>
                <w:sz w:val="18"/>
                <w:szCs w:val="18"/>
              </w:rPr>
              <w:fldChar w:fldCharType="end"/>
            </w:r>
            <w:r w:rsidR="006C3E7B">
              <w:rPr>
                <w:sz w:val="18"/>
                <w:szCs w:val="18"/>
              </w:rPr>
              <w:t xml:space="preserve">. </w:t>
            </w:r>
            <w:r w:rsidR="0041213F" w:rsidRPr="007D456F">
              <w:rPr>
                <w:sz w:val="18"/>
                <w:szCs w:val="18"/>
              </w:rPr>
              <w:t>Liver metabolism, enzymes unknown (possibly CYP</w:t>
            </w:r>
            <w:r w:rsidR="007F21AB" w:rsidRPr="007D456F">
              <w:rPr>
                <w:sz w:val="18"/>
                <w:szCs w:val="18"/>
              </w:rPr>
              <w:t xml:space="preserve"> family</w:t>
            </w:r>
            <w:r w:rsidR="0041213F" w:rsidRPr="007D456F">
              <w:rPr>
                <w:sz w:val="18"/>
                <w:szCs w:val="18"/>
              </w:rPr>
              <w:t xml:space="preserve">). Plasma levels decrease by CYP450 inducers and could be potentially increased via CYP450 inhibitors </w:t>
            </w:r>
            <w:r w:rsidR="0041213F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Bekhti&lt;/Author&gt;&lt;Year&gt;1987&lt;/Year&gt;&lt;RecNum&gt;7734&lt;/RecNum&gt;&lt;DisplayText&gt;[3]&lt;/DisplayText&gt;&lt;record&gt;&lt;rec-number&gt;7734&lt;/rec-number&gt;&lt;foreign-keys&gt;&lt;key app="EN" db-id="adpvpv2sqp2ardea9sepxavq9f0z2r0f5sw0" timestamp="1675018263"&gt;7734&lt;/key&gt;&lt;/foreign-keys&gt;&lt;ref-type name="Journal Article"&gt;17&lt;/ref-type&gt;&lt;contributors&gt;&lt;authors&gt;&lt;author&gt;Bekhti, A.&lt;/author&gt;&lt;author&gt;Pirotte, J.&lt;/author&gt;&lt;/authors&gt;&lt;/contributors&gt;&lt;auth-address&gt;Institut de Medecine, Universite de Liege, Hopital de Baviere, Belgium.&lt;/auth-address&gt;&lt;titles&gt;&lt;title&gt;Cimetidine increases serum mebendazole concentrations. Implications for treatment of hepatic hydatid cysts&lt;/title&gt;&lt;secondary-title&gt;Br J Clin Pharmacol&lt;/secondary-title&gt;&lt;/titles&gt;&lt;pages&gt;390-2&lt;/pages&gt;&lt;volume&gt;24&lt;/volume&gt;&lt;number&gt;3&lt;/number&gt;&lt;edition&gt;1987/09/01&lt;/edition&gt;&lt;keywords&gt;&lt;keyword&gt;Adult&lt;/keyword&gt;&lt;keyword&gt;Aminopyrine&lt;/keyword&gt;&lt;keyword&gt;Breath Tests&lt;/keyword&gt;&lt;keyword&gt;Cimetidine/*pharmacology&lt;/keyword&gt;&lt;keyword&gt;Drug Interactions&lt;/keyword&gt;&lt;keyword&gt;Echinococcosis, Hepatic/*drug therapy&lt;/keyword&gt;&lt;keyword&gt;Female&lt;/keyword&gt;&lt;keyword&gt;Humans&lt;/keyword&gt;&lt;keyword&gt;Male&lt;/keyword&gt;&lt;keyword&gt;Mebendazole/*blood/therapeutic use&lt;/keyword&gt;&lt;keyword&gt;Middle Aged&lt;/keyword&gt;&lt;/keywords&gt;&lt;dates&gt;&lt;year&gt;1987&lt;/year&gt;&lt;pub-dates&gt;&lt;date&gt;Sep&lt;/date&gt;&lt;/pub-dates&gt;&lt;/dates&gt;&lt;isbn&gt;0306-5251 (Print)&amp;#xD;1365-2125 (Electronic)&amp;#xD;0306-5251 (Linking)&lt;/isbn&gt;&lt;accession-num&gt;3663452&lt;/accession-num&gt;&lt;urls&gt;&lt;related-urls&gt;&lt;url&gt;https://www.ncbi.nlm.nih.gov/pubmed/3663452&lt;/url&gt;&lt;/related-urls&gt;&lt;/urls&gt;&lt;custom2&gt;PMC1386263&lt;/custom2&gt;&lt;electronic-resource-num&gt;10.1111/j.1365-2125.1987.tb03186.x&lt;/electronic-resource-num&gt;&lt;/record&gt;&lt;/Cite&gt;&lt;/EndNote&gt;</w:instrText>
            </w:r>
            <w:r w:rsidR="0041213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]</w:t>
            </w:r>
            <w:r w:rsidR="0041213F" w:rsidRPr="007D456F">
              <w:rPr>
                <w:sz w:val="18"/>
                <w:szCs w:val="18"/>
              </w:rPr>
              <w:fldChar w:fldCharType="end"/>
            </w:r>
            <w:r w:rsidR="0041213F" w:rsidRPr="007D456F">
              <w:rPr>
                <w:sz w:val="18"/>
                <w:szCs w:val="18"/>
              </w:rPr>
              <w:t>.</w:t>
            </w:r>
            <w:r w:rsidR="00A26476" w:rsidRPr="007D456F">
              <w:rPr>
                <w:sz w:val="18"/>
                <w:szCs w:val="18"/>
              </w:rPr>
              <w:t xml:space="preserve"> </w:t>
            </w:r>
            <w:r w:rsidR="00BB11C3" w:rsidRPr="007D456F">
              <w:rPr>
                <w:sz w:val="18"/>
                <w:szCs w:val="18"/>
              </w:rPr>
              <w:t xml:space="preserve">Avoid concomitant use of mebendazole and metronidazole </w:t>
            </w:r>
            <w:r w:rsidR="00BB11C3" w:rsidRPr="007D456F">
              <w:rPr>
                <w:sz w:val="18"/>
                <w:szCs w:val="18"/>
              </w:rPr>
              <w:fldChar w:fldCharType="begin">
                <w:fldData xml:space="preserve">PEVuZE5vdGU+PENpdGU+PEF1dGhvcj5DaGVuPC9BdXRob3I+PFllYXI+MjAwMzwvWWVhcj48UmVj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DaGVuPC9BdXRob3I+PFllYXI+MjAwMzwvWWVhcj48UmVj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BB11C3" w:rsidRPr="007D456F">
              <w:rPr>
                <w:sz w:val="18"/>
                <w:szCs w:val="18"/>
              </w:rPr>
            </w:r>
            <w:r w:rsidR="00BB11C3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4]</w:t>
            </w:r>
            <w:r w:rsidR="00BB11C3" w:rsidRPr="007D456F">
              <w:rPr>
                <w:sz w:val="18"/>
                <w:szCs w:val="18"/>
              </w:rPr>
              <w:fldChar w:fldCharType="end"/>
            </w:r>
            <w:r w:rsidR="00BB11C3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37235FCD" w14:textId="143BD64F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Proposed dosing variable, but up to </w:t>
            </w:r>
            <w:r w:rsidRPr="007D456F">
              <w:rPr>
                <w:rStyle w:val="Emphasis"/>
                <w:i w:val="0"/>
                <w:iCs w:val="0"/>
                <w:sz w:val="18"/>
                <w:szCs w:val="18"/>
              </w:rPr>
              <w:t>200 mg/k</w:t>
            </w:r>
            <w:r w:rsidR="00B07023">
              <w:rPr>
                <w:rStyle w:val="Emphasis"/>
                <w:i w:val="0"/>
                <w:iCs w:val="0"/>
                <w:sz w:val="18"/>
                <w:szCs w:val="18"/>
              </w:rPr>
              <w:t>g/day</w:t>
            </w:r>
            <w:r w:rsidRPr="007D456F">
              <w:rPr>
                <w:sz w:val="18"/>
                <w:szCs w:val="18"/>
              </w:rPr>
              <w:t xml:space="preserve"> demonstrated long-term safety</w:t>
            </w:r>
            <w:r w:rsidR="00A65677">
              <w:rPr>
                <w:sz w:val="18"/>
                <w:szCs w:val="18"/>
              </w:rPr>
              <w:t xml:space="preserve">, </w:t>
            </w:r>
            <w:r w:rsidR="003A1C5A">
              <w:rPr>
                <w:sz w:val="18"/>
                <w:szCs w:val="18"/>
              </w:rPr>
              <w:t>while</w:t>
            </w:r>
            <w:r w:rsidR="00A65677">
              <w:rPr>
                <w:sz w:val="18"/>
                <w:szCs w:val="18"/>
              </w:rPr>
              <w:t xml:space="preserve"> dosing at 50 mg/kg </w:t>
            </w:r>
            <w:r w:rsidR="003A1C5A">
              <w:rPr>
                <w:sz w:val="18"/>
                <w:szCs w:val="18"/>
              </w:rPr>
              <w:t>reached</w:t>
            </w:r>
            <w:r w:rsidR="00A65677">
              <w:rPr>
                <w:sz w:val="18"/>
                <w:szCs w:val="18"/>
              </w:rPr>
              <w:t xml:space="preserve"> </w:t>
            </w:r>
            <w:r w:rsidR="00764C0D">
              <w:rPr>
                <w:sz w:val="18"/>
                <w:szCs w:val="18"/>
              </w:rPr>
              <w:t>acceptable</w:t>
            </w:r>
            <w:r w:rsidR="00B07023">
              <w:rPr>
                <w:sz w:val="18"/>
                <w:szCs w:val="18"/>
              </w:rPr>
              <w:t xml:space="preserve"> </w:t>
            </w:r>
            <w:r w:rsidR="00B07023" w:rsidRPr="00B07023">
              <w:rPr>
                <w:sz w:val="18"/>
                <w:szCs w:val="18"/>
              </w:rPr>
              <w:t xml:space="preserve">steady-state plasma concentrations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HYWxsaWE8L0F1dGhvcj48WWVhcj4yMDIxPC9ZZWFyPjxS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HYWxsaWE8L0F1dGhvcj48WWVhcj4yMDIxPC9ZZWFyPjxS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5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</w:t>
            </w:r>
            <w:r w:rsidR="000207B1">
              <w:rPr>
                <w:sz w:val="18"/>
                <w:szCs w:val="18"/>
              </w:rPr>
              <w:t>Additional c</w:t>
            </w:r>
            <w:r w:rsidRPr="007D456F">
              <w:rPr>
                <w:sz w:val="18"/>
                <w:szCs w:val="18"/>
              </w:rPr>
              <w:t>linical trials for GBM ongoing (NCT01729260, NCT01837862, NCT02644291).</w:t>
            </w:r>
            <w:r w:rsidR="00091C6A" w:rsidRPr="007D456F">
              <w:rPr>
                <w:sz w:val="18"/>
                <w:szCs w:val="18"/>
              </w:rPr>
              <w:t xml:space="preserve"> 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631F0A5F" w14:textId="5CDECFAD" w:rsidR="0041213F" w:rsidRPr="007D456F" w:rsidRDefault="0041213F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TY2hhbGt3aWprPC9BdXRob3I+PFllYXI+MjAxODwvWWVh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TY2hhbGt3aWprPC9BdXRob3I+PFllYXI+MjAxODwvWWVh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240B5FEF" w14:textId="77777777" w:rsidTr="00DE42D5">
        <w:tc>
          <w:tcPr>
            <w:tcW w:w="699" w:type="pct"/>
            <w:shd w:val="clear" w:color="auto" w:fill="DFEDFA"/>
            <w:vAlign w:val="center"/>
          </w:tcPr>
          <w:p w14:paraId="4EB0D018" w14:textId="77777777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Hyperbaric oxygen therapy (HBOT).</w:t>
            </w:r>
          </w:p>
          <w:p w14:paraId="0B31D477" w14:textId="77777777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</w:p>
        </w:tc>
        <w:tc>
          <w:tcPr>
            <w:tcW w:w="789" w:type="pct"/>
            <w:shd w:val="clear" w:color="auto" w:fill="DFEDFA"/>
            <w:vAlign w:val="center"/>
          </w:tcPr>
          <w:p w14:paraId="11B09FE4" w14:textId="702C07A6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ROS production, reversal of hypoxia, angiogenesis, metastasis, radio/chemosensitiza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3FF2AC52" w14:textId="3A53EE6D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Safety reviewed in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Nb250YWxiYW5vPC9BdXRob3I+PFllYXI+MjAyMTwvWWVh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Nb250YWxiYW5vPC9BdXRob3I+PFllYXI+MjAyMTwvWWVh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, 8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Absolute contraindication: untreated pneumothorax. Relative contraindications: doxorubicin, bleomycin, disulfiram, cisplatin and mafenide, as well as COPD, asthma, pregnancy, epilepsy, respiratory infections and other </w:t>
            </w:r>
            <w:r w:rsidR="00E852AD" w:rsidRPr="007D456F">
              <w:rPr>
                <w:sz w:val="18"/>
                <w:szCs w:val="18"/>
              </w:rPr>
              <w:t xml:space="preserve">serious </w:t>
            </w:r>
            <w:r w:rsidRPr="007D456F">
              <w:rPr>
                <w:sz w:val="18"/>
                <w:szCs w:val="18"/>
              </w:rPr>
              <w:t xml:space="preserve">preexisting conditions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Gawdi&lt;/Author&gt;&lt;Year&gt;2022&lt;/Year&gt;&lt;RecNum&gt;671&lt;/RecNum&gt;&lt;DisplayText&gt;[9, 10]&lt;/DisplayText&gt;&lt;record&gt;&lt;rec-number&gt;671&lt;/rec-number&gt;&lt;foreign-keys&gt;&lt;key app="EN" db-id="adpvpv2sqp2ardea9sepxavq9f0z2r0f5sw0" timestamp="1670124181"&gt;671&lt;/key&gt;&lt;/foreign-keys&gt;&lt;ref-type name="Book Section"&gt;5&lt;/ref-type&gt;&lt;contributors&gt;&lt;authors&gt;&lt;author&gt;Gawdi, Rohin&lt;/author&gt;&lt;author&gt;Cooper, Jeffrey S&lt;/author&gt;&lt;/authors&gt;&lt;/contributors&gt;&lt;titles&gt;&lt;title&gt;Hyperbaric contraindications&lt;/title&gt;&lt;secondary-title&gt;StatPearls [Internet]&lt;/secondary-title&gt;&lt;/titles&gt;&lt;dates&gt;&lt;year&gt;2022&lt;/year&gt;&lt;/dates&gt;&lt;publisher&gt;StatPearls Publishing&lt;/publisher&gt;&lt;urls&gt;&lt;/urls&gt;&lt;/record&gt;&lt;/Cite&gt;&lt;Cite&gt;&lt;Author&gt;Baude&lt;/Author&gt;&lt;Year&gt;2021&lt;/Year&gt;&lt;RecNum&gt;374&lt;/RecNum&gt;&lt;record&gt;&lt;rec-number&gt;374&lt;/rec-number&gt;&lt;foreign-keys&gt;&lt;key app="EN" db-id="adpvpv2sqp2ardea9sepxavq9f0z2r0f5sw0" timestamp="1668308358"&gt;374&lt;/key&gt;&lt;/foreign-keys&gt;&lt;ref-type name="Book Section"&gt;5&lt;/ref-type&gt;&lt;contributors&gt;&lt;authors&gt;&lt;author&gt;Baude, Jacqueline&lt;/author&gt;&lt;author&gt;Cooper, Jeffrey S&lt;/author&gt;&lt;/authors&gt;&lt;/contributors&gt;&lt;titles&gt;&lt;title&gt;Hyperbaric contraindicated chemotherapeutic agents&lt;/title&gt;&lt;secondary-title&gt;StatPearls [Internet]&lt;/secondary-title&gt;&lt;/titles&gt;&lt;dates&gt;&lt;year&gt;2021&lt;/year&gt;&lt;/dates&gt;&lt;publisher&gt;StatPearls Publishing&lt;/publisher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9, 10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5BC98BFF" w14:textId="131A94F6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As an </w:t>
            </w:r>
            <w:r w:rsidRPr="007D456F">
              <w:rPr>
                <w:rStyle w:val="Emphasis"/>
                <w:i w:val="0"/>
                <w:iCs w:val="0"/>
                <w:sz w:val="18"/>
                <w:szCs w:val="18"/>
              </w:rPr>
              <w:t>adjuvant</w:t>
            </w:r>
            <w:r w:rsidRPr="007D456F">
              <w:rPr>
                <w:sz w:val="18"/>
                <w:szCs w:val="18"/>
              </w:rPr>
              <w:t xml:space="preserve"> for GBM or other cancers, sessions usually start at 1.5 ATA and escalate up to 2.5 ATA, typically for 60-90 min, 3 to 5 days/week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Db3N0YTwvQXV0aG9yPjxZZWFyPjIwMjI8L1llYXI+PFJl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Db3N0YTwvQXV0aG9yPjxZZWFyPjIwMjI8L1llYXI+PFJl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5E0C970B" w14:textId="33F54F3A" w:rsidR="0041213F" w:rsidRPr="007D456F" w:rsidRDefault="0041213F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JeWlrZXNpY2k8L0F1dGhvcj48WWVhcj4yMDE5PC9ZZWFy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JeWlrZXNpY2k8L0F1dGhvcj48WWVhcj4yMDE5PC9ZZWFy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2-14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7295624F" w14:textId="77777777" w:rsidTr="00DE42D5">
        <w:tc>
          <w:tcPr>
            <w:tcW w:w="699" w:type="pct"/>
            <w:shd w:val="clear" w:color="auto" w:fill="DFEDFA"/>
            <w:vAlign w:val="center"/>
          </w:tcPr>
          <w:p w14:paraId="28B5EF13" w14:textId="6C47EE21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Vitamin C (intravenous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6A17EEC" w14:textId="5C81B6A3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ROS production (pro-oxidant), cytotoxicity, radio/chemosensitization, immune modula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C8F0776" w14:textId="69839DB6" w:rsidR="009A5850" w:rsidRPr="007D456F" w:rsidRDefault="00B5360B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High</w:t>
            </w:r>
            <w:r w:rsidR="00664F9E" w:rsidRPr="007D456F">
              <w:rPr>
                <w:sz w:val="18"/>
                <w:szCs w:val="18"/>
              </w:rPr>
              <w:t xml:space="preserve"> long-term safety profile </w:t>
            </w:r>
            <w:r w:rsidR="00BA7FD2" w:rsidRPr="007D456F">
              <w:rPr>
                <w:sz w:val="18"/>
                <w:szCs w:val="18"/>
              </w:rPr>
              <w:fldChar w:fldCharType="begin">
                <w:fldData xml:space="preserve">PEVuZE5vdGU+PENpdGU+PEF1dGhvcj5OYXVtYW48L0F1dGhvcj48WWVhcj4yMDE4PC9ZZWFyPjxS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OYXVtYW48L0F1dGhvcj48WWVhcj4yMDE4PC9ZZWFyPjxS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BA7FD2" w:rsidRPr="007D456F">
              <w:rPr>
                <w:sz w:val="18"/>
                <w:szCs w:val="18"/>
              </w:rPr>
            </w:r>
            <w:r w:rsidR="00BA7FD2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]</w:t>
            </w:r>
            <w:r w:rsidR="00BA7FD2" w:rsidRPr="007D456F">
              <w:rPr>
                <w:sz w:val="18"/>
                <w:szCs w:val="18"/>
              </w:rPr>
              <w:fldChar w:fldCharType="end"/>
            </w:r>
            <w:r w:rsidR="00664F9E" w:rsidRPr="007D456F">
              <w:rPr>
                <w:sz w:val="18"/>
                <w:szCs w:val="18"/>
              </w:rPr>
              <w:t xml:space="preserve">. </w:t>
            </w:r>
            <w:r w:rsidR="00454CF4" w:rsidRPr="00454CF4">
              <w:rPr>
                <w:sz w:val="18"/>
                <w:szCs w:val="18"/>
              </w:rPr>
              <w:t>Renal excretion</w:t>
            </w:r>
            <w:r w:rsidR="00454CF4">
              <w:rPr>
                <w:sz w:val="18"/>
                <w:szCs w:val="18"/>
              </w:rPr>
              <w:t xml:space="preserve">, monitor fluid balance. </w:t>
            </w:r>
            <w:r w:rsidR="009A5850" w:rsidRPr="007D456F">
              <w:rPr>
                <w:sz w:val="18"/>
                <w:szCs w:val="18"/>
              </w:rPr>
              <w:t xml:space="preserve">Intravenous administration requires medical supervision and screening for preexisting contraindications </w:t>
            </w:r>
            <w:r w:rsidR="009A5850" w:rsidRPr="007D456F">
              <w:rPr>
                <w:sz w:val="18"/>
                <w:szCs w:val="18"/>
              </w:rPr>
              <w:fldChar w:fldCharType="begin">
                <w:fldData xml:space="preserve">PEVuZE5vdGU+PENpdGU+PEF1dGhvcj5BbGtodW5haXppPC9BdXRob3I+PFllYXI+MTk5NjwvWWVh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BbGtodW5haXppPC9BdXRob3I+PFllYXI+MTk5NjwvWWVh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9A5850" w:rsidRPr="007D456F">
              <w:rPr>
                <w:sz w:val="18"/>
                <w:szCs w:val="18"/>
              </w:rPr>
            </w:r>
            <w:r w:rsidR="009A5850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6, 17]</w:t>
            </w:r>
            <w:r w:rsidR="009A5850" w:rsidRPr="007D456F">
              <w:rPr>
                <w:sz w:val="18"/>
                <w:szCs w:val="18"/>
              </w:rPr>
              <w:fldChar w:fldCharType="end"/>
            </w:r>
            <w:r w:rsidR="009A5850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761E3100" w14:textId="42921FDB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Oral administration up to 2,000-6,000 mg</w:t>
            </w:r>
            <w:r w:rsidR="008A2C8B" w:rsidRPr="007D456F">
              <w:rPr>
                <w:sz w:val="18"/>
                <w:szCs w:val="18"/>
              </w:rPr>
              <w:t>/day</w:t>
            </w:r>
            <w:r w:rsidRPr="007D456F">
              <w:rPr>
                <w:sz w:val="18"/>
                <w:szCs w:val="18"/>
              </w:rPr>
              <w:t xml:space="preserve"> is safe and well tolerated, but unlikely to achieve effective plasma concentrations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Johnston&lt;/Author&gt;&lt;Year&gt;1999&lt;/Year&gt;&lt;RecNum&gt;379&lt;/RecNum&gt;&lt;DisplayText&gt;[18]&lt;/DisplayText&gt;&lt;record&gt;&lt;rec-number&gt;379&lt;/rec-number&gt;&lt;foreign-keys&gt;&lt;key app="EN" db-id="adpvpv2sqp2ardea9sepxavq9f0z2r0f5sw0" timestamp="1668309264"&gt;379&lt;/key&gt;&lt;/foreign-keys&gt;&lt;ref-type name="Journal Article"&gt;17&lt;/ref-type&gt;&lt;contributors&gt;&lt;authors&gt;&lt;author&gt;Johnston, C. S.&lt;/author&gt;&lt;/authors&gt;&lt;/contributors&gt;&lt;auth-address&gt;Foods and Nutrition Laboratories, Arizona State University, Tempe 85287-2502, USA.&lt;/auth-address&gt;&lt;titles&gt;&lt;title&gt;Biomarkers for establishing a tolerable upper intake level for vitamin C&lt;/title&gt;&lt;secondary-title&gt;Nutr Rev&lt;/secondary-title&gt;&lt;/titles&gt;&lt;periodical&gt;&lt;full-title&gt;Nutr Rev&lt;/full-title&gt;&lt;/periodical&gt;&lt;pages&gt;71-7&lt;/pages&gt;&lt;volume&gt;57&lt;/volume&gt;&lt;number&gt;3&lt;/number&gt;&lt;edition&gt;1999/04/02&lt;/edition&gt;&lt;keywords&gt;&lt;keyword&gt;Adult&lt;/keyword&gt;&lt;keyword&gt;Animals&lt;/keyword&gt;&lt;keyword&gt;Ascorbic Acid/*administration &amp;amp; dosage/*adverse effects&lt;/keyword&gt;&lt;keyword&gt;*Biomarkers&lt;/keyword&gt;&lt;keyword&gt;Female&lt;/keyword&gt;&lt;keyword&gt;Humans&lt;/keyword&gt;&lt;keyword&gt;Kidney Calculi/chemically induced&lt;/keyword&gt;&lt;keyword&gt;*Nutrition Policy&lt;/keyword&gt;&lt;keyword&gt;Oxidative Stress&lt;/keyword&gt;&lt;/keywords&gt;&lt;dates&gt;&lt;year&gt;1999&lt;/year&gt;&lt;pub-dates&gt;&lt;date&gt;Mar&lt;/date&gt;&lt;/pub-dates&gt;&lt;/dates&gt;&lt;isbn&gt;0029-6643 (Print)&amp;#xD;0029-6643 (Linking)&lt;/isbn&gt;&lt;accession-num&gt;10101920&lt;/accession-num&gt;&lt;urls&gt;&lt;related-urls&gt;&lt;url&gt;https://www.ncbi.nlm.nih.gov/pubmed/10101920&lt;/url&gt;&lt;/related-urls&gt;&lt;/urls&gt;&lt;electronic-resource-num&gt;10.1111/j.1753-4887.1999.tb06926.x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Intravenous infusion for cancer therapy is generally up to 1.5 g/kg, 2 or 3 times a week, for several weeks or months, or adjusted to reach a specific concentration target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Board&lt;/Author&gt;&lt;Year&gt;2013&lt;/Year&gt;&lt;RecNum&gt;378&lt;/RecNum&gt;&lt;DisplayText&gt;[19]&lt;/DisplayText&gt;&lt;record&gt;&lt;rec-number&gt;378&lt;/rec-number&gt;&lt;foreign-keys&gt;&lt;key app="EN" db-id="adpvpv2sqp2ardea9sepxavq9f0z2r0f5sw0" timestamp="1668309132"&gt;378&lt;/key&gt;&lt;/foreign-keys&gt;&lt;ref-type name="Book Section"&gt;5&lt;/ref-type&gt;&lt;contributors&gt;&lt;authors&gt;&lt;author&gt;Board, Alternative Medicine Editorial&lt;/author&gt;&lt;/authors&gt;&lt;/contributors&gt;&lt;titles&gt;&lt;title&gt;High-Dose Vitamin C (PDQ®)&lt;/title&gt;&lt;secondary-title&gt;PDQ Cancer Information Summaries [Internet]&lt;/secondary-title&gt;&lt;/titles&gt;&lt;dates&gt;&lt;year&gt;2013&lt;/year&gt;&lt;/dates&gt;&lt;publisher&gt;National Cancer Institute (US)&lt;/publisher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Potential synergy with HBOT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DeBlasi&lt;/Author&gt;&lt;Year&gt;2017&lt;/Year&gt;&lt;RecNum&gt;7704&lt;/RecNum&gt;&lt;DisplayText&gt;[20]&lt;/DisplayText&gt;&lt;record&gt;&lt;rec-number&gt;7704&lt;/rec-number&gt;&lt;foreign-keys&gt;&lt;key app="EN" db-id="adpvpv2sqp2ardea9sepxavq9f0z2r0f5sw0" timestamp="1674434505"&gt;7704&lt;/key&gt;&lt;/foreign-keys&gt;&lt;ref-type name="Journal Article"&gt;17&lt;/ref-type&gt;&lt;contributors&gt;&lt;authors&gt;&lt;author&gt;DeBlasi, Janine M&lt;/author&gt;&lt;author&gt;Ward, Nathan P&lt;/author&gt;&lt;author&gt;Poff, Angela M&lt;/author&gt;&lt;author&gt;Koutnik, Andrew P&lt;/author&gt;&lt;author&gt;Rogers, Christopher Q&lt;/author&gt;&lt;author&gt;D&amp;apos;Agostino, Dominic P&lt;/author&gt;&lt;/authors&gt;&lt;/contributors&gt;&lt;titles&gt;&lt;title&gt;Anti‐Cancer Effects of Ascorbic Acid and Hyperbaric Oxygen Therapy in vitro&lt;/title&gt;&lt;secondary-title&gt;The FASEB Journal&lt;/secondary-title&gt;&lt;/titles&gt;&lt;periodical&gt;&lt;full-title&gt;The FASEB Journal&lt;/full-title&gt;&lt;/periodical&gt;&lt;pages&gt;879.4-879.4&lt;/pages&gt;&lt;volume&gt;31&lt;/volume&gt;&lt;dates&gt;&lt;year&gt;2017&lt;/year&gt;&lt;/dates&gt;&lt;isbn&gt;0892-6638&lt;/isbn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0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7F4AC5DB" w14:textId="0EF5EA82" w:rsidR="009A5850" w:rsidRPr="007D456F" w:rsidRDefault="009A5850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Cw7Z0dGdlcjwvQXV0aG9yPjxZZWFyPjIwMjE8L1llYXI+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Cw7Z0dGdlcjwvQXV0aG9yPjxZZWFyPjIwMjE8L1llYXI+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1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5FD2FB5F" w14:textId="77777777" w:rsidTr="00DE42D5">
        <w:tc>
          <w:tcPr>
            <w:tcW w:w="699" w:type="pct"/>
            <w:shd w:val="clear" w:color="auto" w:fill="DFEDFA"/>
            <w:vAlign w:val="center"/>
          </w:tcPr>
          <w:p w14:paraId="6B8DA1B5" w14:textId="7A97CCF5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Dichloroacetate (DCA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33819B62" w14:textId="2C9ECF9D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ROS production, radio/chemosensitization, cytotoxicity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0E32D78B" w14:textId="29206915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Unknown; clearance decreases after multiple doses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tacpoole&lt;/Author&gt;&lt;Year&gt;2003&lt;/Year&gt;&lt;RecNum&gt;7706&lt;/RecNum&gt;&lt;DisplayText&gt;[22]&lt;/DisplayText&gt;&lt;record&gt;&lt;rec-number&gt;7706&lt;/rec-number&gt;&lt;foreign-keys&gt;&lt;key app="EN" db-id="adpvpv2sqp2ardea9sepxavq9f0z2r0f5sw0" timestamp="1674434833"&gt;7706&lt;/key&gt;&lt;/foreign-keys&gt;&lt;ref-type name="Journal Article"&gt;17&lt;/ref-type&gt;&lt;contributors&gt;&lt;authors&gt;&lt;author&gt;Stacpoole, Peter W&lt;/author&gt;&lt;author&gt;Nagaraja, Nelamangala V&lt;/author&gt;&lt;author&gt;Hutson, Alan D&lt;/author&gt;&lt;/authors&gt;&lt;/contributors&gt;&lt;titles&gt;&lt;title&gt;Efficacy of dichloroacetate as a lactate‐lowering drug&lt;/title&gt;&lt;secondary-title&gt;The Journal of Clinical Pharmacology&lt;/secondary-title&gt;&lt;/titles&gt;&lt;periodical&gt;&lt;full-title&gt;The Journal of Clinical Pharmacology&lt;/full-title&gt;&lt;/periodical&gt;&lt;pages&gt;683-691&lt;/pages&gt;&lt;volume&gt;43&lt;/volume&gt;&lt;number&gt;7&lt;/number&gt;&lt;dates&gt;&lt;year&gt;2003&lt;/year&gt;&lt;/dates&gt;&lt;isbn&gt;0091-2700&lt;/isbn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2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  <w:r w:rsidR="00AE40FC" w:rsidRPr="007D456F">
              <w:rPr>
                <w:sz w:val="18"/>
                <w:szCs w:val="18"/>
              </w:rPr>
              <w:t xml:space="preserve"> </w:t>
            </w:r>
            <w:r w:rsidR="00DC37E3" w:rsidRPr="007D456F">
              <w:rPr>
                <w:sz w:val="18"/>
                <w:szCs w:val="18"/>
              </w:rPr>
              <w:t xml:space="preserve">Pharmacogenetic testing (GSTZ1) can predict accumulation </w:t>
            </w:r>
            <w:r w:rsidR="00DC37E3" w:rsidRPr="007D456F">
              <w:rPr>
                <w:sz w:val="18"/>
                <w:szCs w:val="18"/>
              </w:rPr>
              <w:fldChar w:fldCharType="begin">
                <w:fldData xml:space="preserve">PEVuZE5vdGU+PENpdGU+PEF1dGhvcj5KYW1lczwvQXV0aG9yPjxZZWFyPjIwMTY8L1llYXI+PFJl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KYW1lczwvQXV0aG9yPjxZZWFyPjIwMTY8L1llYXI+PFJl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DC37E3" w:rsidRPr="007D456F">
              <w:rPr>
                <w:sz w:val="18"/>
                <w:szCs w:val="18"/>
              </w:rPr>
            </w:r>
            <w:r w:rsidR="00DC37E3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3]</w:t>
            </w:r>
            <w:r w:rsidR="00DC37E3" w:rsidRPr="007D456F">
              <w:rPr>
                <w:sz w:val="18"/>
                <w:szCs w:val="18"/>
              </w:rPr>
              <w:fldChar w:fldCharType="end"/>
            </w:r>
            <w:r w:rsidR="00DC37E3" w:rsidRPr="007D456F">
              <w:rPr>
                <w:sz w:val="18"/>
                <w:szCs w:val="18"/>
              </w:rPr>
              <w:t xml:space="preserve">. </w:t>
            </w:r>
            <w:r w:rsidR="00AE40FC" w:rsidRPr="007D456F">
              <w:rPr>
                <w:sz w:val="18"/>
                <w:szCs w:val="18"/>
              </w:rPr>
              <w:lastRenderedPageBreak/>
              <w:t>Investigational</w:t>
            </w:r>
            <w:r w:rsidR="00DC37E3" w:rsidRPr="007D456F">
              <w:rPr>
                <w:sz w:val="18"/>
                <w:szCs w:val="18"/>
              </w:rPr>
              <w:t xml:space="preserve"> for cancer</w:t>
            </w:r>
            <w:r w:rsidR="00AE40FC" w:rsidRPr="007D456F">
              <w:rPr>
                <w:sz w:val="18"/>
                <w:szCs w:val="18"/>
              </w:rPr>
              <w:t>; reported adverse effects include neuropathy, liver toxicity and tumor lysis syndrome</w:t>
            </w:r>
            <w:r w:rsidR="00545FA6" w:rsidRPr="007D456F">
              <w:rPr>
                <w:sz w:val="18"/>
                <w:szCs w:val="18"/>
              </w:rPr>
              <w:t xml:space="preserve"> </w:t>
            </w:r>
            <w:r w:rsidR="00545FA6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tacpoole&lt;/Author&gt;&lt;Year&gt;1989&lt;/Year&gt;&lt;RecNum&gt;124&lt;/RecNum&gt;&lt;DisplayText&gt;[24]&lt;/DisplayText&gt;&lt;record&gt;&lt;rec-number&gt;124&lt;/rec-number&gt;&lt;foreign-keys&gt;&lt;key app="EN" db-id="adpvpv2sqp2ardea9sepxavq9f0z2r0f5sw0" timestamp="1667154414"&gt;124&lt;/key&gt;&lt;/foreign-keys&gt;&lt;ref-type name="Journal Article"&gt;17&lt;/ref-type&gt;&lt;contributors&gt;&lt;authors&gt;&lt;author&gt;Stacpoole, P. W.&lt;/author&gt;&lt;/authors&gt;&lt;/contributors&gt;&lt;auth-address&gt;Department of Medicine, University of Florida, College of Medicine, Gainesville 32610.&lt;/auth-address&gt;&lt;titles&gt;&lt;title&gt;The pharmacology of dichloroacetate&lt;/title&gt;&lt;secondary-title&gt;Metabolism&lt;/secondary-title&gt;&lt;/titles&gt;&lt;periodical&gt;&lt;full-title&gt;Metabolism&lt;/full-title&gt;&lt;/periodical&gt;&lt;pages&gt;1124-44&lt;/pages&gt;&lt;volume&gt;38&lt;/volume&gt;&lt;number&gt;11&lt;/number&gt;&lt;edition&gt;1989/11/01&lt;/edition&gt;&lt;keywords&gt;&lt;keyword&gt;Acetates/*pharmacology&lt;/keyword&gt;&lt;keyword&gt;Amino Acids/metabolism&lt;/keyword&gt;&lt;keyword&gt;Animals&lt;/keyword&gt;&lt;keyword&gt;Carbohydrate Metabolism&lt;/keyword&gt;&lt;keyword&gt;Chemical Phenomena&lt;/keyword&gt;&lt;keyword&gt;Chemistry, Physical&lt;/keyword&gt;&lt;keyword&gt;Dichloroacetic Acid/pharmacokinetics/*pharmacology/poisoning&lt;/keyword&gt;&lt;keyword&gt;Hemodynamics/drug effects&lt;/keyword&gt;&lt;keyword&gt;Humans&lt;/keyword&gt;&lt;keyword&gt;Kidney/drug effects/embryology/physiology&lt;/keyword&gt;&lt;keyword&gt;Lactates/metabolism&lt;/keyword&gt;&lt;keyword&gt;Lactic Acid&lt;/keyword&gt;&lt;keyword&gt;Lipid Metabolism&lt;/keyword&gt;&lt;keyword&gt;Lipoproteins/metabolism&lt;/keyword&gt;&lt;keyword&gt;Neurons/drug effects&lt;/keyword&gt;&lt;keyword&gt;Peripheral Nervous System Diseases/chemically induced&lt;/keyword&gt;&lt;keyword&gt;Proteins/metabolism&lt;/keyword&gt;&lt;/keywords&gt;&lt;dates&gt;&lt;year&gt;1989&lt;/year&gt;&lt;pub-dates&gt;&lt;date&gt;Nov&lt;/date&gt;&lt;/pub-dates&gt;&lt;/dates&gt;&lt;isbn&gt;0026-0495 (Print)&amp;#xD;0026-0495 (Linking)&lt;/isbn&gt;&lt;accession-num&gt;2554095&lt;/accession-num&gt;&lt;urls&gt;&lt;related-urls&gt;&lt;url&gt;https://www.ncbi.nlm.nih.gov/pubmed/2554095&lt;/url&gt;&lt;/related-urls&gt;&lt;/urls&gt;&lt;electronic-resource-num&gt;10.1016/0026-0495(89)90051-6&lt;/electronic-resource-num&gt;&lt;/record&gt;&lt;/Cite&gt;&lt;/EndNote&gt;</w:instrText>
            </w:r>
            <w:r w:rsidR="00545FA6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4]</w:t>
            </w:r>
            <w:r w:rsidR="00545FA6" w:rsidRPr="007D456F">
              <w:rPr>
                <w:sz w:val="18"/>
                <w:szCs w:val="18"/>
              </w:rPr>
              <w:fldChar w:fldCharType="end"/>
            </w:r>
            <w:r w:rsidR="00AE40FC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4F83BA46" w14:textId="253B951A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 xml:space="preserve">Human clinical trials ranged from 10 to 50 mg/kg/day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Michelakis&lt;/Author&gt;&lt;Year&gt;2010&lt;/Year&gt;&lt;RecNum&gt;369&lt;/RecNum&gt;&lt;DisplayText&gt;[25]&lt;/DisplayText&gt;&lt;record&gt;&lt;rec-number&gt;369&lt;/rec-number&gt;&lt;foreign-keys&gt;&lt;key app="EN" db-id="adpvpv2sqp2ardea9sepxavq9f0z2r0f5sw0" timestamp="1668307613"&gt;369&lt;/key&gt;&lt;/foreign-keys&gt;&lt;ref-type name="Journal Article"&gt;17&lt;/ref-type&gt;&lt;contributors&gt;&lt;authors&gt;&lt;author&gt;Michelakis, ED&lt;/author&gt;&lt;author&gt;Sutendra, G&lt;/author&gt;&lt;author&gt;Dromparis, P&lt;/author&gt;&lt;author&gt;Webster, L&lt;/author&gt;&lt;author&gt;Haromy, A&lt;/author&gt;&lt;author&gt;Niven, E&lt;/author&gt;&lt;author&gt;Maguire, C&lt;/author&gt;&lt;author&gt;Gammer, T-L&lt;/author&gt;&lt;author&gt;Mackey, JR&lt;/author&gt;&lt;author&gt;Fulton, D %J Science translational medicine&lt;/author&gt;&lt;/authors&gt;&lt;/contributors&gt;&lt;titles&gt;&lt;title&gt;Metabolic modulation of glioblastoma with dichloroacetate&lt;/title&gt;&lt;/titles&gt;&lt;pages&gt;31ra34-31ra34&lt;/pages&gt;&lt;volume&gt;2&lt;/volume&gt;&lt;number&gt;31&lt;/number&gt;&lt;dates&gt;&lt;year&gt;2010&lt;/year&gt;&lt;/dates&gt;&lt;isbn&gt;1946-6234&lt;/isbn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5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Empirically, DCA can be combined with thiamine/benfotiamine (vitamin B1), acetyl-L-carnitine and alpha lipoic acid to reduce the risk of reversible peripheral </w:t>
            </w:r>
            <w:r w:rsidRPr="007D456F">
              <w:rPr>
                <w:sz w:val="18"/>
                <w:szCs w:val="18"/>
              </w:rPr>
              <w:lastRenderedPageBreak/>
              <w:t>neurop</w:t>
            </w:r>
            <w:r w:rsidRPr="0062625D">
              <w:rPr>
                <w:sz w:val="18"/>
                <w:szCs w:val="18"/>
              </w:rPr>
              <w:t xml:space="preserve">athy, as well as proton pump inhibitors (e.g., omeprazole, pantoprazole) to avoid gastric irritation with oral formulations </w:t>
            </w:r>
            <w:r w:rsidRPr="0062625D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Khan&lt;/Author&gt;&lt;Year&gt;2014&lt;/Year&gt;&lt;RecNum&gt;7725&lt;/RecNum&gt;&lt;DisplayText&gt;[26]&lt;/DisplayText&gt;&lt;record&gt;&lt;rec-number&gt;7725&lt;/rec-number&gt;&lt;foreign-keys&gt;&lt;key app="EN" db-id="adpvpv2sqp2ardea9sepxavq9f0z2r0f5sw0" timestamp="1675013575"&gt;7725&lt;/key&gt;&lt;/foreign-keys&gt;&lt;ref-type name="Journal Article"&gt;17&lt;/ref-type&gt;&lt;contributors&gt;&lt;authors&gt;&lt;author&gt;Khan, A.&lt;/author&gt;&lt;author&gt;Marier, D.&lt;/author&gt;&lt;author&gt;Marsden, E.&lt;/author&gt;&lt;author&gt;Andrews, D.&lt;/author&gt;&lt;author&gt;Eliaz, I.&lt;/author&gt;&lt;/authors&gt;&lt;/contributors&gt;&lt;titles&gt;&lt;title&gt;A novel form of dichloroacetate therapy for patients with advanced cancer: a report of 3 cases&lt;/title&gt;&lt;secondary-title&gt;Altern Ther Health Med&lt;/secondary-title&gt;&lt;/titles&gt;&lt;pages&gt;21-8&lt;/pages&gt;&lt;volume&gt;20 Suppl 2&lt;/volume&gt;&lt;number&gt;Suppl 2&lt;/number&gt;&lt;edition&gt;2014/11/02&lt;/edition&gt;&lt;dates&gt;&lt;year&gt;2014&lt;/year&gt;&lt;pub-dates&gt;&lt;date&gt;Oct&lt;/date&gt;&lt;/pub-dates&gt;&lt;/dates&gt;&lt;isbn&gt;1078-6791 (Print)&amp;#xD;1078-6791 (Linking)&lt;/isbn&gt;&lt;accession-num&gt;25362214&lt;/accession-num&gt;&lt;urls&gt;&lt;related-urls&gt;&lt;url&gt;https://www.ncbi.nlm.nih.gov/pubmed/25362214&lt;/url&gt;&lt;/related-urls&gt;&lt;/urls&gt;&lt;/record&gt;&lt;/Cite&gt;&lt;/EndNote&gt;</w:instrText>
            </w:r>
            <w:r w:rsidRPr="0062625D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6]</w:t>
            </w:r>
            <w:r w:rsidRPr="0062625D">
              <w:rPr>
                <w:sz w:val="18"/>
                <w:szCs w:val="18"/>
              </w:rPr>
              <w:fldChar w:fldCharType="end"/>
            </w:r>
            <w:r w:rsidRPr="0062625D">
              <w:rPr>
                <w:sz w:val="18"/>
                <w:szCs w:val="18"/>
              </w:rPr>
              <w:t>.</w:t>
            </w:r>
            <w:r w:rsidR="0062625D" w:rsidRPr="0062625D">
              <w:rPr>
                <w:sz w:val="18"/>
                <w:szCs w:val="18"/>
              </w:rPr>
              <w:t xml:space="preserve"> Ongoing clinical trial in </w:t>
            </w:r>
            <w:r w:rsidR="00BB13B6">
              <w:rPr>
                <w:sz w:val="18"/>
                <w:szCs w:val="18"/>
              </w:rPr>
              <w:t xml:space="preserve">recurrent </w:t>
            </w:r>
            <w:r w:rsidR="0062625D" w:rsidRPr="0062625D">
              <w:rPr>
                <w:sz w:val="18"/>
                <w:szCs w:val="18"/>
              </w:rPr>
              <w:t>GBM (</w:t>
            </w:r>
            <w:r w:rsidR="0062625D" w:rsidRPr="0062625D">
              <w:rPr>
                <w:rStyle w:val="padding-left-05"/>
                <w:sz w:val="18"/>
                <w:szCs w:val="18"/>
              </w:rPr>
              <w:t>NCT05120284)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0B8DF3E9" w14:textId="2D46C031" w:rsidR="0041213F" w:rsidRPr="007D456F" w:rsidRDefault="0041213F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Tataranni&lt;/Author&gt;&lt;Year&gt;2019&lt;/Year&gt;&lt;RecNum&gt;7727&lt;/RecNum&gt;&lt;DisplayText&gt;[27]&lt;/DisplayText&gt;&lt;record&gt;&lt;rec-number&gt;7727&lt;/rec-number&gt;&lt;foreign-keys&gt;&lt;key app="EN" db-id="adpvpv2sqp2ardea9sepxavq9f0z2r0f5sw0" timestamp="1675013824"&gt;7727&lt;/key&gt;&lt;/foreign-keys&gt;&lt;ref-type name="Journal Article"&gt;17&lt;/ref-type&gt;&lt;contributors&gt;&lt;authors&gt;&lt;author&gt;Tataranni, T.&lt;/author&gt;&lt;author&gt;Piccoli, C.&lt;/author&gt;&lt;/authors&gt;&lt;/contributors&gt;&lt;auth-address&gt;Laboratory of Pre-Clinical and Translational Research, IRCCS-CROB, Referral Cancer Center of Basilicata, Rionero in Vulture (Pz), 85028, Italy.&amp;#xD;Department of Clinical and Experimental Medicine, University of Foggia, Foggia 71121, Italy.&lt;/auth-address&gt;&lt;titles&gt;&lt;title&gt;Dichloroacetate (DCA) and Cancer: An Overview towards Clinical Applications&lt;/title&gt;&lt;secondary-title&gt;Oxid Med Cell Longev&lt;/secondary-title&gt;&lt;/titles&gt;&lt;periodical&gt;&lt;full-title&gt;Oxid Med Cell Longev&lt;/full-title&gt;&lt;/periodical&gt;&lt;pages&gt;8201079&lt;/pages&gt;&lt;volume&gt;2019&lt;/volume&gt;&lt;edition&gt;2019/12/13&lt;/edition&gt;&lt;keywords&gt;&lt;keyword&gt;Animals&lt;/keyword&gt;&lt;keyword&gt;Antineoplastic Agents/*therapeutic use&lt;/keyword&gt;&lt;keyword&gt;Dichloroacetic Acid/*therapeutic use&lt;/keyword&gt;&lt;keyword&gt;Humans&lt;/keyword&gt;&lt;keyword&gt;Neoplasms/*drug therapy/pathology&lt;/keyword&gt;&lt;keyword&gt;Neoplastic Stem Cells/*drug effects&lt;/keyword&gt;&lt;/keywords&gt;&lt;dates&gt;&lt;year&gt;2019&lt;/year&gt;&lt;/dates&gt;&lt;isbn&gt;1942-0994 (Electronic)&amp;#xD;1942-0900 (Print)&amp;#xD;1942-0994 (Linking)&lt;/isbn&gt;&lt;accession-num&gt;31827705&lt;/accession-num&gt;&lt;urls&gt;&lt;related-urls&gt;&lt;url&gt;https://www.ncbi.nlm.nih.gov/pubmed/31827705&lt;/url&gt;&lt;/related-urls&gt;&lt;/urls&gt;&lt;custom2&gt;PMC6885244&lt;/custom2&gt;&lt;electronic-resource-num&gt;10.1155/2019/8201079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7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EA5448" w:rsidRPr="007D456F" w14:paraId="27120225" w14:textId="77777777" w:rsidTr="00896225">
        <w:tc>
          <w:tcPr>
            <w:tcW w:w="699" w:type="pct"/>
            <w:shd w:val="clear" w:color="auto" w:fill="DFEDFA"/>
            <w:vAlign w:val="center"/>
          </w:tcPr>
          <w:p w14:paraId="6A2D1D7E" w14:textId="17D28A5E" w:rsidR="00EA5448" w:rsidRPr="007D456F" w:rsidRDefault="00EA5448" w:rsidP="00EA5448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Hyperthermia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5FD14A88" w14:textId="0312E93B" w:rsidR="00EA5448" w:rsidRPr="007D456F" w:rsidRDefault="00EA5448" w:rsidP="00EA5448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Cytotoxicity, apoptosis, radiosensitization, </w:t>
            </w:r>
            <w:r>
              <w:rPr>
                <w:sz w:val="18"/>
                <w:szCs w:val="18"/>
              </w:rPr>
              <w:t>reduced adaptive flexibility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7B25397D" w14:textId="5A4E6602" w:rsidR="00EA5448" w:rsidRPr="007D456F" w:rsidRDefault="00EA5448" w:rsidP="00EA5448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Safety</w:t>
            </w:r>
            <w:r w:rsidRPr="00E9661C">
              <w:rPr>
                <w:sz w:val="18"/>
                <w:szCs w:val="18"/>
              </w:rPr>
              <w:t xml:space="preserve"> depends on maximal temperature, localization, and technique</w:t>
            </w:r>
            <w:r w:rsidR="00D35E5D" w:rsidRPr="00E9661C">
              <w:rPr>
                <w:sz w:val="18"/>
                <w:szCs w:val="18"/>
              </w:rPr>
              <w:t xml:space="preserve"> (e.g.,</w:t>
            </w:r>
            <w:r w:rsidR="00DE42D5">
              <w:t xml:space="preserve"> </w:t>
            </w:r>
            <w:r w:rsidR="00DE42D5" w:rsidRPr="00DE42D5">
              <w:rPr>
                <w:sz w:val="18"/>
                <w:szCs w:val="18"/>
              </w:rPr>
              <w:t>laser interstitial therapy</w:t>
            </w:r>
            <w:r w:rsidR="00E9661C" w:rsidRPr="00896225">
              <w:rPr>
                <w:sz w:val="18"/>
                <w:szCs w:val="18"/>
              </w:rPr>
              <w:t xml:space="preserve">, </w:t>
            </w:r>
            <w:r w:rsidR="0052629C" w:rsidRPr="00584BDE">
              <w:rPr>
                <w:sz w:val="18"/>
                <w:szCs w:val="18"/>
              </w:rPr>
              <w:t>magnetic</w:t>
            </w:r>
            <w:r w:rsidR="0052629C">
              <w:rPr>
                <w:sz w:val="18"/>
                <w:szCs w:val="18"/>
              </w:rPr>
              <w:t xml:space="preserve">, </w:t>
            </w:r>
            <w:r w:rsidR="00E9661C" w:rsidRPr="00896225">
              <w:rPr>
                <w:sz w:val="18"/>
                <w:szCs w:val="18"/>
              </w:rPr>
              <w:t xml:space="preserve">ultrasound, </w:t>
            </w:r>
            <w:r w:rsidR="0052629C" w:rsidRPr="0052629C">
              <w:rPr>
                <w:sz w:val="18"/>
                <w:szCs w:val="18"/>
              </w:rPr>
              <w:t>radiofrequency,</w:t>
            </w:r>
            <w:r w:rsidR="0052629C">
              <w:rPr>
                <w:sz w:val="18"/>
                <w:szCs w:val="18"/>
              </w:rPr>
              <w:t xml:space="preserve"> or</w:t>
            </w:r>
            <w:r w:rsidR="00E9661C" w:rsidRPr="00896225">
              <w:rPr>
                <w:sz w:val="18"/>
                <w:szCs w:val="18"/>
              </w:rPr>
              <w:t xml:space="preserve"> </w:t>
            </w:r>
            <w:r w:rsidR="0052629C" w:rsidRPr="0052629C">
              <w:rPr>
                <w:sz w:val="18"/>
                <w:szCs w:val="18"/>
              </w:rPr>
              <w:t>microwave hyperthermia</w:t>
            </w:r>
            <w:r w:rsidR="00E9661C" w:rsidRPr="00896225">
              <w:rPr>
                <w:sz w:val="18"/>
                <w:szCs w:val="18"/>
              </w:rPr>
              <w:t>)</w:t>
            </w:r>
            <w:r w:rsidRPr="00E9661C">
              <w:rPr>
                <w:sz w:val="18"/>
                <w:szCs w:val="18"/>
              </w:rPr>
              <w:t xml:space="preserve">. 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5E1B7ACD" w14:textId="293B6ED3" w:rsidR="00EA5448" w:rsidRPr="007D456F" w:rsidRDefault="00EA5448" w:rsidP="00EA5448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Different modalities</w:t>
            </w:r>
            <w:r w:rsidR="00DD721C">
              <w:rPr>
                <w:sz w:val="18"/>
                <w:szCs w:val="18"/>
              </w:rPr>
              <w:t xml:space="preserve"> and previous studies</w:t>
            </w:r>
            <w:r w:rsidRPr="007D456F">
              <w:rPr>
                <w:sz w:val="18"/>
                <w:szCs w:val="18"/>
              </w:rPr>
              <w:t xml:space="preserve"> </w:t>
            </w:r>
            <w:r w:rsidR="00DD721C">
              <w:rPr>
                <w:sz w:val="18"/>
                <w:szCs w:val="18"/>
              </w:rPr>
              <w:t>in</w:t>
            </w:r>
            <w:r w:rsidR="00DD721C" w:rsidRPr="007D456F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 xml:space="preserve">neuro-oncology discussed in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kandalakis&lt;/Author&gt;&lt;Year&gt;2020&lt;/Year&gt;&lt;RecNum&gt;7683&lt;/RecNum&gt;&lt;DisplayText&gt;[28]&lt;/DisplayText&gt;&lt;record&gt;&lt;rec-number&gt;7683&lt;/rec-number&gt;&lt;foreign-keys&gt;&lt;key app="EN" db-id="adpvpv2sqp2ardea9sepxavq9f0z2r0f5sw0" timestamp="1673583534"&gt;7683&lt;/key&gt;&lt;/foreign-keys&gt;&lt;ref-type name="Journal Article"&gt;17&lt;/ref-type&gt;&lt;contributors&gt;&lt;authors&gt;&lt;author&gt;Skandalakis, G. P.&lt;/author&gt;&lt;author&gt;Rivera, D. R.&lt;/author&gt;&lt;author&gt;Rizea, C. D.&lt;/author&gt;&lt;author&gt;Bouras, A.&lt;/author&gt;&lt;author&gt;Jesu Raj, J. G.&lt;/author&gt;&lt;author&gt;Bozec, D.&lt;/author&gt;&lt;author&gt;Hadjipanayis, C. G.&lt;/author&gt;&lt;/authors&gt;&lt;/contributors&gt;&lt;auth-address&gt;Brain Tumor Nanotechnology Laboratory, Department of Neurosurgery, Tisch Cancer Institute, Icahn School of Medicine at Mount Sinai, New York, NY, USA.&lt;/auth-address&gt;&lt;titles&gt;&lt;title&gt;Hyperthermia treatment advances for brain tumors&lt;/title&gt;&lt;secondary-title&gt;Int J Hyperthermia&lt;/secondary-title&gt;&lt;/titles&gt;&lt;periodical&gt;&lt;full-title&gt;Int J Hyperthermia&lt;/full-title&gt;&lt;/periodical&gt;&lt;pages&gt;3-19&lt;/pages&gt;&lt;volume&gt;37&lt;/volume&gt;&lt;number&gt;2&lt;/number&gt;&lt;edition&gt;2020/07/17&lt;/edition&gt;&lt;keywords&gt;&lt;keyword&gt;*Brain Neoplasms/therapy&lt;/keyword&gt;&lt;keyword&gt;Europe&lt;/keyword&gt;&lt;keyword&gt;Humans&lt;/keyword&gt;&lt;keyword&gt;*Hyperthermia, Induced&lt;/keyword&gt;&lt;keyword&gt;Laser Therapy&lt;/keyword&gt;&lt;keyword&gt;Magnetics&lt;/keyword&gt;&lt;keyword&gt;Nanoparticles&lt;/keyword&gt;&lt;keyword&gt;Brain tumor&lt;/keyword&gt;&lt;keyword&gt;hyperthermia therapy&lt;/keyword&gt;&lt;keyword&gt;laser interstitial thermal therapy&lt;/keyword&gt;&lt;keyword&gt;magnetic hyperthermia therapy&lt;/keyword&gt;&lt;keyword&gt;photothermal therapy&lt;/keyword&gt;&lt;/keywords&gt;&lt;dates&gt;&lt;year&gt;2020&lt;/year&gt;&lt;pub-dates&gt;&lt;date&gt;Jul&lt;/date&gt;&lt;/pub-dates&gt;&lt;/dates&gt;&lt;isbn&gt;1464-5157 (Electronic)&amp;#xD;0265-6736 (Print)&amp;#xD;0265-6736 (Linking)&lt;/isbn&gt;&lt;accession-num&gt;32672123&lt;/accession-num&gt;&lt;urls&gt;&lt;related-urls&gt;&lt;url&gt;https://www.ncbi.nlm.nih.gov/pubmed/32672123&lt;/url&gt;&lt;/related-urls&gt;&lt;/urls&gt;&lt;custom2&gt;PMC7756245&lt;/custom2&gt;&lt;electronic-resource-num&gt;10.1080/02656736.2020.1772512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8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Due to resurgence in popularity, more than 100 clinical trials for </w:t>
            </w:r>
            <w:r w:rsidR="00DD721C">
              <w:rPr>
                <w:sz w:val="18"/>
                <w:szCs w:val="18"/>
              </w:rPr>
              <w:t>various tumor subtypes</w:t>
            </w:r>
            <w:r w:rsidRPr="007D456F">
              <w:rPr>
                <w:sz w:val="18"/>
                <w:szCs w:val="18"/>
              </w:rPr>
              <w:t xml:space="preserve"> are ongoing, mostly as a synergistic adjunct </w:t>
            </w:r>
            <w:r>
              <w:rPr>
                <w:sz w:val="18"/>
                <w:szCs w:val="18"/>
              </w:rPr>
              <w:t>with</w:t>
            </w:r>
            <w:r w:rsidRPr="007D456F">
              <w:rPr>
                <w:sz w:val="18"/>
                <w:szCs w:val="18"/>
              </w:rPr>
              <w:t xml:space="preserve"> SOC.</w:t>
            </w:r>
            <w:r w:rsidR="00B254E6">
              <w:rPr>
                <w:sz w:val="18"/>
                <w:szCs w:val="18"/>
              </w:rPr>
              <w:t xml:space="preserve"> </w:t>
            </w:r>
            <w:r w:rsidR="00DD721C">
              <w:rPr>
                <w:sz w:val="18"/>
                <w:szCs w:val="18"/>
              </w:rPr>
              <w:t xml:space="preserve">Active </w:t>
            </w:r>
            <w:r w:rsidR="00D91097">
              <w:rPr>
                <w:sz w:val="18"/>
                <w:szCs w:val="18"/>
              </w:rPr>
              <w:t>GBM trial</w:t>
            </w:r>
            <w:r w:rsidR="00DD721C">
              <w:rPr>
                <w:sz w:val="18"/>
                <w:szCs w:val="18"/>
              </w:rPr>
              <w:t xml:space="preserve"> using </w:t>
            </w:r>
            <w:r w:rsidR="00DD721C" w:rsidRPr="00DD721C">
              <w:rPr>
                <w:sz w:val="18"/>
                <w:szCs w:val="18"/>
              </w:rPr>
              <w:t>modulated electro-hyperthermia</w:t>
            </w:r>
            <w:r w:rsidR="00D91097">
              <w:rPr>
                <w:sz w:val="18"/>
                <w:szCs w:val="18"/>
              </w:rPr>
              <w:t xml:space="preserve">: </w:t>
            </w:r>
            <w:r w:rsidR="00DD721C" w:rsidRPr="00DD721C">
              <w:rPr>
                <w:sz w:val="18"/>
                <w:szCs w:val="18"/>
              </w:rPr>
              <w:t>NCT06140875</w:t>
            </w:r>
            <w:r w:rsidR="00DD721C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5F42F731" w14:textId="3A49CD18" w:rsidR="00EA5448" w:rsidRPr="007D456F" w:rsidRDefault="00EA5448" w:rsidP="00EA5448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TY2huZWlkZXI8L0F1dGhvcj48WWVhcj4yMDIwPC9ZZWFy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=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TY2huZWlkZXI8L0F1dGhvcj48WWVhcj4yMDIwPC9ZZWFy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=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9-31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EA5448" w:rsidRPr="007D456F" w14:paraId="4F939463" w14:textId="77777777" w:rsidTr="00896225">
        <w:tc>
          <w:tcPr>
            <w:tcW w:w="699" w:type="pct"/>
            <w:shd w:val="clear" w:color="auto" w:fill="DFEDFA"/>
            <w:vAlign w:val="center"/>
          </w:tcPr>
          <w:p w14:paraId="0D153093" w14:textId="32EB3CCD" w:rsidR="00EA5448" w:rsidRPr="007D456F" w:rsidRDefault="00EA5448" w:rsidP="00EA5448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hotodynamic and sonodynamic therapy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00F53EBD" w14:textId="05885686" w:rsidR="00EA5448" w:rsidRPr="007D456F" w:rsidRDefault="00EA5448" w:rsidP="00EA5448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OS production or drug delivery by activation of sensitizing agent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B748923" w14:textId="1D4692A5" w:rsidR="00EA5448" w:rsidRPr="007D456F" w:rsidRDefault="00EA5448" w:rsidP="00EA5448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n-invasive (before or after surgical debulking) or invasive (intraoperative application or implantable devices). Sonodynamic therapy has greater potential non-invasive tissue penetration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20BDF190" w14:textId="3EDA0165" w:rsidR="00EA5448" w:rsidRPr="007D456F" w:rsidRDefault="00EA5448" w:rsidP="00EA5448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 variety of competing photo/sonosensitizers are being tested in preclinical models, which could be </w:t>
            </w:r>
            <w:r w:rsidRPr="00EA5448">
              <w:rPr>
                <w:sz w:val="18"/>
                <w:szCs w:val="18"/>
              </w:rPr>
              <w:t>additionally</w:t>
            </w:r>
            <w:r>
              <w:rPr>
                <w:sz w:val="18"/>
                <w:szCs w:val="18"/>
              </w:rPr>
              <w:t xml:space="preserve"> adapted for targeted drug delivery (e.g., nanoparticles or platelet carriers). Ongoing clinical trials are focusing mostly on the </w:t>
            </w:r>
            <w:r w:rsidRPr="00BE5357">
              <w:rPr>
                <w:sz w:val="18"/>
                <w:szCs w:val="18"/>
              </w:rPr>
              <w:t>porphyrin precursor</w:t>
            </w:r>
            <w:r>
              <w:rPr>
                <w:sz w:val="18"/>
                <w:szCs w:val="18"/>
              </w:rPr>
              <w:t xml:space="preserve"> 5-ALA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31E8EB31" w14:textId="678CBED0" w:rsidR="00EA5448" w:rsidRPr="007D456F" w:rsidRDefault="00EA5448" w:rsidP="00EA5448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CaGFuamE8L0F1dGhvcj48WWVhcj4yMDIzPC9ZZWFyPjxS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CaGFuamE8L0F1dGhvcj48WWVhcj4yMDIzPC9ZZWFyPjxS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2, 3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3C2900E0" w14:textId="77777777" w:rsidTr="00DE42D5">
        <w:tc>
          <w:tcPr>
            <w:tcW w:w="699" w:type="pct"/>
            <w:shd w:val="clear" w:color="auto" w:fill="DFEDFA"/>
            <w:vAlign w:val="center"/>
          </w:tcPr>
          <w:p w14:paraId="462C3AAE" w14:textId="4363CD06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Disulfiram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29D40ABE" w14:textId="66BD400F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ROS production, reduces inflammation, invasion, MGMT inhibition, activates JNK and P38 pathway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46ACD338" w14:textId="216C3B4E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Primarily via CYP2E1 (inhibitor), CYP3A4 and CYP2A6. Chronic use might modulate other enzymes. </w:t>
            </w:r>
            <w:r w:rsidR="00DA1EB2" w:rsidRPr="007D456F">
              <w:rPr>
                <w:sz w:val="18"/>
                <w:szCs w:val="18"/>
              </w:rPr>
              <w:t>Acceptable risk profile</w:t>
            </w:r>
            <w:r w:rsidR="007D118E" w:rsidRPr="007D456F">
              <w:rPr>
                <w:sz w:val="18"/>
                <w:szCs w:val="18"/>
              </w:rPr>
              <w:t>; a</w:t>
            </w:r>
            <w:r w:rsidRPr="007D456F">
              <w:rPr>
                <w:sz w:val="18"/>
                <w:szCs w:val="18"/>
              </w:rPr>
              <w:t>s per primary indication, cannot be combined with any alcohol-related metabolite</w:t>
            </w:r>
            <w:r w:rsidR="00F37CF3" w:rsidRPr="007D456F">
              <w:rPr>
                <w:sz w:val="18"/>
                <w:szCs w:val="18"/>
              </w:rPr>
              <w:t xml:space="preserve"> (e.g., paraldehyde) and metronidazole</w:t>
            </w:r>
            <w:r w:rsidR="00043D20" w:rsidRPr="007D456F">
              <w:rPr>
                <w:sz w:val="18"/>
                <w:szCs w:val="18"/>
              </w:rPr>
              <w:t xml:space="preserve"> </w:t>
            </w:r>
            <w:r w:rsidR="00043D20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Weathermon&lt;/Author&gt;&lt;Year&gt;1999&lt;/Year&gt;&lt;RecNum&gt;8205&lt;/RecNum&gt;&lt;DisplayText&gt;[34]&lt;/DisplayText&gt;&lt;record&gt;&lt;rec-number&gt;8205&lt;/rec-number&gt;&lt;foreign-keys&gt;&lt;key app="EN" db-id="adpvpv2sqp2ardea9sepxavq9f0z2r0f5sw0" timestamp="1690827534"&gt;8205&lt;/key&gt;&lt;/foreign-keys&gt;&lt;ref-type name="Journal Article"&gt;17&lt;/ref-type&gt;&lt;contributors&gt;&lt;authors&gt;&lt;author&gt;Weathermon, R.&lt;/author&gt;&lt;author&gt;Crabb, D. W.&lt;/author&gt;&lt;/authors&gt;&lt;/contributors&gt;&lt;auth-address&gt;School of Pharmacy and Pharmaceutical Sciences, Purdue University, Indianapolis, Indiana, USA.&lt;/auth-address&gt;&lt;titles&gt;&lt;title&gt;Alcohol and medication interactions&lt;/title&gt;&lt;secondary-title&gt;Alcohol Res Health&lt;/secondary-title&gt;&lt;/titles&gt;&lt;pages&gt;40-54&lt;/pages&gt;&lt;volume&gt;23&lt;/volume&gt;&lt;number&gt;1&lt;/number&gt;&lt;edition&gt;2000/07/13&lt;/edition&gt;&lt;keywords&gt;&lt;keyword&gt;Alcohol Drinking/adverse effects&lt;/keyword&gt;&lt;keyword&gt;Drug Interactions&lt;/keyword&gt;&lt;keyword&gt;Ethanol/*pharmacokinetics&lt;/keyword&gt;&lt;keyword&gt;Humans&lt;/keyword&gt;&lt;keyword&gt;Liver/metabolism&lt;/keyword&gt;&lt;/keywords&gt;&lt;dates&gt;&lt;year&gt;1999&lt;/year&gt;&lt;/dates&gt;&lt;isbn&gt;1535-7414 (Print)&amp;#xD;1930-0573 (Electronic)&amp;#xD;1535-7414 (Linking)&lt;/isbn&gt;&lt;accession-num&gt;10890797&lt;/accession-num&gt;&lt;urls&gt;&lt;related-urls&gt;&lt;url&gt;https://www.ncbi.nlm.nih.gov/pubmed/10890797&lt;/url&gt;&lt;/related-urls&gt;&lt;/urls&gt;&lt;custom2&gt;PMC6761694&lt;/custom2&gt;&lt;/record&gt;&lt;/Cite&gt;&lt;/EndNote&gt;</w:instrText>
            </w:r>
            <w:r w:rsidR="00043D20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4]</w:t>
            </w:r>
            <w:r w:rsidR="00043D20"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  <w:r w:rsidR="00FB6EE8" w:rsidRPr="007D456F">
              <w:rPr>
                <w:sz w:val="18"/>
                <w:szCs w:val="18"/>
              </w:rPr>
              <w:t xml:space="preserve"> </w:t>
            </w:r>
            <w:r w:rsidR="00DA1EB2" w:rsidRPr="007D456F">
              <w:rPr>
                <w:sz w:val="18"/>
                <w:szCs w:val="18"/>
              </w:rPr>
              <w:t>Serious side effects are rare and dose</w:t>
            </w:r>
            <w:r w:rsidR="00043D20" w:rsidRPr="007D456F">
              <w:rPr>
                <w:sz w:val="18"/>
                <w:szCs w:val="18"/>
              </w:rPr>
              <w:t>-</w:t>
            </w:r>
            <w:r w:rsidR="00DA1EB2" w:rsidRPr="007D456F">
              <w:rPr>
                <w:sz w:val="18"/>
                <w:szCs w:val="18"/>
              </w:rPr>
              <w:t xml:space="preserve">dependent, including hepatotoxicity, psychosis, seizures, peripheral neuropathy, and optic neuritis </w:t>
            </w:r>
            <w:r w:rsidR="00BF636A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Chick&lt;/Author&gt;&lt;Year&gt;1999&lt;/Year&gt;&lt;RecNum&gt;8203&lt;/RecNum&gt;&lt;DisplayText&gt;[35]&lt;/DisplayText&gt;&lt;record&gt;&lt;rec-number&gt;8203&lt;/rec-number&gt;&lt;foreign-keys&gt;&lt;key app="EN" db-id="adpvpv2sqp2ardea9sepxavq9f0z2r0f5sw0" timestamp="1690827164"&gt;8203&lt;/key&gt;&lt;/foreign-keys&gt;&lt;ref-type name="Journal Article"&gt;17&lt;/ref-type&gt;&lt;contributors&gt;&lt;authors&gt;&lt;author&gt;Chick, J.&lt;/author&gt;&lt;/authors&gt;&lt;/contributors&gt;&lt;auth-address&gt;Department of Psychiatry, University of Edinburgh, Scotland. jchick@compuserve.com&lt;/auth-address&gt;&lt;titles&gt;&lt;title&gt;Safety issues concerning the use of disulfiram in treating alcohol dependence&lt;/title&gt;&lt;secondary-title&gt;Drug Saf&lt;/secondary-title&gt;&lt;/titles&gt;&lt;pages&gt;427-35&lt;/pages&gt;&lt;volume&gt;20&lt;/volume&gt;&lt;number&gt;5&lt;/number&gt;&lt;edition&gt;1999/05/29&lt;/edition&gt;&lt;keywords&gt;&lt;keyword&gt;Alcohol Deterrents/*adverse effects/*therapeutic use&lt;/keyword&gt;&lt;keyword&gt;Alcoholism/*drug therapy&lt;/keyword&gt;&lt;keyword&gt;Central Nervous System Diseases/chemically induced&lt;/keyword&gt;&lt;keyword&gt;Chemical and Drug Induced Liver Injury&lt;/keyword&gt;&lt;keyword&gt;Disulfiram/*adverse effects/*therapeutic use&lt;/keyword&gt;&lt;keyword&gt;Female&lt;/keyword&gt;&lt;keyword&gt;Humans&lt;/keyword&gt;&lt;keyword&gt;Male&lt;/keyword&gt;&lt;/keywords&gt;&lt;dates&gt;&lt;year&gt;1999&lt;/year&gt;&lt;pub-dates&gt;&lt;date&gt;May&lt;/date&gt;&lt;/pub-dates&gt;&lt;/dates&gt;&lt;isbn&gt;0114-5916 (Print)&amp;#xD;0114-5916 (Linking)&lt;/isbn&gt;&lt;accession-num&gt;10348093&lt;/accession-num&gt;&lt;urls&gt;&lt;related-urls&gt;&lt;url&gt;https://www.ncbi.nlm.nih.gov/pubmed/10348093&lt;/url&gt;&lt;/related-urls&gt;&lt;/urls&gt;&lt;electronic-resource-num&gt;10.2165/00002018-199920050-00003&lt;/electronic-resource-num&gt;&lt;/record&gt;&lt;/Cite&gt;&lt;/EndNote&gt;</w:instrText>
            </w:r>
            <w:r w:rsidR="00BF636A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5]</w:t>
            </w:r>
            <w:r w:rsidR="00BF636A" w:rsidRPr="007D456F">
              <w:rPr>
                <w:sz w:val="18"/>
                <w:szCs w:val="18"/>
              </w:rPr>
              <w:fldChar w:fldCharType="end"/>
            </w:r>
            <w:r w:rsidR="00DA1EB2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F2FEE06" w14:textId="3AA8F10D" w:rsidR="0041213F" w:rsidRPr="007D456F" w:rsidRDefault="0041213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osing in GBM, 250 to 400 mg b.i.d.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 Usually combined with copper gluconate (e.g., 8 mg of elemental copper). Cannot be administered simultaneously with HBOT</w:t>
            </w:r>
            <w:r w:rsidR="009A5850" w:rsidRPr="007D456F">
              <w:rPr>
                <w:sz w:val="18"/>
                <w:szCs w:val="18"/>
              </w:rPr>
              <w:t xml:space="preserve"> due to increased risk of oxygen toxicity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1CCB3E7D" w14:textId="33357EA1" w:rsidR="0041213F" w:rsidRPr="007D456F" w:rsidRDefault="0041213F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NYWRhbjwvQXV0aG9yPjxZZWFyPjE5OTg8L1llYXI+PFJl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NYWRhbjwvQXV0aG9yPjxZZWFyPjE5OTg8L1llYXI+PFJl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7, 38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1CF6C05F" w14:textId="77777777" w:rsidTr="00DE42D5">
        <w:tc>
          <w:tcPr>
            <w:tcW w:w="699" w:type="pct"/>
            <w:shd w:val="clear" w:color="auto" w:fill="DFEDFA"/>
            <w:vAlign w:val="center"/>
          </w:tcPr>
          <w:p w14:paraId="48259406" w14:textId="3CA7B01B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OX2-specific</w:t>
            </w:r>
            <w:r w:rsidR="005B48F9" w:rsidRPr="007D456F">
              <w:rPr>
                <w:sz w:val="18"/>
                <w:szCs w:val="18"/>
              </w:rPr>
              <w:t xml:space="preserve"> NSAIDs</w:t>
            </w:r>
            <w:r w:rsidRPr="007D456F">
              <w:rPr>
                <w:sz w:val="18"/>
                <w:szCs w:val="18"/>
              </w:rPr>
              <w:t xml:space="preserve"> (e.g., celecoxib, rofecoxib, parecoxib, etoricoxib, valdecoxib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4AC824B" w14:textId="6F2E4024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flammation, apoptosis, antiangiogenic, anti-proliferative activity, autophagy.</w:t>
            </w:r>
            <w:r w:rsidR="00361ED3" w:rsidRPr="007D456F">
              <w:rPr>
                <w:sz w:val="18"/>
                <w:szCs w:val="18"/>
              </w:rPr>
              <w:t xml:space="preserve"> 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490F6876" w14:textId="0DB97673" w:rsidR="005C3949" w:rsidRPr="007D456F" w:rsidRDefault="00766DEC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E.g.</w:t>
            </w:r>
            <w:r w:rsidR="0071288F" w:rsidRPr="007D456F">
              <w:rPr>
                <w:sz w:val="18"/>
                <w:szCs w:val="18"/>
              </w:rPr>
              <w:t>,</w:t>
            </w:r>
            <w:r w:rsidR="005C3949" w:rsidRPr="007D456F">
              <w:rPr>
                <w:sz w:val="18"/>
                <w:szCs w:val="18"/>
              </w:rPr>
              <w:t xml:space="preserve"> celecoxib, largely </w:t>
            </w:r>
            <w:r w:rsidR="0071288F" w:rsidRPr="007D456F">
              <w:rPr>
                <w:sz w:val="18"/>
                <w:szCs w:val="18"/>
              </w:rPr>
              <w:t>via</w:t>
            </w:r>
            <w:r w:rsidR="005C3949" w:rsidRPr="007D456F">
              <w:rPr>
                <w:sz w:val="18"/>
                <w:szCs w:val="18"/>
              </w:rPr>
              <w:t xml:space="preserve"> CYP2C9, with some contribution from CYP3A4, CYP2C8 and CYP2D6 (inhibitor).</w:t>
            </w:r>
            <w:r w:rsidR="00663507" w:rsidRPr="007D456F">
              <w:rPr>
                <w:sz w:val="18"/>
                <w:szCs w:val="18"/>
              </w:rPr>
              <w:t xml:space="preserve"> </w:t>
            </w:r>
            <w:r w:rsidR="00043D20" w:rsidRPr="007D456F">
              <w:rPr>
                <w:sz w:val="18"/>
                <w:szCs w:val="18"/>
              </w:rPr>
              <w:t>Relative</w:t>
            </w:r>
            <w:r w:rsidR="00663507" w:rsidRPr="007D456F">
              <w:rPr>
                <w:sz w:val="18"/>
                <w:szCs w:val="18"/>
              </w:rPr>
              <w:t xml:space="preserve"> long-term cardiovascular risk</w:t>
            </w:r>
            <w:r w:rsidR="00043D20" w:rsidRPr="007D456F">
              <w:rPr>
                <w:sz w:val="18"/>
                <w:szCs w:val="18"/>
              </w:rPr>
              <w:t>;</w:t>
            </w:r>
            <w:r w:rsidR="00663507" w:rsidRPr="007D456F">
              <w:rPr>
                <w:sz w:val="18"/>
                <w:szCs w:val="18"/>
              </w:rPr>
              <w:t xml:space="preserve"> monitor high-risk patients</w:t>
            </w:r>
            <w:r w:rsidR="00740FF8" w:rsidRPr="007D456F">
              <w:rPr>
                <w:sz w:val="18"/>
                <w:szCs w:val="18"/>
              </w:rPr>
              <w:t xml:space="preserve"> </w:t>
            </w:r>
            <w:r w:rsidR="00740FF8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De Vecchis&lt;/Author&gt;&lt;Year&gt;2014&lt;/Year&gt;&lt;RecNum&gt;8207&lt;/RecNum&gt;&lt;DisplayText&gt;[39]&lt;/DisplayText&gt;&lt;record&gt;&lt;rec-number&gt;8207&lt;/rec-number&gt;&lt;foreign-keys&gt;&lt;key app="EN" db-id="adpvpv2sqp2ardea9sepxavq9f0z2r0f5sw0" timestamp="1690828015"&gt;8207&lt;/key&gt;&lt;/foreign-keys&gt;&lt;ref-type name="Journal Article"&gt;17&lt;/ref-type&gt;&lt;contributors&gt;&lt;authors&gt;&lt;author&gt;De Vecchis, R&lt;/author&gt;&lt;author&gt;Baldi, C&lt;/author&gt;&lt;author&gt;Di Biase, G&lt;/author&gt;&lt;author&gt;Ariano, C&lt;/author&gt;&lt;author&gt;Cioppa, C&lt;/author&gt;&lt;author&gt;Giasi, A&lt;/author&gt;&lt;author&gt;Valente, L&lt;/author&gt;&lt;author&gt;Cantatrione, S&lt;/author&gt;&lt;/authors&gt;&lt;/contributors&gt;&lt;titles&gt;&lt;title&gt;Cardiovascular risk associated with celecoxib or etoricoxib: a meta-analysis of randomized controlled trials which adopted comparison with placebo or naproxen&lt;/title&gt;&lt;secondary-title&gt;Minerva Cardioangiol&lt;/secondary-title&gt;&lt;/titles&gt;&lt;periodical&gt;&lt;full-title&gt;Minerva Cardioangiol&lt;/full-title&gt;&lt;/periodical&gt;&lt;pages&gt;437-48&lt;/pages&gt;&lt;volume&gt;62&lt;/volume&gt;&lt;number&gt;6&lt;/number&gt;&lt;dates&gt;&lt;year&gt;2014&lt;/year&gt;&lt;/dates&gt;&lt;urls&gt;&lt;/urls&gt;&lt;/record&gt;&lt;/Cite&gt;&lt;/EndNote&gt;</w:instrText>
            </w:r>
            <w:r w:rsidR="00740FF8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9]</w:t>
            </w:r>
            <w:r w:rsidR="00740FF8" w:rsidRPr="007D456F">
              <w:rPr>
                <w:sz w:val="18"/>
                <w:szCs w:val="18"/>
              </w:rPr>
              <w:fldChar w:fldCharType="end"/>
            </w:r>
            <w:r w:rsidR="00663507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F276250" w14:textId="678F19F7" w:rsidR="005C3949" w:rsidRPr="007D456F" w:rsidRDefault="005F2FED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Increased interest for </w:t>
            </w:r>
            <w:r w:rsidR="006E1ACA" w:rsidRPr="007D456F">
              <w:rPr>
                <w:sz w:val="18"/>
                <w:szCs w:val="18"/>
              </w:rPr>
              <w:t>cancer therapy</w:t>
            </w:r>
            <w:r w:rsidR="00740FF8" w:rsidRPr="007D456F">
              <w:rPr>
                <w:sz w:val="18"/>
                <w:szCs w:val="18"/>
              </w:rPr>
              <w:t xml:space="preserve"> </w:t>
            </w:r>
            <w:r w:rsidR="00740FF8" w:rsidRPr="007D456F">
              <w:rPr>
                <w:sz w:val="18"/>
                <w:szCs w:val="18"/>
              </w:rPr>
              <w:fldChar w:fldCharType="begin">
                <w:fldData xml:space="preserve">PEVuZE5vdGU+PENpdGU+PEF1dGhvcj5ZZTwvQXV0aG9yPjxZZWFyPjIwMjI8L1llYXI+PFJlY051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ZZTwvQXV0aG9yPjxZZWFyPjIwMjI8L1llYXI+PFJlY051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740FF8" w:rsidRPr="007D456F">
              <w:rPr>
                <w:sz w:val="18"/>
                <w:szCs w:val="18"/>
              </w:rPr>
            </w:r>
            <w:r w:rsidR="00740FF8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40]</w:t>
            </w:r>
            <w:r w:rsidR="00740FF8"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</w:t>
            </w:r>
            <w:r w:rsidR="005C3949" w:rsidRPr="007D456F">
              <w:rPr>
                <w:sz w:val="18"/>
                <w:szCs w:val="18"/>
              </w:rPr>
              <w:t xml:space="preserve">E.g., celecoxib, dosing </w:t>
            </w:r>
            <w:r w:rsidR="00BF2458" w:rsidRPr="007D456F">
              <w:rPr>
                <w:sz w:val="18"/>
                <w:szCs w:val="18"/>
              </w:rPr>
              <w:t>is variable</w:t>
            </w:r>
            <w:r w:rsidR="005C3949" w:rsidRPr="007D456F">
              <w:rPr>
                <w:sz w:val="18"/>
                <w:szCs w:val="18"/>
              </w:rPr>
              <w:t xml:space="preserve"> according to indication, </w:t>
            </w:r>
            <w:r w:rsidR="0041213F" w:rsidRPr="007D456F">
              <w:rPr>
                <w:sz w:val="18"/>
                <w:szCs w:val="18"/>
              </w:rPr>
              <w:t>typically</w:t>
            </w:r>
            <w:r w:rsidR="005C3949" w:rsidRPr="007D456F">
              <w:rPr>
                <w:sz w:val="18"/>
                <w:szCs w:val="18"/>
              </w:rPr>
              <w:t xml:space="preserve"> 100 to 400</w:t>
            </w:r>
            <w:r w:rsidRPr="007D456F">
              <w:rPr>
                <w:sz w:val="18"/>
                <w:szCs w:val="18"/>
              </w:rPr>
              <w:t xml:space="preserve"> </w:t>
            </w:r>
            <w:r w:rsidR="005C3949" w:rsidRPr="007D456F">
              <w:rPr>
                <w:sz w:val="18"/>
                <w:szCs w:val="18"/>
              </w:rPr>
              <w:t xml:space="preserve">mg/day. Part of the CUSP9 trial </w:t>
            </w:r>
            <w:r w:rsidR="005C3949" w:rsidRPr="007D456F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5C3949" w:rsidRPr="007D456F">
              <w:rPr>
                <w:sz w:val="18"/>
                <w:szCs w:val="18"/>
              </w:rPr>
            </w:r>
            <w:r w:rsidR="005C3949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6]</w:t>
            </w:r>
            <w:r w:rsidR="005C3949" w:rsidRPr="007D456F">
              <w:rPr>
                <w:sz w:val="18"/>
                <w:szCs w:val="18"/>
              </w:rPr>
              <w:fldChar w:fldCharType="end"/>
            </w:r>
            <w:r w:rsidR="005C3949"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54F38309" w14:textId="5BC22BAE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Db2hlbjwvQXV0aG9yPjxZZWFyPjIwMTg8L1llYXI+PFJl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Db2hlbjwvQXV0aG9yPjxZZWFyPjIwMTg8L1llYXI+PFJl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41-4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5428D0C5" w14:textId="77777777" w:rsidTr="00DE42D5">
        <w:tc>
          <w:tcPr>
            <w:tcW w:w="699" w:type="pct"/>
            <w:shd w:val="clear" w:color="auto" w:fill="DFEDFA"/>
            <w:vAlign w:val="center"/>
          </w:tcPr>
          <w:p w14:paraId="413EB6A8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Diclofenac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DF22313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flammation, indirectly on angiogenesis, apoptosis, and radio/chemo sensitiza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6D3853C9" w14:textId="2DDF44C6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Primarily via CYP2C9.</w:t>
            </w:r>
            <w:r w:rsidR="00F52D98" w:rsidRPr="007D456F">
              <w:rPr>
                <w:sz w:val="18"/>
                <w:szCs w:val="18"/>
              </w:rPr>
              <w:t xml:space="preserve"> Evaluate risk of bleeding</w:t>
            </w:r>
            <w:r w:rsidR="0035195F" w:rsidRPr="007D456F">
              <w:rPr>
                <w:sz w:val="18"/>
                <w:szCs w:val="18"/>
              </w:rPr>
              <w:t xml:space="preserve">, </w:t>
            </w:r>
            <w:r w:rsidR="00036552" w:rsidRPr="007D456F">
              <w:rPr>
                <w:sz w:val="18"/>
                <w:szCs w:val="18"/>
              </w:rPr>
              <w:t>kidney and liver toxicity</w:t>
            </w:r>
            <w:r w:rsidR="0035195F" w:rsidRPr="007D456F">
              <w:rPr>
                <w:sz w:val="18"/>
                <w:szCs w:val="18"/>
              </w:rPr>
              <w:t>,</w:t>
            </w:r>
            <w:r w:rsidR="00F52D98" w:rsidRPr="007D456F">
              <w:rPr>
                <w:sz w:val="18"/>
                <w:szCs w:val="18"/>
              </w:rPr>
              <w:t xml:space="preserve"> and</w:t>
            </w:r>
            <w:r w:rsidR="00BE30A1" w:rsidRPr="007D456F">
              <w:rPr>
                <w:sz w:val="18"/>
                <w:szCs w:val="18"/>
              </w:rPr>
              <w:t xml:space="preserve"> monitor</w:t>
            </w:r>
            <w:r w:rsidR="00F52D98" w:rsidRPr="007D456F">
              <w:rPr>
                <w:sz w:val="18"/>
                <w:szCs w:val="18"/>
              </w:rPr>
              <w:t xml:space="preserve"> cardiovascular profile</w:t>
            </w:r>
            <w:r w:rsidR="0035195F" w:rsidRPr="007D456F">
              <w:rPr>
                <w:sz w:val="18"/>
                <w:szCs w:val="18"/>
              </w:rPr>
              <w:t xml:space="preserve"> </w:t>
            </w:r>
            <w:r w:rsidR="0035195F" w:rsidRPr="007D456F">
              <w:rPr>
                <w:sz w:val="18"/>
                <w:szCs w:val="18"/>
              </w:rPr>
              <w:fldChar w:fldCharType="begin"/>
            </w:r>
            <w:r w:rsidR="0008560B">
              <w:rPr>
                <w:sz w:val="18"/>
                <w:szCs w:val="18"/>
              </w:rPr>
              <w:instrText xml:space="preserve"> ADDIN EN.CITE &lt;EndNote&gt;&lt;Cite&gt;&lt;Author&gt;Alfaro&lt;/Author&gt;&lt;Year&gt;2020&lt;/Year&gt;&lt;RecNum&gt;8208&lt;/RecNum&gt;&lt;DisplayText&gt;[44]&lt;/DisplayText&gt;&lt;record&gt;&lt;rec-number&gt;8208&lt;/rec-number&gt;&lt;foreign-keys&gt;&lt;key app="EN" db-id="adpvpv2sqp2ardea9sepxavq9f0z2r0f5sw0" timestamp="1690828234"&gt;8208&lt;/key&gt;&lt;/foreign-keys&gt;&lt;ref-type name="Journal Article"&gt;17&lt;/ref-type&gt;&lt;contributors&gt;&lt;authors&gt;&lt;author&gt;Zapata-Morales, Ana Laura&lt;/author&gt;&lt;author&gt;Alfaro-De la Torre, Ma Catalina&lt;/author&gt;&lt;author&gt;Hernández-Morales, Alejandro&lt;/author&gt;&lt;author&gt;García-De la Cruz, Ramón F.&lt;/author&gt;&lt;/authors&gt;&lt;/contributors&gt;&lt;auth-address&gt;Univ Autonoma San Luis Potosi, Fac Ciencias Quim, Ave Dr Manuel Nava 6, San Luis Potosi 78210, San Luis Potosi, Mexico&amp;#xD;Univ Autonoma San Luis Potosi, Unidad Acad Multidisciplinaria Zona Huasteca, Romualdo Campo 501, Ciudad Valles 79060, San Luis Potosi, Mexico&lt;/auth-address&gt;&lt;titles&gt;&lt;title&gt;Isolation of Cultivable Bacteria Associated with the Root of Typha latifolia in a Constructed Wetland for the Removal of Diclofenac or Naproxen&lt;/title&gt;&lt;secondary-title&gt;Water, Air, &amp;amp; Soil Pollution&lt;/secondary-title&gt;&lt;alt-title&gt;Water Air Soil Poll&lt;/alt-title&gt;&lt;/titles&gt;&lt;volume&gt;231&lt;/volume&gt;&lt;number&gt;8&lt;/number&gt;&lt;keywords&gt;&lt;keyword&gt;subsurface flow wetlands&lt;/keyword&gt;&lt;keyword&gt;pharmaceuticals removal&lt;/keyword&gt;&lt;keyword&gt;typha latifolia&lt;/keyword&gt;&lt;keyword&gt;bacterial isolates&lt;/keyword&gt;&lt;keyword&gt;plant-growth&lt;/keyword&gt;&lt;keyword&gt;pharmaceuticals&lt;/keyword&gt;&lt;keyword&gt;degradation&lt;/keyword&gt;&lt;keyword&gt;biotransformation&lt;/keyword&gt;&lt;keyword&gt;phytoremediation&lt;/keyword&gt;&lt;keyword&gt;biodegradation&lt;/keyword&gt;&lt;keyword&gt;transformation&lt;/keyword&gt;&lt;keyword&gt;rhizosphere&lt;/keyword&gt;&lt;keyword&gt;metabolites&lt;/keyword&gt;&lt;keyword&gt;efficient&lt;/keyword&gt;&lt;/keywords&gt;&lt;dates&gt;&lt;year&gt;2020&lt;/year&gt;&lt;pub-dates&gt;&lt;date&gt;Aug 1&lt;/date&gt;&lt;/pub-dates&gt;&lt;/dates&gt;&lt;isbn&gt;0049-6979&amp;#xD;1573-2932&lt;/isbn&gt;&lt;accession-num&gt;WOS:000555453700001&lt;/accession-num&gt;&lt;urls&gt;&lt;related-urls&gt;&lt;url&gt;&amp;lt;Go to ISI&amp;gt;://WOS:000555453700001&lt;/url&gt;&lt;/related-urls&gt;&lt;/urls&gt;&lt;electronic-resource-num&gt;10.1007/s11270-020-04781-x&lt;/electronic-resource-num&gt;&lt;language&gt;English&lt;/language&gt;&lt;/record&gt;&lt;/Cite&gt;&lt;/EndNote&gt;</w:instrText>
            </w:r>
            <w:r w:rsidR="0035195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44]</w:t>
            </w:r>
            <w:r w:rsidR="0035195F" w:rsidRPr="007D456F">
              <w:rPr>
                <w:sz w:val="18"/>
                <w:szCs w:val="18"/>
              </w:rPr>
              <w:fldChar w:fldCharType="end"/>
            </w:r>
            <w:r w:rsidR="00F52D98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24F33597" w14:textId="10C67081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Reported doses </w:t>
            </w:r>
            <w:r w:rsidR="009C1DA1" w:rsidRPr="007D456F">
              <w:rPr>
                <w:sz w:val="18"/>
                <w:szCs w:val="18"/>
              </w:rPr>
              <w:t xml:space="preserve">in cancer </w:t>
            </w:r>
            <w:r w:rsidRPr="007D456F">
              <w:rPr>
                <w:sz w:val="18"/>
                <w:szCs w:val="18"/>
              </w:rPr>
              <w:t>between 50 to 200 mg/day (empirically</w:t>
            </w:r>
            <w:r w:rsidR="009C1DA1" w:rsidRPr="007D456F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 xml:space="preserve">combined with alpha-lipoic acid and </w:t>
            </w:r>
            <w:r w:rsidR="00047C7D" w:rsidRPr="007D456F">
              <w:rPr>
                <w:sz w:val="18"/>
                <w:szCs w:val="18"/>
              </w:rPr>
              <w:t>hydroxycitric acid</w:t>
            </w:r>
            <w:r w:rsidRPr="007D456F">
              <w:rPr>
                <w:sz w:val="18"/>
                <w:szCs w:val="18"/>
              </w:rPr>
              <w:t xml:space="preserve">)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kYSBWZWlnYSBNb3JlaXJhPC9BdXRob3I+PFllYXI+MjAx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kYSBWZWlnYSBNb3JlaXJhPC9BdXRob3I+PFllYXI+MjAx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45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  <w:r w:rsidR="00733B67" w:rsidRPr="007D456F">
              <w:rPr>
                <w:sz w:val="18"/>
                <w:szCs w:val="18"/>
              </w:rPr>
              <w:t xml:space="preserve"> No ongoing clinical trials in GBM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215BA72B" w14:textId="6E690F74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EYXZpZXM8L0F1dGhvcj48WWVhcj4xOTk3PC9ZZWFyPjxS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EYXZpZXM8L0F1dGhvcj48WWVhcj4xOTk3PC9ZZWFyPjxS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46-48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699B6C13" w14:textId="77777777" w:rsidTr="00DE42D5">
        <w:tc>
          <w:tcPr>
            <w:tcW w:w="699" w:type="pct"/>
            <w:shd w:val="clear" w:color="auto" w:fill="DFEDFA"/>
            <w:vAlign w:val="center"/>
          </w:tcPr>
          <w:p w14:paraId="3CDDFF97" w14:textId="1887ACFC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cetyl salicylic acid (aspirin), ibuprofen and other</w:t>
            </w:r>
            <w:r w:rsidR="005B48F9" w:rsidRPr="007D456F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>NSAIDs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2BA31E85" w14:textId="2C0E9453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flammation, COX</w:t>
            </w:r>
            <w:r w:rsidR="00D437F2" w:rsidRPr="007D456F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>dependent and independent mechanism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BD6A5EA" w14:textId="51091D89" w:rsidR="005C3949" w:rsidRPr="007D456F" w:rsidRDefault="00766DEC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E.g.</w:t>
            </w:r>
            <w:r w:rsidR="005C3949" w:rsidRPr="007D456F">
              <w:rPr>
                <w:sz w:val="18"/>
                <w:szCs w:val="18"/>
              </w:rPr>
              <w:t>, aspirin primarily via UGT1A6, CYP2C9, and NAT2.</w:t>
            </w:r>
            <w:r w:rsidR="00BE30A1" w:rsidRPr="007D456F">
              <w:rPr>
                <w:sz w:val="18"/>
                <w:szCs w:val="18"/>
              </w:rPr>
              <w:t xml:space="preserve"> </w:t>
            </w:r>
            <w:r w:rsidR="00DE42D5" w:rsidRPr="00DE42D5">
              <w:rPr>
                <w:sz w:val="18"/>
                <w:szCs w:val="18"/>
              </w:rPr>
              <w:t>Safety considerations</w:t>
            </w:r>
            <w:r w:rsidR="00DE42D5">
              <w:rPr>
                <w:sz w:val="18"/>
                <w:szCs w:val="18"/>
              </w:rPr>
              <w:t xml:space="preserve"> of c</w:t>
            </w:r>
            <w:r w:rsidR="00F90065" w:rsidRPr="007D456F">
              <w:rPr>
                <w:sz w:val="18"/>
                <w:szCs w:val="18"/>
              </w:rPr>
              <w:t>hronic administration</w:t>
            </w:r>
            <w:r w:rsidR="00BE30A1" w:rsidRPr="007D456F">
              <w:rPr>
                <w:sz w:val="18"/>
                <w:szCs w:val="18"/>
              </w:rPr>
              <w:t xml:space="preserve"> discussed in </w:t>
            </w:r>
            <w:r w:rsidR="00036552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de Labry Lima&lt;/Author&gt;&lt;Year&gt;2021&lt;/Year&gt;&lt;RecNum&gt;8209&lt;/RecNum&gt;&lt;DisplayText&gt;[49]&lt;/DisplayText&gt;&lt;record&gt;&lt;rec-number&gt;8209&lt;/rec-number&gt;&lt;foreign-keys&gt;&lt;key app="EN" db-id="adpvpv2sqp2ardea9sepxavq9f0z2r0f5sw0" timestamp="1690828315"&gt;8209&lt;/key&gt;&lt;/foreign-keys&gt;&lt;ref-type name="Conference Proceedings"&gt;10&lt;/ref-type&gt;&lt;contributors&gt;&lt;authors&gt;&lt;author&gt;de Labry Lima, A Olry&lt;/author&gt;&lt;author&gt;Salamanca-Fernández, E&lt;/author&gt;&lt;author&gt;Del Rey, EJ Alegre&lt;/author&gt;&lt;author&gt;Hoces, A Matas&lt;/author&gt;&lt;author&gt;Vera, MÁ González&lt;/author&gt;&lt;author&gt;Tamayo, C Bermúdez&lt;/author&gt;&lt;/authors&gt;&lt;/contributors&gt;&lt;titles&gt;&lt;title&gt;Safety considerations during prescription of non-steroidal anti-inflammatory drugs (NSAIDs), through a review of systematic reviews&lt;/title&gt;&lt;secondary-title&gt;Anales del sistema sanitario de Navarra&lt;/secondary-title&gt;&lt;/titles&gt;&lt;pages&gt;261-273&lt;/pages&gt;&lt;volume&gt;44&lt;/volume&gt;&lt;number&gt;2&lt;/number&gt;&lt;dates&gt;&lt;year&gt;2021&lt;/year&gt;&lt;/dates&gt;&lt;isbn&gt;2340-3527&lt;/isbn&gt;&lt;urls&gt;&lt;/urls&gt;&lt;/record&gt;&lt;/Cite&gt;&lt;/EndNote&gt;</w:instrText>
            </w:r>
            <w:r w:rsidR="00036552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49]</w:t>
            </w:r>
            <w:r w:rsidR="00036552" w:rsidRPr="007D456F">
              <w:rPr>
                <w:sz w:val="18"/>
                <w:szCs w:val="18"/>
              </w:rPr>
              <w:fldChar w:fldCharType="end"/>
            </w:r>
            <w:r w:rsidR="00BE30A1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4A7D46D" w14:textId="416055ED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Variable dosing</w:t>
            </w:r>
            <w:r w:rsidR="00DE42D5">
              <w:rPr>
                <w:sz w:val="18"/>
                <w:szCs w:val="18"/>
              </w:rPr>
              <w:t xml:space="preserve"> in cancer</w:t>
            </w:r>
            <w:r w:rsidRPr="007D456F">
              <w:rPr>
                <w:sz w:val="18"/>
                <w:szCs w:val="18"/>
              </w:rPr>
              <w:t xml:space="preserve"> depending on the intended effect</w:t>
            </w:r>
            <w:r w:rsidR="00D437F2" w:rsidRPr="007D456F">
              <w:rPr>
                <w:sz w:val="18"/>
                <w:szCs w:val="18"/>
              </w:rPr>
              <w:t>, d</w:t>
            </w:r>
            <w:r w:rsidRPr="007D456F">
              <w:rPr>
                <w:sz w:val="18"/>
                <w:szCs w:val="18"/>
              </w:rPr>
              <w:t xml:space="preserve">iscussed in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PemxleWVuPC9BdXRob3I+PFllYXI+MjAyMzwvWWVhcj48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PemxleWVuPC9BdXRob3I+PFllYXI+MjAyMzwvWWVhcj48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50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158D524F" w14:textId="6D07E606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QYWxpa2hlPC9BdXRob3I+PFllYXI+MjAxMTwvWWVhcj48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QYWxpa2hlPC9BdXRob3I+PFllYXI+MjAxMTwvWWVhcj48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51-5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46B35270" w14:textId="77777777" w:rsidTr="00DE42D5">
        <w:tc>
          <w:tcPr>
            <w:tcW w:w="699" w:type="pct"/>
            <w:shd w:val="clear" w:color="auto" w:fill="DFEDFA"/>
            <w:vAlign w:val="center"/>
          </w:tcPr>
          <w:p w14:paraId="0A8E0AC5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traconazol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063FD055" w14:textId="7CE4BD73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ngiogenesis, inhibition of Hedgehog,</w:t>
            </w:r>
            <w:r w:rsidR="00BE59D4" w:rsidRPr="007D456F">
              <w:rPr>
                <w:sz w:val="18"/>
                <w:szCs w:val="18"/>
              </w:rPr>
              <w:t xml:space="preserve"> AKT</w:t>
            </w:r>
            <w:r w:rsidR="006E1ACA" w:rsidRPr="007D456F">
              <w:rPr>
                <w:sz w:val="18"/>
                <w:szCs w:val="18"/>
              </w:rPr>
              <w:t>-</w:t>
            </w:r>
            <w:r w:rsidR="00BE59D4" w:rsidRPr="007D456F">
              <w:rPr>
                <w:sz w:val="18"/>
                <w:szCs w:val="18"/>
              </w:rPr>
              <w:t xml:space="preserve">mTOR pathway, </w:t>
            </w:r>
            <w:r w:rsidRPr="007D456F">
              <w:rPr>
                <w:sz w:val="18"/>
                <w:szCs w:val="18"/>
              </w:rPr>
              <w:t>autophagy, synergy with other cytotoxic agent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927F929" w14:textId="3764A8BB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Primarily via CYP3A4 and CYP2C19 (strong inhibitor).</w:t>
            </w:r>
            <w:r w:rsidR="00352AC9" w:rsidRPr="007D456F">
              <w:rPr>
                <w:sz w:val="18"/>
                <w:szCs w:val="18"/>
              </w:rPr>
              <w:t xml:space="preserve"> </w:t>
            </w:r>
            <w:r w:rsidR="0026532E" w:rsidRPr="007D456F">
              <w:rPr>
                <w:sz w:val="18"/>
                <w:szCs w:val="18"/>
              </w:rPr>
              <w:t>Generally safe; m</w:t>
            </w:r>
            <w:r w:rsidR="00352AC9" w:rsidRPr="007D456F">
              <w:rPr>
                <w:sz w:val="18"/>
                <w:szCs w:val="18"/>
              </w:rPr>
              <w:t xml:space="preserve">onitor patients with </w:t>
            </w:r>
            <w:r w:rsidR="00036552" w:rsidRPr="007D456F">
              <w:rPr>
                <w:sz w:val="18"/>
                <w:szCs w:val="18"/>
              </w:rPr>
              <w:t>hepatic</w:t>
            </w:r>
            <w:r w:rsidR="00352AC9" w:rsidRPr="007D456F">
              <w:rPr>
                <w:sz w:val="18"/>
                <w:szCs w:val="18"/>
              </w:rPr>
              <w:t>/cardiac conditions</w:t>
            </w:r>
            <w:r w:rsidR="002307AC" w:rsidRPr="007D456F">
              <w:rPr>
                <w:sz w:val="18"/>
                <w:szCs w:val="18"/>
              </w:rPr>
              <w:t xml:space="preserve"> </w:t>
            </w:r>
            <w:r w:rsidR="0026532E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Kurn&lt;/Author&gt;&lt;Year&gt;2022&lt;/Year&gt;&lt;RecNum&gt;8211&lt;/RecNum&gt;&lt;DisplayText&gt;[54]&lt;/DisplayText&gt;&lt;record&gt;&lt;rec-number&gt;8211&lt;/rec-number&gt;&lt;foreign-keys&gt;&lt;key app="EN" db-id="adpvpv2sqp2ardea9sepxavq9f0z2r0f5sw0" timestamp="1690828481"&gt;8211&lt;/key&gt;&lt;/foreign-keys&gt;&lt;ref-type name="Journal Article"&gt;17&lt;/ref-type&gt;&lt;contributors&gt;&lt;authors&gt;&lt;author&gt;Kurn, Heidi&lt;/author&gt;&lt;author&gt;Wadhwa, Roopma&lt;/author&gt;&lt;/authors&gt;&lt;/contributors&gt;&lt;titles&gt;&lt;title&gt;Itraconazole. NIH National Library of Medicine&lt;/title&gt;&lt;secondary-title&gt;National Center for Biotechnology Information. StatPearls&lt;/secondary-title&gt;&lt;/titles&gt;&lt;periodical&gt;&lt;full-title&gt;National Center for Biotechnology Information. StatPearls&lt;/full-title&gt;&lt;/periodical&gt;&lt;dates&gt;&lt;year&gt;2022&lt;/year&gt;&lt;/dates&gt;&lt;urls&gt;&lt;/urls&gt;&lt;/record&gt;&lt;/Cite&gt;&lt;/EndNote&gt;</w:instrText>
            </w:r>
            <w:r w:rsidR="0026532E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54]</w:t>
            </w:r>
            <w:r w:rsidR="0026532E" w:rsidRPr="007D456F">
              <w:rPr>
                <w:sz w:val="18"/>
                <w:szCs w:val="18"/>
              </w:rPr>
              <w:fldChar w:fldCharType="end"/>
            </w:r>
            <w:r w:rsidR="00352AC9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D8E8125" w14:textId="02699EBA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Clinical studies in cancer </w:t>
            </w:r>
            <w:r w:rsidR="00F559C1" w:rsidRPr="007D456F">
              <w:rPr>
                <w:sz w:val="18"/>
                <w:szCs w:val="18"/>
              </w:rPr>
              <w:t>are usually dosed</w:t>
            </w:r>
            <w:r w:rsidRPr="007D456F">
              <w:rPr>
                <w:sz w:val="18"/>
                <w:szCs w:val="18"/>
              </w:rPr>
              <w:t xml:space="preserve"> between 200 to 600 mg/day.</w:t>
            </w:r>
          </w:p>
          <w:p w14:paraId="0EFD4DD3" w14:textId="63FD994E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Part of the CUSP9 trial, 200 mg q.d. up to 200 mg b.i.d.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269F41FD" w14:textId="4CE4CC96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Jc29oZXJyYW5lbjwvQXV0aG9yPjxZZWFyPjIwMDQ8L1ll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Jc29oZXJyYW5lbjwvQXV0aG9yPjxZZWFyPjIwMDQ8L1ll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55, 56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2F7E8763" w14:textId="77777777" w:rsidTr="00DE42D5">
        <w:tc>
          <w:tcPr>
            <w:tcW w:w="699" w:type="pct"/>
            <w:shd w:val="clear" w:color="auto" w:fill="DFEDFA"/>
            <w:vAlign w:val="center"/>
          </w:tcPr>
          <w:p w14:paraId="686E701F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Ketoconazol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FD04281" w14:textId="445DDB0D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rug efflux inhibitor at BBB, antiproliferative effects, </w:t>
            </w:r>
            <w:r w:rsidR="00F502FB" w:rsidRPr="007D456F">
              <w:rPr>
                <w:sz w:val="18"/>
                <w:szCs w:val="18"/>
              </w:rPr>
              <w:t>mitophagy</w:t>
            </w:r>
            <w:r w:rsidR="00941895" w:rsidRPr="007D456F">
              <w:rPr>
                <w:sz w:val="18"/>
                <w:szCs w:val="18"/>
              </w:rPr>
              <w:t>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39448A0" w14:textId="151BFF8A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Primarily via </w:t>
            </w:r>
            <w:r w:rsidRPr="007D456F">
              <w:rPr>
                <w:rStyle w:val="fipmark"/>
                <w:sz w:val="18"/>
                <w:szCs w:val="18"/>
              </w:rPr>
              <w:t>CYP</w:t>
            </w:r>
            <w:r w:rsidRPr="007D456F">
              <w:rPr>
                <w:sz w:val="18"/>
                <w:szCs w:val="18"/>
              </w:rPr>
              <w:t>3A4 (strong inhibitor).</w:t>
            </w:r>
            <w:r w:rsidR="00352AC9" w:rsidRPr="007D456F">
              <w:rPr>
                <w:sz w:val="18"/>
                <w:szCs w:val="18"/>
              </w:rPr>
              <w:t xml:space="preserve"> </w:t>
            </w:r>
            <w:r w:rsidR="00053629" w:rsidRPr="007D456F">
              <w:rPr>
                <w:sz w:val="18"/>
                <w:szCs w:val="18"/>
              </w:rPr>
              <w:t>High risk of</w:t>
            </w:r>
            <w:r w:rsidR="00F12671" w:rsidRPr="007D456F">
              <w:rPr>
                <w:sz w:val="18"/>
                <w:szCs w:val="18"/>
              </w:rPr>
              <w:t xml:space="preserve"> drug interactions (e.g., benzodiazepines, antiarrhythmic drugs). Contraindicated in patients with acute or chronic liver disease, risk of bone fracture, adrenal insufficiency, and concomitant HMG-CoA reductase inhibitors (risk of myopathy) </w:t>
            </w:r>
            <w:r w:rsidR="00585286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Daneshmend&lt;/Author&gt;&lt;Year&gt;1988&lt;/Year&gt;&lt;RecNum&gt;8212&lt;/RecNum&gt;&lt;DisplayText&gt;[57]&lt;/DisplayText&gt;&lt;record&gt;&lt;rec-number&gt;8212&lt;/rec-number&gt;&lt;foreign-keys&gt;&lt;key app="EN" db-id="adpvpv2sqp2ardea9sepxavq9f0z2r0f5sw0" timestamp="1690828748"&gt;8212&lt;/key&gt;&lt;/foreign-keys&gt;&lt;ref-type name="Journal Article"&gt;17&lt;/ref-type&gt;&lt;contributors&gt;&lt;authors&gt;&lt;author&gt;Daneshmend, T. K.&lt;/author&gt;&lt;author&gt;Warnock, D. W.&lt;/author&gt;&lt;/authors&gt;&lt;/contributors&gt;&lt;auth-address&gt;Department of Therapeutics, University Hospital, Nottingham.&lt;/auth-address&gt;&lt;titles&gt;&lt;title&gt;Clinical pharmacokinetics of ketoconazole&lt;/title&gt;&lt;secondary-title&gt;Clin Pharmacokinet&lt;/secondary-title&gt;&lt;/titles&gt;&lt;pages&gt;13-34&lt;/pages&gt;&lt;volume&gt;14&lt;/volume&gt;&lt;number&gt;1&lt;/number&gt;&lt;edition&gt;1988/01/01&lt;/edition&gt;&lt;keywords&gt;&lt;keyword&gt;Administration, Intravaginal&lt;/keyword&gt;&lt;keyword&gt;Administration, Topical&lt;/keyword&gt;&lt;keyword&gt;Drug Interactions&lt;/keyword&gt;&lt;keyword&gt;Humans&lt;/keyword&gt;&lt;keyword&gt;Ketoconazole/*pharmacokinetics/therapeutic use&lt;/keyword&gt;&lt;keyword&gt;Leukemia/complications/immunology&lt;/keyword&gt;&lt;keyword&gt;Mycoses/*drug therapy&lt;/keyword&gt;&lt;/keywords&gt;&lt;dates&gt;&lt;year&gt;1988&lt;/year&gt;&lt;pub-dates&gt;&lt;date&gt;Jan&lt;/date&gt;&lt;/pub-dates&gt;&lt;/dates&gt;&lt;isbn&gt;0312-5963 (Print)&amp;#xD;0312-5963 (Linking)&lt;/isbn&gt;&lt;accession-num&gt;3280211&lt;/accession-num&gt;&lt;urls&gt;&lt;related-urls&gt;&lt;url&gt;https://www.ncbi.nlm.nih.gov/pubmed/3280211&lt;/url&gt;&lt;/related-urls&gt;&lt;/urls&gt;&lt;electronic-resource-num&gt;10.2165/00003088-198814010-00002&lt;/electronic-resource-num&gt;&lt;/record&gt;&lt;/Cite&gt;&lt;/EndNote&gt;</w:instrText>
            </w:r>
            <w:r w:rsidR="00585286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57]</w:t>
            </w:r>
            <w:r w:rsidR="00585286" w:rsidRPr="007D456F">
              <w:rPr>
                <w:sz w:val="18"/>
                <w:szCs w:val="18"/>
              </w:rPr>
              <w:fldChar w:fldCharType="end"/>
            </w:r>
            <w:r w:rsidR="00F12671" w:rsidRPr="007D456F">
              <w:rPr>
                <w:sz w:val="18"/>
                <w:szCs w:val="18"/>
              </w:rPr>
              <w:t xml:space="preserve">. 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0AB2DC0C" w14:textId="0E7C1498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Previously included in the CUSP9 protocol (200 </w:t>
            </w:r>
            <w:r w:rsidRPr="007D456F">
              <w:rPr>
                <w:rStyle w:val="Emphasis"/>
                <w:i w:val="0"/>
                <w:iCs w:val="0"/>
                <w:sz w:val="18"/>
                <w:szCs w:val="18"/>
              </w:rPr>
              <w:t>mg</w:t>
            </w:r>
            <w:r w:rsidRPr="007D456F">
              <w:rPr>
                <w:sz w:val="18"/>
                <w:szCs w:val="18"/>
              </w:rPr>
              <w:t xml:space="preserve"> b.i.d.)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LYXN0PC9BdXRob3I+PFllYXI+MjAxMzwvWWVhcj48UmVj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LYXN0PC9BdXRob3I+PFllYXI+MjAxMzwvWWVhcj48UmVj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58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In prostate cancer, clinical </w:t>
            </w:r>
            <w:r w:rsidR="00B933E0" w:rsidRPr="007D456F">
              <w:rPr>
                <w:sz w:val="18"/>
                <w:szCs w:val="18"/>
              </w:rPr>
              <w:t>trials</w:t>
            </w:r>
            <w:r w:rsidRPr="007D456F">
              <w:rPr>
                <w:sz w:val="18"/>
                <w:szCs w:val="18"/>
              </w:rPr>
              <w:t xml:space="preserve"> </w:t>
            </w:r>
            <w:r w:rsidR="00B933E0" w:rsidRPr="007D456F">
              <w:rPr>
                <w:sz w:val="18"/>
                <w:szCs w:val="18"/>
              </w:rPr>
              <w:t>dosed at</w:t>
            </w:r>
            <w:r w:rsidRPr="007D456F">
              <w:rPr>
                <w:sz w:val="18"/>
                <w:szCs w:val="18"/>
              </w:rPr>
              <w:t xml:space="preserve"> 200</w:t>
            </w:r>
            <w:r w:rsidR="00053629" w:rsidRPr="007D456F">
              <w:rPr>
                <w:sz w:val="18"/>
                <w:szCs w:val="18"/>
              </w:rPr>
              <w:t>-</w:t>
            </w:r>
            <w:r w:rsidRPr="007D456F">
              <w:rPr>
                <w:sz w:val="18"/>
                <w:szCs w:val="18"/>
              </w:rPr>
              <w:t>400 mg, t.i.d</w:t>
            </w:r>
            <w:r w:rsidR="00053629" w:rsidRPr="007D456F">
              <w:rPr>
                <w:sz w:val="18"/>
                <w:szCs w:val="18"/>
              </w:rPr>
              <w:t xml:space="preserve">.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Tresnanda&lt;/Author&gt;&lt;Year&gt;2021&lt;/Year&gt;&lt;RecNum&gt;311&lt;/RecNum&gt;&lt;DisplayText&gt;[59]&lt;/DisplayText&gt;&lt;record&gt;&lt;rec-number&gt;311&lt;/rec-number&gt;&lt;foreign-keys&gt;&lt;key app="EN" db-id="adpvpv2sqp2ardea9sepxavq9f0z2r0f5sw0" timestamp="1668127596"&gt;311&lt;/key&gt;&lt;/foreign-keys&gt;&lt;ref-type name="Journal Article"&gt;17&lt;/ref-type&gt;&lt;contributors&gt;&lt;authors&gt;&lt;author&gt;Tresnanda, Raden Indra&lt;/author&gt;&lt;author&gt;Pramod, Sawkar Vijay&lt;/author&gt;&lt;author&gt;Safriadi, Ferry&lt;/author&gt;&lt;/authors&gt;&lt;/contributors&gt;&lt;titles&gt;&lt;title&gt;Ketoconazole for the Treatment of Docetaxel-Naïve Metastatic Castration-Resistant Prostate Cancer (mCRPC): A Systematic Review&lt;/title&gt;&lt;secondary-title&gt;Asian Pacific Journal of Cancer Prevention: APJCP&lt;/secondary-title&gt;&lt;/titles&gt;&lt;periodical&gt;&lt;full-title&gt;Asian Pacific Journal of Cancer Prevention: APJCP&lt;/full-title&gt;&lt;/periodical&gt;&lt;pages&gt;3101&lt;/pages&gt;&lt;volume&gt;22&lt;/volume&gt;&lt;number&gt;10&lt;/number&gt;&lt;dates&gt;&lt;year&gt;2021&lt;/year&gt;&lt;/dates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59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0AB07B80" w14:textId="2581D1E0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NYXJ0aW48L0F1dGhvcj48WWVhcj4yMDE2PC9ZZWFyPjxS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NYXJ0aW48L0F1dGhvcj48WWVhcj4yMDE2PC9ZZWFyPjxS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0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247C3CE4" w14:textId="77777777" w:rsidTr="00DE42D5">
        <w:tc>
          <w:tcPr>
            <w:tcW w:w="699" w:type="pct"/>
            <w:shd w:val="clear" w:color="auto" w:fill="DFEDFA"/>
            <w:vAlign w:val="center"/>
          </w:tcPr>
          <w:p w14:paraId="241CA90C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Chloroquine and hydroxychloroqu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7A8E0128" w14:textId="137AC1E8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utophagy, chemosensitization, cytotoxicity</w:t>
            </w:r>
            <w:r w:rsidR="00EB7CAE" w:rsidRPr="007D456F">
              <w:rPr>
                <w:sz w:val="18"/>
                <w:szCs w:val="18"/>
              </w:rPr>
              <w:t>, cell proliferation and invasion</w:t>
            </w:r>
            <w:r w:rsidRPr="007D456F">
              <w:rPr>
                <w:rFonts w:eastAsiaTheme="minorHAnsi"/>
                <w:sz w:val="18"/>
                <w:szCs w:val="18"/>
              </w:rPr>
              <w:t>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34CF4688" w14:textId="202B27D0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E.g., </w:t>
            </w:r>
            <w:r w:rsidRPr="007D456F">
              <w:rPr>
                <w:rFonts w:eastAsiaTheme="minorHAnsi"/>
                <w:sz w:val="18"/>
                <w:szCs w:val="18"/>
              </w:rPr>
              <w:t xml:space="preserve">hydroxychloroquine via CYP2C8, CYP3A4/5 (not an inhibitor), and CYP2D6 (inhibitor); chloroquine primarily via </w:t>
            </w:r>
            <w:r w:rsidRPr="007D456F">
              <w:rPr>
                <w:sz w:val="18"/>
                <w:szCs w:val="18"/>
              </w:rPr>
              <w:t xml:space="preserve">CYP2C8 and CYP3A4 </w:t>
            </w:r>
            <w:r w:rsidRPr="007D456F">
              <w:rPr>
                <w:rFonts w:eastAsiaTheme="minorHAnsi"/>
                <w:sz w:val="18"/>
                <w:szCs w:val="18"/>
              </w:rPr>
              <w:t>(not an inhibitor).</w:t>
            </w:r>
            <w:r w:rsidR="003F0E31" w:rsidRPr="007D456F">
              <w:rPr>
                <w:rFonts w:eastAsiaTheme="minorHAnsi"/>
                <w:sz w:val="18"/>
                <w:szCs w:val="18"/>
              </w:rPr>
              <w:t xml:space="preserve"> </w:t>
            </w:r>
            <w:r w:rsidR="003F0E31" w:rsidRPr="007D456F">
              <w:rPr>
                <w:sz w:val="18"/>
                <w:szCs w:val="18"/>
              </w:rPr>
              <w:t xml:space="preserve">Known safety profile; </w:t>
            </w:r>
            <w:r w:rsidR="003D3DEC" w:rsidRPr="007D456F">
              <w:rPr>
                <w:sz w:val="18"/>
                <w:szCs w:val="18"/>
              </w:rPr>
              <w:t xml:space="preserve">long-term use associated with </w:t>
            </w:r>
            <w:r w:rsidR="003F0E31" w:rsidRPr="007D456F">
              <w:rPr>
                <w:sz w:val="18"/>
                <w:szCs w:val="18"/>
              </w:rPr>
              <w:t>potential cardiac</w:t>
            </w:r>
            <w:r w:rsidR="0074684E" w:rsidRPr="007D456F">
              <w:rPr>
                <w:sz w:val="18"/>
                <w:szCs w:val="18"/>
              </w:rPr>
              <w:t xml:space="preserve"> toxicity</w:t>
            </w:r>
            <w:r w:rsidR="009C217F" w:rsidRPr="007D456F">
              <w:rPr>
                <w:sz w:val="18"/>
                <w:szCs w:val="18"/>
              </w:rPr>
              <w:t xml:space="preserve"> and</w:t>
            </w:r>
            <w:r w:rsidR="003F0E31" w:rsidRPr="007D456F">
              <w:rPr>
                <w:sz w:val="18"/>
                <w:szCs w:val="18"/>
              </w:rPr>
              <w:t xml:space="preserve"> </w:t>
            </w:r>
            <w:r w:rsidR="00020EB1" w:rsidRPr="007D456F">
              <w:rPr>
                <w:sz w:val="18"/>
                <w:szCs w:val="18"/>
              </w:rPr>
              <w:t>retinopathy</w:t>
            </w:r>
            <w:r w:rsidR="003D3DEC" w:rsidRPr="007D456F">
              <w:rPr>
                <w:sz w:val="18"/>
                <w:szCs w:val="18"/>
              </w:rPr>
              <w:t xml:space="preserve"> (requires screening and monitoring)</w:t>
            </w:r>
            <w:r w:rsidR="00020EB1" w:rsidRPr="007D456F">
              <w:rPr>
                <w:sz w:val="18"/>
                <w:szCs w:val="18"/>
              </w:rPr>
              <w:t xml:space="preserve"> </w:t>
            </w:r>
            <w:r w:rsidR="00020EB1" w:rsidRPr="007D456F">
              <w:rPr>
                <w:sz w:val="18"/>
                <w:szCs w:val="18"/>
              </w:rPr>
              <w:fldChar w:fldCharType="begin">
                <w:fldData xml:space="preserve">PEVuZE5vdGU+PENpdGU+PEF1dGhvcj5BYmRlbC1Beml6PC9BdXRob3I+PFllYXI+MjAyMjwvWWVh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=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BYmRlbC1Beml6PC9BdXRob3I+PFllYXI+MjAyMjwvWWVh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=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="00020EB1" w:rsidRPr="007D456F">
              <w:rPr>
                <w:sz w:val="18"/>
                <w:szCs w:val="18"/>
              </w:rPr>
            </w:r>
            <w:r w:rsidR="00020EB1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1, 62]</w:t>
            </w:r>
            <w:r w:rsidR="00020EB1" w:rsidRPr="007D456F">
              <w:rPr>
                <w:sz w:val="18"/>
                <w:szCs w:val="18"/>
              </w:rPr>
              <w:fldChar w:fldCharType="end"/>
            </w:r>
            <w:r w:rsidR="003F0E31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0ED19192" w14:textId="09223E38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Hydroxychloroquine, long-term</w:t>
            </w:r>
            <w:r w:rsidRPr="007D456F">
              <w:rPr>
                <w:sz w:val="18"/>
                <w:szCs w:val="18"/>
              </w:rPr>
              <w:t xml:space="preserve"> dosing: 200 and 400 mg/day. Chloroquine-phosphate, long-term dosing: 250 mg/day. </w:t>
            </w:r>
            <w:r w:rsidR="002719C6" w:rsidRPr="007D456F">
              <w:rPr>
                <w:sz w:val="18"/>
                <w:szCs w:val="18"/>
              </w:rPr>
              <w:t>Ongoing c</w:t>
            </w:r>
            <w:r w:rsidRPr="007D456F">
              <w:rPr>
                <w:sz w:val="18"/>
                <w:szCs w:val="18"/>
              </w:rPr>
              <w:t xml:space="preserve">linical trials discussed in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WZXJiYWFuZGVyZDwvQXV0aG9yPjxZZWFyPjIwMTc8L1ll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WZXJiYWFuZGVyZDwvQXV0aG9yPjxZZWFyPjIwMTc8L1ll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3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A combinatory trial with metformin, sirolimus and nelfinavir can be found </w:t>
            </w:r>
            <w:r w:rsidR="003D521C" w:rsidRPr="007D456F">
              <w:rPr>
                <w:sz w:val="18"/>
                <w:szCs w:val="18"/>
              </w:rPr>
              <w:t>in</w:t>
            </w:r>
            <w:r w:rsidRPr="007D456F">
              <w:rPr>
                <w:sz w:val="18"/>
                <w:szCs w:val="18"/>
              </w:rPr>
              <w:t xml:space="preserve"> NCT05036226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18CA506E" w14:textId="13165EB8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GdXJzdDwvQXV0aG9yPjxZZWFyPjE5OTY8L1llYXI+PFJl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GdXJzdDwvQXV0aG9yPjxZZWFyPjE5OTY8L1llYXI+PFJl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4-66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5F9FFA35" w14:textId="77777777" w:rsidTr="00DE42D5">
        <w:tc>
          <w:tcPr>
            <w:tcW w:w="699" w:type="pct"/>
            <w:shd w:val="clear" w:color="auto" w:fill="DFEDFA"/>
            <w:vAlign w:val="center"/>
          </w:tcPr>
          <w:p w14:paraId="156DFB88" w14:textId="0EA7DED6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Doxycycline</w:t>
            </w:r>
            <w:r w:rsidR="00A02443">
              <w:rPr>
                <w:sz w:val="18"/>
                <w:szCs w:val="18"/>
              </w:rPr>
              <w:t xml:space="preserve"> </w:t>
            </w:r>
            <w:r w:rsidR="00891079" w:rsidRPr="007D456F">
              <w:rPr>
                <w:sz w:val="18"/>
                <w:szCs w:val="18"/>
              </w:rPr>
              <w:t>(tetracycline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375751E5" w14:textId="6CC133AA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ytotoxicity, ATP depletion, targets cancer cells with stem-like characteristic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BED8E97" w14:textId="440077DA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Limited evidence, possibly via CYP3A4.</w:t>
            </w:r>
            <w:r w:rsidR="009E5971" w:rsidRPr="007D456F">
              <w:rPr>
                <w:sz w:val="18"/>
                <w:szCs w:val="18"/>
              </w:rPr>
              <w:t xml:space="preserve"> Generally safe;</w:t>
            </w:r>
            <w:r w:rsidR="001A3B2A" w:rsidRPr="007D456F">
              <w:rPr>
                <w:sz w:val="18"/>
                <w:szCs w:val="18"/>
              </w:rPr>
              <w:t xml:space="preserve"> </w:t>
            </w:r>
            <w:r w:rsidR="00D513B3" w:rsidRPr="007D456F">
              <w:rPr>
                <w:sz w:val="18"/>
                <w:szCs w:val="18"/>
              </w:rPr>
              <w:t xml:space="preserve">avoid in pregnancy, concomitant use of penicillin or isotretinoin; </w:t>
            </w:r>
            <w:r w:rsidR="009E5971" w:rsidRPr="007D456F">
              <w:rPr>
                <w:sz w:val="18"/>
                <w:szCs w:val="18"/>
              </w:rPr>
              <w:t xml:space="preserve">rare </w:t>
            </w:r>
            <w:r w:rsidR="00A23855" w:rsidRPr="007D456F">
              <w:rPr>
                <w:sz w:val="18"/>
                <w:szCs w:val="18"/>
              </w:rPr>
              <w:t>severe hypersensitivity</w:t>
            </w:r>
            <w:r w:rsidR="009E5971" w:rsidRPr="007D456F">
              <w:rPr>
                <w:sz w:val="18"/>
                <w:szCs w:val="18"/>
              </w:rPr>
              <w:t xml:space="preserve"> </w:t>
            </w:r>
            <w:r w:rsidR="001A3B2A" w:rsidRPr="007D456F">
              <w:rPr>
                <w:sz w:val="18"/>
                <w:szCs w:val="18"/>
              </w:rPr>
              <w:t>reactions</w:t>
            </w:r>
            <w:r w:rsidR="006B1DBE" w:rsidRPr="007D456F">
              <w:rPr>
                <w:sz w:val="18"/>
                <w:szCs w:val="18"/>
              </w:rPr>
              <w:t xml:space="preserve">, intracranial hypertension </w:t>
            </w:r>
            <w:r w:rsidR="00602BEA" w:rsidRPr="007D456F">
              <w:rPr>
                <w:sz w:val="18"/>
                <w:szCs w:val="18"/>
              </w:rPr>
              <w:t>and hepatotoxicity</w:t>
            </w:r>
            <w:r w:rsidR="00A23855" w:rsidRPr="007D456F">
              <w:rPr>
                <w:sz w:val="18"/>
                <w:szCs w:val="18"/>
              </w:rPr>
              <w:t xml:space="preserve"> </w:t>
            </w:r>
            <w:r w:rsidR="00B62318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hutter&lt;/Author&gt;&lt;Year&gt;2022&lt;/Year&gt;&lt;RecNum&gt;8215&lt;/RecNum&gt;&lt;DisplayText&gt;[67]&lt;/DisplayText&gt;&lt;record&gt;&lt;rec-number&gt;8215&lt;/rec-number&gt;&lt;foreign-keys&gt;&lt;key app="EN" db-id="adpvpv2sqp2ardea9sepxavq9f0z2r0f5sw0" timestamp="1690830010"&gt;8215&lt;/key&gt;&lt;/foreign-keys&gt;&lt;ref-type name="Journal Article"&gt;17&lt;/ref-type&gt;&lt;contributors&gt;&lt;authors&gt;&lt;author&gt;Shutter, MC&lt;/author&gt;&lt;author&gt;Akhondi, H&lt;/author&gt;&lt;/authors&gt;&lt;/contributors&gt;&lt;titles&gt;&lt;title&gt;Tetracycline&lt;/title&gt;&lt;secondary-title&gt;StatPearls&lt;/secondary-title&gt;&lt;/titles&gt;&lt;periodical&gt;&lt;full-title&gt;StatPearls&lt;/full-title&gt;&lt;/periodical&gt;&lt;dates&gt;&lt;year&gt;2022&lt;/year&gt;&lt;/dates&gt;&lt;urls&gt;&lt;/urls&gt;&lt;/record&gt;&lt;/Cite&gt;&lt;/EndNote&gt;</w:instrText>
            </w:r>
            <w:r w:rsidR="00B62318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7]</w:t>
            </w:r>
            <w:r w:rsidR="00B62318" w:rsidRPr="007D456F">
              <w:rPr>
                <w:sz w:val="18"/>
                <w:szCs w:val="18"/>
              </w:rPr>
              <w:fldChar w:fldCharType="end"/>
            </w:r>
            <w:r w:rsidR="009E5971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53840CDF" w14:textId="5E35DD6B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osed in a GBM study at 100 mg/day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BZ3Jhd2FsPC9BdXRob3I+PFllYXI+MjAxOTwvWWVhcj48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BZ3Jhd2FsPC9BdXRob3I+PFllYXI+MjAxOTwvWWVhcj48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8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 Several completed and ongoing clinical trials for different malignancies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0BEEB4EF" w14:textId="77E16453" w:rsidR="009A5850" w:rsidRPr="007D456F" w:rsidRDefault="009A5850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Holmes&lt;/Author&gt;&lt;Year&gt;2009&lt;/Year&gt;&lt;RecNum&gt;418&lt;/RecNum&gt;&lt;DisplayText&gt;[69]&lt;/DisplayText&gt;&lt;record&gt;&lt;rec-number&gt;418&lt;/rec-number&gt;&lt;foreign-keys&gt;&lt;key app="EN" db-id="adpvpv2sqp2ardea9sepxavq9f0z2r0f5sw0" timestamp="1668400115"&gt;418&lt;/key&gt;&lt;/foreign-keys&gt;&lt;ref-type name="Journal Article"&gt;17&lt;/ref-type&gt;&lt;contributors&gt;&lt;authors&gt;&lt;author&gt;Holmes, N. E.&lt;/author&gt;&lt;author&gt;Charles, P. G. P.&lt;/author&gt;&lt;/authors&gt;&lt;/contributors&gt;&lt;auth-address&gt;Austin Hlth, Dept Infect Dis, POB 5555, Heidelberg, Vic 3084, Australia&lt;/auth-address&gt;&lt;titles&gt;&lt;title&gt;Safety and Efficacy Review of Doxycycline&lt;/title&gt;&lt;secondary-title&gt;Clinical Medicine Insights-Therapeutics&lt;/secondary-title&gt;&lt;alt-title&gt;Clin Med Insights-Th&lt;/alt-title&gt;&lt;/titles&gt;&lt;pages&gt;471-482&lt;/pages&gt;&lt;volume&gt;1&lt;/volume&gt;&lt;keywords&gt;&lt;keyword&gt;doxycycline&lt;/keyword&gt;&lt;keyword&gt;tetracyclines&lt;/keyword&gt;&lt;keyword&gt;antibiotics&lt;/keyword&gt;&lt;keyword&gt;infections&lt;/keyword&gt;&lt;keyword&gt;community-acquired pneumonia&lt;/keyword&gt;&lt;keyword&gt;pelvic-inflammatory-disease&lt;/keyword&gt;&lt;keyword&gt;subantimicrobial-dose doxycycline&lt;/keyword&gt;&lt;keyword&gt;in-vitro activity&lt;/keyword&gt;&lt;keyword&gt;double-blind&lt;/keyword&gt;&lt;keyword&gt;antibiotic susceptibility&lt;/keyword&gt;&lt;keyword&gt;oral doxycycline&lt;/keyword&gt;&lt;keyword&gt;antimicrobial susceptibility&lt;/keyword&gt;&lt;keyword&gt;streptococcus-pneumoniae&lt;/keyword&gt;&lt;keyword&gt;wolbachia endobacteria&lt;/keyword&gt;&lt;/keywords&gt;&lt;dates&gt;&lt;year&gt;2009&lt;/year&gt;&lt;/dates&gt;&lt;isbn&gt;1179-559x&lt;/isbn&gt;&lt;accession-num&gt;WOS:000215765300037&lt;/accession-num&gt;&lt;urls&gt;&lt;related-urls&gt;&lt;url&gt;&amp;lt;Go to ISI&amp;gt;://WOS:000215765300037&lt;/url&gt;&lt;/related-urls&gt;&lt;/urls&gt;&lt;language&gt;English&lt;/language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9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6060B808" w14:textId="77777777" w:rsidTr="00DE42D5">
        <w:tc>
          <w:tcPr>
            <w:tcW w:w="699" w:type="pct"/>
            <w:shd w:val="clear" w:color="auto" w:fill="DFEDFA"/>
            <w:vAlign w:val="center"/>
          </w:tcPr>
          <w:p w14:paraId="269F9CC0" w14:textId="1AD6D3F3" w:rsidR="00891079" w:rsidRPr="007D456F" w:rsidRDefault="0089107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Minocycline (tetracycline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544D2A18" w14:textId="35AFD76E" w:rsidR="00891079" w:rsidRPr="007D456F" w:rsidRDefault="0089107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mmune regulation, invasion, cytotoxicity through apoptosis and autophagy, chemoprotec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F54CB56" w14:textId="367B911C" w:rsidR="00891079" w:rsidRPr="007D456F" w:rsidRDefault="0089107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CYP450 mediated metabolism, including CYP3A4. </w:t>
            </w:r>
            <w:r w:rsidR="005341C6" w:rsidRPr="007D456F">
              <w:rPr>
                <w:sz w:val="18"/>
                <w:szCs w:val="18"/>
              </w:rPr>
              <w:t xml:space="preserve">Higher CNS permeability. </w:t>
            </w:r>
            <w:r w:rsidR="00E756BC" w:rsidRPr="007D456F">
              <w:rPr>
                <w:sz w:val="18"/>
                <w:szCs w:val="18"/>
              </w:rPr>
              <w:t>As with other tetracyclines, r</w:t>
            </w:r>
            <w:r w:rsidRPr="007D456F">
              <w:rPr>
                <w:sz w:val="18"/>
                <w:szCs w:val="18"/>
              </w:rPr>
              <w:t xml:space="preserve">are serious effects include hypersensitivity, autoimmune syndromes, </w:t>
            </w:r>
            <w:r w:rsidR="00A02B21" w:rsidRPr="007D456F">
              <w:rPr>
                <w:sz w:val="18"/>
                <w:szCs w:val="18"/>
              </w:rPr>
              <w:t xml:space="preserve">intracranial hypertension, </w:t>
            </w:r>
            <w:r w:rsidRPr="007D456F">
              <w:rPr>
                <w:sz w:val="18"/>
                <w:szCs w:val="18"/>
              </w:rPr>
              <w:t>hepatotoxicity</w:t>
            </w:r>
            <w:r w:rsidR="0011538F" w:rsidRPr="007D456F">
              <w:rPr>
                <w:sz w:val="18"/>
                <w:szCs w:val="18"/>
              </w:rPr>
              <w:t xml:space="preserve"> </w:t>
            </w:r>
            <w:r w:rsidR="0011538F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Nazarian&lt;/Author&gt;&lt;Year&gt;2020&lt;/Year&gt;&lt;RecNum&gt;317&lt;/RecNum&gt;&lt;DisplayText&gt;[70]&lt;/DisplayText&gt;&lt;record&gt;&lt;rec-number&gt;317&lt;/rec-number&gt;&lt;foreign-keys&gt;&lt;key app="EN" db-id="adpvpv2sqp2ardea9sepxavq9f0z2r0f5sw0" timestamp="1668128572"&gt;317&lt;/key&gt;&lt;/foreign-keys&gt;&lt;ref-type name="Journal Article"&gt;17&lt;/ref-type&gt;&lt;contributors&gt;&lt;authors&gt;&lt;author&gt;Nazarian, Simon&lt;/author&gt;&lt;author&gt;Akhondi, Hossein&lt;/author&gt;&lt;/authors&gt;&lt;/contributors&gt;&lt;titles&gt;&lt;title&gt;Minocycline&lt;/title&gt;&lt;/titles&gt;&lt;dates&gt;&lt;year&gt;2020&lt;/year&gt;&lt;/dates&gt;&lt;urls&gt;&lt;/urls&gt;&lt;/record&gt;&lt;/Cite&gt;&lt;/EndNote&gt;</w:instrText>
            </w:r>
            <w:r w:rsidR="0011538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0]</w:t>
            </w:r>
            <w:r w:rsidR="0011538F"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3097C4E" w14:textId="755EB698" w:rsidR="00891079" w:rsidRPr="007D456F" w:rsidRDefault="0089107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Typical dose in clinical trials: 200 mg/day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Nazarian&lt;/Author&gt;&lt;Year&gt;2020&lt;/Year&gt;&lt;RecNum&gt;317&lt;/RecNum&gt;&lt;DisplayText&gt;[70]&lt;/DisplayText&gt;&lt;record&gt;&lt;rec-number&gt;317&lt;/rec-number&gt;&lt;foreign-keys&gt;&lt;key app="EN" db-id="adpvpv2sqp2ardea9sepxavq9f0z2r0f5sw0" timestamp="1668128572"&gt;317&lt;/key&gt;&lt;/foreign-keys&gt;&lt;ref-type name="Journal Article"&gt;17&lt;/ref-type&gt;&lt;contributors&gt;&lt;authors&gt;&lt;author&gt;Nazarian, Simon&lt;/author&gt;&lt;author&gt;Akhondi, Hossein&lt;/author&gt;&lt;/authors&gt;&lt;/contributors&gt;&lt;titles&gt;&lt;title&gt;Minocycline&lt;/title&gt;&lt;/titles&gt;&lt;dates&gt;&lt;year&gt;2020&lt;/year&gt;&lt;/dates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0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7DF2A2E9" w14:textId="76130AE3" w:rsidR="00891079" w:rsidRPr="007D456F" w:rsidRDefault="0089107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Nelis&lt;/Author&gt;&lt;Year&gt;1982&lt;/Year&gt;&lt;RecNum&gt;264&lt;/RecNum&gt;&lt;DisplayText&gt;[71]&lt;/DisplayText&gt;&lt;record&gt;&lt;rec-number&gt;264&lt;/rec-number&gt;&lt;foreign-keys&gt;&lt;key app="EN" db-id="adpvpv2sqp2ardea9sepxavq9f0z2r0f5sw0" timestamp="1668027834"&gt;264&lt;/key&gt;&lt;/foreign-keys&gt;&lt;ref-type name="Journal Article"&gt;17&lt;/ref-type&gt;&lt;contributors&gt;&lt;authors&gt;&lt;author&gt;Nelis, H. J.&lt;/author&gt;&lt;author&gt;De Leenheer, A. P.&lt;/author&gt;&lt;/authors&gt;&lt;/contributors&gt;&lt;titles&gt;&lt;title&gt;Metabolism of minocycline in humans&lt;/title&gt;&lt;secondary-title&gt;Drug Metab Dispos&lt;/secondary-title&gt;&lt;/titles&gt;&lt;periodical&gt;&lt;full-title&gt;Drug Metab Dispos&lt;/full-title&gt;&lt;abbr-1&gt;Drug metabolism and disposition: the biological fate of chemicals&lt;/abbr-1&gt;&lt;/periodical&gt;&lt;pages&gt;142-6&lt;/pages&gt;&lt;volume&gt;10&lt;/volume&gt;&lt;number&gt;2&lt;/number&gt;&lt;edition&gt;1982/03/01&lt;/edition&gt;&lt;keywords&gt;&lt;keyword&gt;Anti-Bacterial Agents/*metabolism&lt;/keyword&gt;&lt;keyword&gt;Chromatography, High Pressure Liquid&lt;/keyword&gt;&lt;keyword&gt;Fluorometry&lt;/keyword&gt;&lt;keyword&gt;Humans&lt;/keyword&gt;&lt;keyword&gt;Hydrolysis&lt;/keyword&gt;&lt;keyword&gt;Hydroxylation&lt;/keyword&gt;&lt;keyword&gt;Isomerism&lt;/keyword&gt;&lt;keyword&gt;Mass Spectrometry&lt;/keyword&gt;&lt;keyword&gt;Minocycline/analogs &amp;amp; derivatives/*metabolism&lt;/keyword&gt;&lt;keyword&gt;Spectrophotometry, Ultraviolet&lt;/keyword&gt;&lt;keyword&gt;Tetracyclines/*metabolism&lt;/keyword&gt;&lt;/keywords&gt;&lt;dates&gt;&lt;year&gt;1982&lt;/year&gt;&lt;pub-dates&gt;&lt;date&gt;Mar-Apr&lt;/date&gt;&lt;/pub-dates&gt;&lt;/dates&gt;&lt;isbn&gt;0090-9556 (Print)&amp;#xD;0090-9556 (Linking)&lt;/isbn&gt;&lt;accession-num&gt;6124399&lt;/accession-num&gt;&lt;urls&gt;&lt;related-urls&gt;&lt;url&gt;https://www.ncbi.nlm.nih.gov/pubmed/6124399&lt;/url&gt;&lt;/related-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1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638FACAE" w14:textId="77777777" w:rsidTr="00DE42D5">
        <w:tc>
          <w:tcPr>
            <w:tcW w:w="699" w:type="pct"/>
            <w:shd w:val="clear" w:color="auto" w:fill="DFEDFA"/>
            <w:vAlign w:val="center"/>
          </w:tcPr>
          <w:p w14:paraId="174EA4BD" w14:textId="591C6AC4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lbendazol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3F12A633" w14:textId="79BB51A4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ROS production, apoptosis, microtubule polymerization, inhibits HIF-1α-dependent glycolysis and VEGF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497ECD91" w14:textId="0A78467E" w:rsidR="009A5850" w:rsidRPr="007D456F" w:rsidRDefault="009A5850" w:rsidP="00852AF6">
            <w:pPr>
              <w:pStyle w:val="NoSpacing"/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Flavin-containing monooxygenases (FMO)</w:t>
            </w:r>
            <w:r w:rsidR="00DB72AE">
              <w:rPr>
                <w:sz w:val="18"/>
                <w:szCs w:val="18"/>
              </w:rPr>
              <w:t xml:space="preserve">, </w:t>
            </w:r>
            <w:r w:rsidRPr="007D456F">
              <w:rPr>
                <w:sz w:val="18"/>
                <w:szCs w:val="18"/>
              </w:rPr>
              <w:t xml:space="preserve">CYP4A3 and CYP1A2. Could inhibit or induce other </w:t>
            </w:r>
            <w:r w:rsidR="00DB72AE" w:rsidRPr="007D456F">
              <w:rPr>
                <w:sz w:val="18"/>
                <w:szCs w:val="18"/>
              </w:rPr>
              <w:t>CYP</w:t>
            </w:r>
            <w:r w:rsidR="00DB72AE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>activities.</w:t>
            </w:r>
            <w:r w:rsidR="0071480C" w:rsidRPr="007D456F">
              <w:rPr>
                <w:sz w:val="18"/>
                <w:szCs w:val="18"/>
              </w:rPr>
              <w:t xml:space="preserve"> Generally safe; monitor liver </w:t>
            </w:r>
            <w:r w:rsidR="00BB30B2" w:rsidRPr="007D456F">
              <w:rPr>
                <w:sz w:val="18"/>
                <w:szCs w:val="18"/>
              </w:rPr>
              <w:t>function, myelosuppression</w:t>
            </w:r>
            <w:r w:rsidR="0071480C" w:rsidRPr="007D456F">
              <w:rPr>
                <w:sz w:val="18"/>
                <w:szCs w:val="18"/>
              </w:rPr>
              <w:t xml:space="preserve"> and </w:t>
            </w:r>
            <w:r w:rsidR="00B91F6A" w:rsidRPr="007D456F">
              <w:rPr>
                <w:sz w:val="18"/>
                <w:szCs w:val="18"/>
              </w:rPr>
              <w:t>drug interactions</w:t>
            </w:r>
            <w:r w:rsidR="00BB30B2" w:rsidRPr="007D456F">
              <w:rPr>
                <w:sz w:val="18"/>
                <w:szCs w:val="18"/>
              </w:rPr>
              <w:t xml:space="preserve"> </w:t>
            </w:r>
            <w:r w:rsidR="00BB30B2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Malik&lt;/Author&gt;&lt;Year&gt;2022&lt;/Year&gt;&lt;RecNum&gt;8217&lt;/RecNum&gt;&lt;DisplayText&gt;[72]&lt;/DisplayText&gt;&lt;record&gt;&lt;rec-number&gt;8217&lt;/rec-number&gt;&lt;foreign-keys&gt;&lt;key app="EN" db-id="adpvpv2sqp2ardea9sepxavq9f0z2r0f5sw0" timestamp="1690831273"&gt;8217&lt;/key&gt;&lt;/foreign-keys&gt;&lt;ref-type name="Book Section"&gt;5&lt;/ref-type&gt;&lt;contributors&gt;&lt;authors&gt;&lt;author&gt;Malik, Kashif&lt;/author&gt;&lt;author&gt;Dua, Anterpreet&lt;/author&gt;&lt;/authors&gt;&lt;/contributors&gt;&lt;titles&gt;&lt;title&gt;Albendazole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="00BB30B2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2]</w:t>
            </w:r>
            <w:r w:rsidR="00BB30B2" w:rsidRPr="007D456F">
              <w:rPr>
                <w:sz w:val="18"/>
                <w:szCs w:val="18"/>
              </w:rPr>
              <w:fldChar w:fldCharType="end"/>
            </w:r>
            <w:r w:rsidR="0071480C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20A101C1" w14:textId="3D007CE1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ose escalation in cancer examined from 400 mg b.i.d. up to 1200 mg b.i.d.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Qb3VyZ2hvbGFtaTwvQXV0aG9yPjxZZWFyPjIwMTA8L1ll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Qb3VyZ2hvbGFtaTwvQXV0aG9yPjxZZWFyPjIwMTA8L1ll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3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 No ongoing clinical trials for GBM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5BCD06EE" w14:textId="2C873B9C" w:rsidR="009A5850" w:rsidRPr="007D456F" w:rsidRDefault="009A5850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Rawden&lt;/Author&gt;&lt;Year&gt;2000&lt;/Year&gt;&lt;RecNum&gt;266&lt;/RecNum&gt;&lt;DisplayText&gt;[74]&lt;/DisplayText&gt;&lt;record&gt;&lt;rec-number&gt;266&lt;/rec-number&gt;&lt;foreign-keys&gt;&lt;key app="EN" db-id="adpvpv2sqp2ardea9sepxavq9f0z2r0f5sw0" timestamp="1668028077"&gt;266&lt;/key&gt;&lt;/foreign-keys&gt;&lt;ref-type name="Journal Article"&gt;17&lt;/ref-type&gt;&lt;contributors&gt;&lt;authors&gt;&lt;author&gt;Rawden, H. C.&lt;/author&gt;&lt;author&gt;Kokwaro, G. O.&lt;/author&gt;&lt;author&gt;Ward, S. A.&lt;/author&gt;&lt;author&gt;Edwards, G.&lt;/author&gt;&lt;/authors&gt;&lt;/contributors&gt;&lt;auth-address&gt;Department of Pharmacology and Therapeutics, The University of Liverpool, Ashton Street Medical School, Liverpool, UK.&lt;/auth-address&gt;&lt;titles&gt;&lt;title&gt;Relative contribution of cytochromes P-450 and flavin-containing monoxygenases to the metabolism of albendazole by human liver microsomes&lt;/title&gt;&lt;secondary-title&gt;Br J Clin Pharmacol&lt;/secondary-title&gt;&lt;/titles&gt;&lt;pages&gt;313-22&lt;/pages&gt;&lt;volume&gt;49&lt;/volume&gt;&lt;number&gt;4&lt;/number&gt;&lt;edition&gt;2000/04/12&lt;/edition&gt;&lt;keywords&gt;&lt;keyword&gt;Albendazole/*metabolism&lt;/keyword&gt;&lt;keyword&gt;Anthelmintics/*metabolism&lt;/keyword&gt;&lt;keyword&gt;Cytochrome P-450 Enzyme Inhibitors&lt;/keyword&gt;&lt;keyword&gt;Cytochrome P-450 Enzyme System/*metabolism&lt;/keyword&gt;&lt;keyword&gt;Enzyme Inhibitors/pharmacology&lt;/keyword&gt;&lt;keyword&gt;Humans&lt;/keyword&gt;&lt;keyword&gt;Immunoblotting&lt;/keyword&gt;&lt;keyword&gt;In Vitro Techniques&lt;/keyword&gt;&lt;keyword&gt;Indicators and Reagents&lt;/keyword&gt;&lt;keyword&gt;Isoenzymes/metabolism&lt;/keyword&gt;&lt;keyword&gt;Kinetics&lt;/keyword&gt;&lt;keyword&gt;Microsomes, Liver/*enzymology/*metabolism&lt;/keyword&gt;&lt;keyword&gt;Oxygenases/antagonists &amp;amp; inhibitors/*metabolism&lt;/keyword&gt;&lt;keyword&gt;Sulfoxides/metabolism&lt;/keyword&gt;&lt;/keywords&gt;&lt;dates&gt;&lt;year&gt;2000&lt;/year&gt;&lt;pub-dates&gt;&lt;date&gt;Apr&lt;/date&gt;&lt;/pub-dates&gt;&lt;/dates&gt;&lt;isbn&gt;0306-5251 (Print)&amp;#xD;1365-2125 (Electronic)&amp;#xD;0306-5251 (Linking)&lt;/isbn&gt;&lt;accession-num&gt;10759686&lt;/accession-num&gt;&lt;urls&gt;&lt;related-urls&gt;&lt;url&gt;https://www.ncbi.nlm.nih.gov/pubmed/10759686&lt;/url&gt;&lt;/related-urls&gt;&lt;/urls&gt;&lt;custom2&gt;PMC2014938&lt;/custom2&gt;&lt;electronic-resource-num&gt;10.1046/j.1365-2125.2000.00170.x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4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4193E5E9" w14:textId="77777777" w:rsidTr="00DE42D5">
        <w:tc>
          <w:tcPr>
            <w:tcW w:w="699" w:type="pct"/>
            <w:shd w:val="clear" w:color="auto" w:fill="DFEDFA"/>
            <w:vAlign w:val="center"/>
          </w:tcPr>
          <w:p w14:paraId="24EE823F" w14:textId="6AAA27C4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Niclosamid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D07773C" w14:textId="1CBB7F96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mTOR inhibition, apoptosis, invasion, radiosensitization, ROS production</w:t>
            </w:r>
            <w:r w:rsidR="00953888" w:rsidRPr="007D456F">
              <w:rPr>
                <w:rFonts w:eastAsiaTheme="minorHAnsi"/>
                <w:sz w:val="18"/>
                <w:szCs w:val="18"/>
              </w:rPr>
              <w:t>, STAT3 pathway</w:t>
            </w:r>
            <w:r w:rsidRPr="007D456F">
              <w:rPr>
                <w:rFonts w:eastAsiaTheme="minorHAnsi"/>
                <w:sz w:val="18"/>
                <w:szCs w:val="18"/>
              </w:rPr>
              <w:t>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2763C85" w14:textId="55832BFE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YP1A2 and UGT1A1.</w:t>
            </w:r>
            <w:r w:rsidR="009E6E49" w:rsidRPr="007D456F">
              <w:rPr>
                <w:sz w:val="18"/>
                <w:szCs w:val="18"/>
              </w:rPr>
              <w:t xml:space="preserve"> Generally safe; mild gastrointestinal symptoms; close monitoring and appropriate use</w:t>
            </w:r>
            <w:r w:rsidR="00A0141D" w:rsidRPr="007D456F">
              <w:rPr>
                <w:sz w:val="18"/>
                <w:szCs w:val="18"/>
              </w:rPr>
              <w:t xml:space="preserve"> in clinical research </w:t>
            </w:r>
            <w:r w:rsidR="00A0141D" w:rsidRPr="007D456F">
              <w:rPr>
                <w:sz w:val="18"/>
                <w:szCs w:val="18"/>
              </w:rPr>
              <w:fldChar w:fldCharType="begin">
                <w:fldData xml:space="preserve">PEVuZE5vdGU+PENpdGU+PEF1dGhvcj5CdXJvY2s8L0F1dGhvcj48WWVhcj4yMDE4PC9ZZWFyPjxS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CdXJvY2s8L0F1dGhvcj48WWVhcj4yMDE4PC9ZZWFyPjxS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A0141D" w:rsidRPr="007D456F">
              <w:rPr>
                <w:sz w:val="18"/>
                <w:szCs w:val="18"/>
              </w:rPr>
            </w:r>
            <w:r w:rsidR="00A0141D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5, 76]</w:t>
            </w:r>
            <w:r w:rsidR="00A0141D" w:rsidRPr="007D456F">
              <w:rPr>
                <w:sz w:val="18"/>
                <w:szCs w:val="18"/>
              </w:rPr>
              <w:fldChar w:fldCharType="end"/>
            </w:r>
            <w:r w:rsidR="009E6E49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1CFCA0BF" w14:textId="5FAC9CA2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Oral </w:t>
            </w:r>
            <w:r w:rsidRPr="007D456F">
              <w:rPr>
                <w:rStyle w:val="fipmark"/>
                <w:sz w:val="18"/>
                <w:szCs w:val="18"/>
              </w:rPr>
              <w:t>dosing</w:t>
            </w:r>
            <w:r w:rsidRPr="007D456F">
              <w:rPr>
                <w:sz w:val="18"/>
                <w:szCs w:val="18"/>
              </w:rPr>
              <w:t xml:space="preserve"> in cestocidal treatment is usually 2 g as a single </w:t>
            </w:r>
            <w:r w:rsidRPr="007D456F">
              <w:rPr>
                <w:rStyle w:val="fipmark"/>
                <w:sz w:val="18"/>
                <w:szCs w:val="18"/>
              </w:rPr>
              <w:t>dos</w:t>
            </w:r>
            <w:r w:rsidRPr="007D456F">
              <w:rPr>
                <w:sz w:val="18"/>
                <w:szCs w:val="18"/>
              </w:rPr>
              <w:t xml:space="preserve">e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MaTwvQXV0aG9yPjxZZWFyPjIwMTQ8L1llYXI+PFJlY051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MaTwvQXV0aG9yPjxZZWFyPjIwMTQ8L1llYXI+PFJlY051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7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 Clinical trials in cancer ongoing (NCT02687009, NCT03123978 and NCT02807805), but</w:t>
            </w:r>
            <w:r w:rsidR="00A0141D" w:rsidRPr="007D456F">
              <w:rPr>
                <w:sz w:val="18"/>
                <w:szCs w:val="18"/>
              </w:rPr>
              <w:t xml:space="preserve"> currently</w:t>
            </w:r>
            <w:r w:rsidRPr="007D456F">
              <w:rPr>
                <w:sz w:val="18"/>
                <w:szCs w:val="18"/>
              </w:rPr>
              <w:t xml:space="preserve"> not for GBM therapy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22AF7E7A" w14:textId="78B983D2" w:rsidR="009A5850" w:rsidRPr="007D456F" w:rsidRDefault="009A5850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MdTwvQXV0aG9yPjxZZWFyPjIwMTY8L1llYXI+PFJlY051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MdTwvQXV0aG9yPjxZZWFyPjIwMTY8L1llYXI+PFJlY051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78, 79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14A6B642" w14:textId="77777777" w:rsidTr="00DE42D5">
        <w:tc>
          <w:tcPr>
            <w:tcW w:w="699" w:type="pct"/>
            <w:shd w:val="clear" w:color="auto" w:fill="DFEDFA"/>
            <w:vAlign w:val="center"/>
          </w:tcPr>
          <w:p w14:paraId="19E06F59" w14:textId="16EDDE0D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Low-dose naltrexone (LDN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521C5E88" w14:textId="3E6C5D48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tended primarily for quality of life but also regulates cell signaling and immune func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5635FE6" w14:textId="433F9E16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Liver metabolism, generally </w:t>
            </w:r>
            <w:r w:rsidR="00A266F3">
              <w:rPr>
                <w:sz w:val="18"/>
                <w:szCs w:val="18"/>
              </w:rPr>
              <w:t>considered</w:t>
            </w:r>
            <w:r w:rsidRPr="007D456F">
              <w:rPr>
                <w:sz w:val="18"/>
                <w:szCs w:val="18"/>
              </w:rPr>
              <w:t xml:space="preserve"> CYP-independent, but </w:t>
            </w:r>
            <w:r w:rsidRPr="007D456F">
              <w:rPr>
                <w:i/>
                <w:iCs/>
                <w:sz w:val="18"/>
                <w:szCs w:val="18"/>
              </w:rPr>
              <w:t>in vitro</w:t>
            </w:r>
            <w:r w:rsidRPr="007D456F">
              <w:rPr>
                <w:sz w:val="18"/>
                <w:szCs w:val="18"/>
              </w:rPr>
              <w:t xml:space="preserve"> inhibition of CYP2C9 and CYP2D6 </w:t>
            </w:r>
            <w:r w:rsidR="00D621FB">
              <w:rPr>
                <w:sz w:val="18"/>
                <w:szCs w:val="18"/>
              </w:rPr>
              <w:t xml:space="preserve">was </w:t>
            </w:r>
            <w:r w:rsidRPr="007D456F">
              <w:rPr>
                <w:sz w:val="18"/>
                <w:szCs w:val="18"/>
              </w:rPr>
              <w:t>reported.</w:t>
            </w:r>
            <w:r w:rsidR="000D4DB4" w:rsidRPr="007D456F">
              <w:rPr>
                <w:sz w:val="18"/>
                <w:szCs w:val="18"/>
              </w:rPr>
              <w:t xml:space="preserve"> Generally safe off-label use; common mild gastrointestinal symptoms, sleep disturbances</w:t>
            </w:r>
            <w:r w:rsidR="00663FE1" w:rsidRPr="007D456F">
              <w:rPr>
                <w:sz w:val="18"/>
                <w:szCs w:val="18"/>
              </w:rPr>
              <w:t xml:space="preserve"> </w:t>
            </w:r>
            <w:r w:rsidR="00663FE1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Toljan&lt;/Author&gt;&lt;Year&gt;2018&lt;/Year&gt;&lt;RecNum&gt;8221&lt;/RecNum&gt;&lt;DisplayText&gt;[80]&lt;/DisplayText&gt;&lt;record&gt;&lt;rec-number&gt;8221&lt;/rec-number&gt;&lt;foreign-keys&gt;&lt;key app="EN" db-id="adpvpv2sqp2ardea9sepxavq9f0z2r0f5sw0" timestamp="1690831866"&gt;8221&lt;/key&gt;&lt;/foreign-keys&gt;&lt;ref-type name="Journal Article"&gt;17&lt;/ref-type&gt;&lt;contributors&gt;&lt;authors&gt;&lt;author&gt;Toljan, Karlo&lt;/author&gt;&lt;author&gt;Vrooman, Bruce&lt;/author&gt;&lt;/authors&gt;&lt;/contributors&gt;&lt;titles&gt;&lt;title&gt;Low-dose naltrexone (LDN)—review of therapeutic utilization&lt;/title&gt;&lt;secondary-title&gt;Medical Sciences&lt;/secondary-title&gt;&lt;/titles&gt;&lt;periodical&gt;&lt;full-title&gt;Medical Sciences&lt;/full-title&gt;&lt;/periodical&gt;&lt;pages&gt;82&lt;/pages&gt;&lt;volume&gt;6&lt;/volume&gt;&lt;number&gt;4&lt;/number&gt;&lt;dates&gt;&lt;year&gt;2018&lt;/year&gt;&lt;/dates&gt;&lt;isbn&gt;2076-3271&lt;/isbn&gt;&lt;urls&gt;&lt;/urls&gt;&lt;/record&gt;&lt;/Cite&gt;&lt;/EndNote&gt;</w:instrText>
            </w:r>
            <w:r w:rsidR="00663FE1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80]</w:t>
            </w:r>
            <w:r w:rsidR="00663FE1" w:rsidRPr="007D456F">
              <w:rPr>
                <w:sz w:val="18"/>
                <w:szCs w:val="18"/>
              </w:rPr>
              <w:fldChar w:fldCharType="end"/>
            </w:r>
            <w:r w:rsidR="000D4DB4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7062C1E2" w14:textId="27A1BE1C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Low dosing is defined as equal to or less than 5 mg/day. Mechanisms of action in GBM require further study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MaXViY2hlbmtvPC9BdXRob3I+PFllYXI+MjAyMTwvWWVh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MaXViY2hlbmtvPC9BdXRob3I+PFllYXI+MjAyMTwvWWVh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81, 82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17B4F84F" w14:textId="6A251192" w:rsidR="009A5850" w:rsidRPr="007D456F" w:rsidRDefault="009A5850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BbFJhYmlhaDwvQXV0aG9yPjxZZWFyPjIwMTg8L1llYXI+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BbFJhYmlhaDwvQXV0aG9yPjxZZWFyPjIwMTg8L1llYXI+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83, 84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5790657D" w14:textId="77777777" w:rsidTr="00DE42D5">
        <w:tc>
          <w:tcPr>
            <w:tcW w:w="699" w:type="pct"/>
            <w:shd w:val="clear" w:color="auto" w:fill="DFEDFA"/>
            <w:vAlign w:val="center"/>
          </w:tcPr>
          <w:p w14:paraId="5AAAC75C" w14:textId="7F73F965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Bis-choline tetrathiomolybdate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4AEF5E7" w14:textId="1F3383AA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ngiogene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71C84D3" w14:textId="34965C4A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opper protein-binding agent</w:t>
            </w:r>
            <w:r w:rsidR="0063554D" w:rsidRPr="007D456F">
              <w:rPr>
                <w:sz w:val="18"/>
                <w:szCs w:val="18"/>
              </w:rPr>
              <w:t>. Limited safety profile; requires close monitoring and dose adjustment to specific threshold of copper depletion</w:t>
            </w:r>
            <w:r w:rsidR="00615894" w:rsidRPr="007D456F">
              <w:rPr>
                <w:sz w:val="18"/>
                <w:szCs w:val="18"/>
              </w:rPr>
              <w:t xml:space="preserve"> </w:t>
            </w:r>
            <w:r w:rsidR="00615894" w:rsidRPr="007D456F">
              <w:rPr>
                <w:sz w:val="18"/>
                <w:szCs w:val="18"/>
              </w:rPr>
              <w:fldChar w:fldCharType="begin"/>
            </w:r>
            <w:r w:rsidR="0008560B">
              <w:rPr>
                <w:sz w:val="18"/>
                <w:szCs w:val="18"/>
              </w:rPr>
              <w:instrText xml:space="preserve"> ADDIN EN.CITE &lt;EndNote&gt;&lt;Cite&gt;&lt;Author&gt;Brewer&lt;/Author&gt;&lt;Year&gt;2005&lt;/Year&gt;&lt;RecNum&gt;8223&lt;/RecNum&gt;&lt;DisplayText&gt;[85]&lt;/DisplayText&gt;&lt;record&gt;&lt;rec-number&gt;8223&lt;/rec-number&gt;&lt;foreign-keys&gt;&lt;key app="EN" db-id="adpvpv2sqp2ardea9sepxavq9f0z2r0f5sw0" timestamp="1690832074"&gt;8223&lt;/key&gt;&lt;/foreign-keys&gt;&lt;ref-type name="Journal Article"&gt;17&lt;/ref-type&gt;&lt;contributors&gt;&lt;authors&gt;&lt;author&gt;Brewer, G. J.&lt;/author&gt;&lt;/authors&gt;&lt;/contributors&gt;&lt;auth-address&gt;Department of Human Genetics, University of Michigan Medical School, 5024 Kresge Bldg. II, Ann Arbor, MI 48109-0534, USA. brewergj@umich.edu&lt;/auth-address&gt;&lt;titles&gt;&lt;title&gt;Copper lowering therapy with tetrathiomolybdate as an antiangiogenic strategy in cancer&lt;/title&gt;&lt;secondary-title&gt;Curr Cancer Drug Targets&lt;/secondary-title&gt;&lt;alt-title&gt;Curr Cancer Drug Tar&lt;/alt-title&gt;&lt;/titles&gt;&lt;periodical&gt;&lt;full-title&gt;Current cancer drug targets&lt;/full-title&gt;&lt;abbr-1&gt;Curr Cancer Drug Targets&lt;/abbr-1&gt;&lt;/periodical&gt;&lt;pages&gt;195-202&lt;/pages&gt;&lt;volume&gt;5&lt;/volume&gt;&lt;number&gt;3&lt;/number&gt;&lt;edition&gt;2005/05/17&lt;/edition&gt;&lt;keywords&gt;&lt;keyword&gt;Angiogenesis Inhibitors/*pharmacology/*therapeutic use&lt;/keyword&gt;&lt;keyword&gt;Animals&lt;/keyword&gt;&lt;keyword&gt;Copper/*antagonists &amp;amp; inhibitors&lt;/keyword&gt;&lt;keyword&gt;Humans&lt;/keyword&gt;&lt;keyword&gt;Molybdenum/*pharmacology/*therapeutic use&lt;/keyword&gt;&lt;keyword&gt;Neoplasms/*drug therapy/pathology&lt;/keyword&gt;&lt;/keywords&gt;&lt;dates&gt;&lt;year&gt;2005&lt;/year&gt;&lt;pub-dates&gt;&lt;date&gt;May&lt;/date&gt;&lt;/pub-dates&gt;&lt;/dates&gt;&lt;isbn&gt;1568-0096 (Print)&amp;#xD;1568-0096 (Linking)&lt;/isbn&gt;&lt;accession-num&gt;15892619&lt;/accession-num&gt;&lt;urls&gt;&lt;related-urls&gt;&lt;url&gt;https://www.ncbi.nlm.nih.gov/pubmed/15892619&lt;/url&gt;&lt;/related-urls&gt;&lt;/urls&gt;&lt;electronic-resource-num&gt;10.2174/1568009053765807&lt;/electronic-resource-num&gt;&lt;language&gt;English&lt;/language&gt;&lt;/record&gt;&lt;/Cite&gt;&lt;/EndNote&gt;</w:instrText>
            </w:r>
            <w:r w:rsidR="00615894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85]</w:t>
            </w:r>
            <w:r w:rsidR="00615894" w:rsidRPr="007D456F">
              <w:rPr>
                <w:sz w:val="18"/>
                <w:szCs w:val="18"/>
              </w:rPr>
              <w:fldChar w:fldCharType="end"/>
            </w:r>
            <w:r w:rsidR="0063554D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4D5D2F97" w14:textId="18378A88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osing reported as 90 to 120 mg/day in metastatic cancer, or 180 mg induction and 100 mg maintenance in breast cancer, adjusted to serum ceruloplasmin levels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CcmV3ZXI8L0F1dGhvcj48WWVhcj4yMDAwPC9ZZWFyPjxS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CcmV3ZXI8L0F1dGhvcj48WWVhcj4yMDAwPC9ZZWFyPjxS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86-88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 Optimal dosing for GBM unknown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0AF7980A" w14:textId="249579FF" w:rsidR="009A5850" w:rsidRPr="007D456F" w:rsidRDefault="009A5850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XZWlzczwvQXV0aG9yPjxZZWFyPjIwMTg8L1llYXI+PFJl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XZWlzczwvQXV0aG9yPjxZZWFyPjIwMTg8L1llYXI+PFJl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89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4A684B8D" w14:textId="77777777" w:rsidTr="00DE42D5">
        <w:tc>
          <w:tcPr>
            <w:tcW w:w="699" w:type="pct"/>
            <w:shd w:val="clear" w:color="auto" w:fill="DFEDFA"/>
            <w:vAlign w:val="center"/>
          </w:tcPr>
          <w:p w14:paraId="0A6111B8" w14:textId="7A3F5F94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imetid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48F18261" w14:textId="6C42A98C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Proliferation, immunomodulation, adhesion, angiogene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7423A877" w14:textId="1D566C81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Variable inhibition of CYP1A2, CYP2D6, and CYP3A, CYP3A3/A4, CYP2C9, and CYP2C18.</w:t>
            </w:r>
            <w:r w:rsidR="00095164" w:rsidRPr="007D456F">
              <w:rPr>
                <w:sz w:val="18"/>
                <w:szCs w:val="18"/>
              </w:rPr>
              <w:t xml:space="preserve"> Generally safe; monitor </w:t>
            </w:r>
            <w:r w:rsidR="00DF3E14" w:rsidRPr="007D456F">
              <w:rPr>
                <w:sz w:val="18"/>
                <w:szCs w:val="18"/>
              </w:rPr>
              <w:t>drug interactions and renal/liver function</w:t>
            </w:r>
            <w:r w:rsidR="008A652F" w:rsidRPr="007D456F">
              <w:rPr>
                <w:sz w:val="18"/>
                <w:szCs w:val="18"/>
              </w:rPr>
              <w:t xml:space="preserve"> </w:t>
            </w:r>
            <w:r w:rsidR="008A652F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Pino&lt;/Author&gt;&lt;Year&gt;2022&lt;/Year&gt;&lt;RecNum&gt;8225&lt;/RecNum&gt;&lt;DisplayText&gt;[90]&lt;/DisplayText&gt;&lt;record&gt;&lt;rec-number&gt;8225&lt;/rec-number&gt;&lt;foreign-keys&gt;&lt;key app="EN" db-id="adpvpv2sqp2ardea9sepxavq9f0z2r0f5sw0" timestamp="1690832388"&gt;8225&lt;/key&gt;&lt;/foreign-keys&gt;&lt;ref-type name="Generic"&gt;13&lt;/ref-type&gt;&lt;contributors&gt;&lt;authors&gt;&lt;author&gt;Pino, Maria A&lt;/author&gt;&lt;author&gt;Azer, Samy A&lt;/author&gt;&lt;/authors&gt;&lt;/contributors&gt;&lt;titles&gt;&lt;title&gt;Cimetidine&lt;/title&gt;&lt;/titles&gt;&lt;dates&gt;&lt;year&gt;2022&lt;/year&gt;&lt;/dates&gt;&lt;publisher&gt;StatPearls&lt;/publisher&gt;&lt;urls&gt;&lt;/urls&gt;&lt;/record&gt;&lt;/Cite&gt;&lt;/EndNote&gt;</w:instrText>
            </w:r>
            <w:r w:rsidR="008A652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90]</w:t>
            </w:r>
            <w:r w:rsidR="008A652F" w:rsidRPr="007D456F">
              <w:rPr>
                <w:sz w:val="18"/>
                <w:szCs w:val="18"/>
              </w:rPr>
              <w:fldChar w:fldCharType="end"/>
            </w:r>
            <w:r w:rsidR="00095164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1702C648" w14:textId="4CE234C9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Dosing in GBM reported as 800</w:t>
            </w:r>
            <w:r w:rsidR="00FC0493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 xml:space="preserve">mg/day. Part of the CLOVA drug repurposing protocol </w:t>
            </w:r>
            <w:r w:rsidRPr="007D456F">
              <w:rPr>
                <w:rStyle w:val="fipmark"/>
                <w:sz w:val="18"/>
                <w:szCs w:val="18"/>
              </w:rPr>
              <w:fldChar w:fldCharType="begin">
                <w:fldData xml:space="preserve">PEVuZE5vdGU+PENpdGU+PEF1dGhvcj5GdXJ1dGE8L0F1dGhvcj48WWVhcj4yMDE3PC9ZZWFyPjxS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</w:fldData>
              </w:fldChar>
            </w:r>
            <w:r w:rsidR="002F6816">
              <w:rPr>
                <w:rStyle w:val="fipmark"/>
                <w:sz w:val="18"/>
                <w:szCs w:val="18"/>
              </w:rPr>
              <w:instrText xml:space="preserve"> ADDIN EN.CITE </w:instrText>
            </w:r>
            <w:r w:rsidR="002F6816">
              <w:rPr>
                <w:rStyle w:val="fipmark"/>
                <w:sz w:val="18"/>
                <w:szCs w:val="18"/>
              </w:rPr>
              <w:fldChar w:fldCharType="begin">
                <w:fldData xml:space="preserve">PEVuZE5vdGU+PENpdGU+PEF1dGhvcj5GdXJ1dGE8L0F1dGhvcj48WWVhcj4yMDE3PC9ZZWFyPjxS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</w:fldData>
              </w:fldChar>
            </w:r>
            <w:r w:rsidR="002F6816">
              <w:rPr>
                <w:rStyle w:val="fipmark"/>
                <w:sz w:val="18"/>
                <w:szCs w:val="18"/>
              </w:rPr>
              <w:instrText xml:space="preserve"> ADDIN EN.CITE.DATA </w:instrText>
            </w:r>
            <w:r w:rsidR="002F6816">
              <w:rPr>
                <w:rStyle w:val="fipmark"/>
                <w:sz w:val="18"/>
                <w:szCs w:val="18"/>
              </w:rPr>
            </w:r>
            <w:r w:rsidR="002F6816">
              <w:rPr>
                <w:rStyle w:val="fipmark"/>
                <w:sz w:val="18"/>
                <w:szCs w:val="18"/>
              </w:rPr>
              <w:fldChar w:fldCharType="end"/>
            </w:r>
            <w:r w:rsidRPr="007D456F">
              <w:rPr>
                <w:rStyle w:val="fipmark"/>
                <w:sz w:val="18"/>
                <w:szCs w:val="18"/>
              </w:rPr>
            </w:r>
            <w:r w:rsidRPr="007D456F">
              <w:rPr>
                <w:rStyle w:val="fipmark"/>
                <w:sz w:val="18"/>
                <w:szCs w:val="18"/>
              </w:rPr>
              <w:fldChar w:fldCharType="separate"/>
            </w:r>
            <w:r w:rsidR="002F6816">
              <w:rPr>
                <w:rStyle w:val="fipmark"/>
                <w:noProof/>
                <w:sz w:val="18"/>
                <w:szCs w:val="18"/>
              </w:rPr>
              <w:t>[91]</w:t>
            </w:r>
            <w:r w:rsidRPr="007D456F">
              <w:rPr>
                <w:rStyle w:val="fipmark"/>
                <w:sz w:val="18"/>
                <w:szCs w:val="18"/>
              </w:rPr>
              <w:fldChar w:fldCharType="end"/>
            </w:r>
            <w:r w:rsidRPr="007D456F">
              <w:rPr>
                <w:rStyle w:val="fipmark"/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607D851B" w14:textId="49EBF2F4" w:rsidR="00B81F9E" w:rsidRPr="007D456F" w:rsidRDefault="00B81F9E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MZXZpbmU8L0F1dGhvcj48WWVhcj4xOTk1PC9ZZWFyPjxS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MZXZpbmU8L0F1dGhvcj48WWVhcj4xOTk1PC9ZZWFyPjxS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92-94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4FD65E46" w14:textId="77777777" w:rsidTr="00DE42D5">
        <w:tc>
          <w:tcPr>
            <w:tcW w:w="699" w:type="pct"/>
            <w:shd w:val="clear" w:color="auto" w:fill="DFEDFA"/>
            <w:vAlign w:val="center"/>
          </w:tcPr>
          <w:p w14:paraId="2866D8A4" w14:textId="70A29AA3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Sertral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0C91D948" w14:textId="291343EF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ntiproliferative activity, apoptosis, autophagy, longer survival (epidemiological association)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249607E" w14:textId="73C8B987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ainly via CYP3A4 (inhibitor) and CYP2B6, also CYP2C19 and CYP2D6 (weak inhibitor).</w:t>
            </w:r>
            <w:r w:rsidR="00F92AE9" w:rsidRPr="007D456F">
              <w:rPr>
                <w:sz w:val="18"/>
                <w:szCs w:val="18"/>
              </w:rPr>
              <w:t xml:space="preserve"> </w:t>
            </w:r>
            <w:r w:rsidR="00270318" w:rsidRPr="007D456F">
              <w:rPr>
                <w:sz w:val="18"/>
                <w:szCs w:val="18"/>
              </w:rPr>
              <w:t>Long-term safety profile and contraindications</w:t>
            </w:r>
            <w:r w:rsidR="00973A03" w:rsidRPr="007D456F">
              <w:rPr>
                <w:sz w:val="18"/>
                <w:szCs w:val="18"/>
              </w:rPr>
              <w:t xml:space="preserve"> discussed in </w:t>
            </w:r>
            <w:r w:rsidR="00270318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ingh&lt;/Author&gt;&lt;Year&gt;2022&lt;/Year&gt;&lt;RecNum&gt;8226&lt;/RecNum&gt;&lt;DisplayText&gt;[95]&lt;/DisplayText&gt;&lt;record&gt;&lt;rec-number&gt;8226&lt;/rec-number&gt;&lt;foreign-keys&gt;&lt;key app="EN" db-id="adpvpv2sqp2ardea9sepxavq9f0z2r0f5sw0" timestamp="1690832524"&gt;8226&lt;/key&gt;&lt;/foreign-keys&gt;&lt;ref-type name="Book Section"&gt;5&lt;/ref-type&gt;&lt;contributors&gt;&lt;authors&gt;&lt;author&gt;Singh, Hardeep K&lt;/author&gt;&lt;author&gt;Saadabadi, Abdolreza&lt;/author&gt;&lt;/authors&gt;&lt;/contributors&gt;&lt;titles&gt;&lt;title&gt;Sertraline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="00270318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95]</w:t>
            </w:r>
            <w:r w:rsidR="00270318" w:rsidRPr="007D456F">
              <w:rPr>
                <w:sz w:val="18"/>
                <w:szCs w:val="18"/>
              </w:rPr>
              <w:fldChar w:fldCharType="end"/>
            </w:r>
            <w:r w:rsidR="00270318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407AA99" w14:textId="61A168CB" w:rsidR="009A5850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Standard dosing: 50 to 400 mg/day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CYcO6LUNhcm5laXJvPC9BdXRob3I+PFllYXI+MjAyMjwv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CYcO6LUNhcm5laXJvPC9BdXRob3I+PFllYXI+MjAyMjwv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9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 Part of the CUSP9 trial</w:t>
            </w:r>
            <w:r w:rsidR="00C81FBC">
              <w:rPr>
                <w:sz w:val="18"/>
                <w:szCs w:val="18"/>
              </w:rPr>
              <w:t>, up to 100 mg b.i.d.</w:t>
            </w:r>
            <w:r w:rsidRPr="007D456F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15288DD8" w14:textId="59A5854F" w:rsidR="009A5850" w:rsidRPr="007D456F" w:rsidRDefault="009A5850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Murdoch&lt;/Author&gt;&lt;Year&gt;1992&lt;/Year&gt;&lt;RecNum&gt;296&lt;/RecNum&gt;&lt;DisplayText&gt;[97]&lt;/DisplayText&gt;&lt;record&gt;&lt;rec-number&gt;296&lt;/rec-number&gt;&lt;foreign-keys&gt;&lt;key app="EN" db-id="adpvpv2sqp2ardea9sepxavq9f0z2r0f5sw0" timestamp="1668108201"&gt;296&lt;/key&gt;&lt;/foreign-keys&gt;&lt;ref-type name="Journal Article"&gt;17&lt;/ref-type&gt;&lt;contributors&gt;&lt;authors&gt;&lt;author&gt;Murdoch, D.&lt;/author&gt;&lt;author&gt;McTavish, D.&lt;/author&gt;&lt;/authors&gt;&lt;/contributors&gt;&lt;auth-address&gt;Adis International Limited, Auckland, New Zealand.&lt;/auth-address&gt;&lt;titles&gt;&lt;title&gt;Sertraline. A review of its pharmacodynamic and pharmacokinetic properties, and therapeutic potential in depression and obsessive-compulsive disorder&lt;/title&gt;&lt;secondary-title&gt;Drugs&lt;/secondary-title&gt;&lt;/titles&gt;&lt;periodical&gt;&lt;full-title&gt;Drugs&lt;/full-title&gt;&lt;/periodical&gt;&lt;pages&gt;604-24&lt;/pages&gt;&lt;volume&gt;44&lt;/volume&gt;&lt;number&gt;4&lt;/number&gt;&lt;edition&gt;1992/10/01&lt;/edition&gt;&lt;keywords&gt;&lt;keyword&gt;1-Naphthylamine/*analogs &amp;amp; derivatives/pharmacokinetics/pharmacology/therapeutic&lt;/keyword&gt;&lt;keyword&gt;use&lt;/keyword&gt;&lt;keyword&gt;Animals&lt;/keyword&gt;&lt;keyword&gt;Binding Sites&lt;/keyword&gt;&lt;keyword&gt;Brain/metabolism&lt;/keyword&gt;&lt;keyword&gt;Depression/*drug therapy&lt;/keyword&gt;&lt;keyword&gt;Drug Tolerance&lt;/keyword&gt;&lt;keyword&gt;Electroencephalography&lt;/keyword&gt;&lt;keyword&gt;Humans&lt;/keyword&gt;&lt;keyword&gt;Obsessive-Compulsive Disorder/*drug therapy&lt;/keyword&gt;&lt;keyword&gt;Psychomotor Performance/drug effects&lt;/keyword&gt;&lt;keyword&gt;Rats&lt;/keyword&gt;&lt;keyword&gt;Receptors, Neurotransmitter/metabolism&lt;/keyword&gt;&lt;keyword&gt;Serotonin/metabolism&lt;/keyword&gt;&lt;keyword&gt;Selective Serotonin Reuptake&lt;/keyword&gt;&lt;keyword&gt;Inhibitors/pharmacokinetics/*pharmacology/therapeutic use&lt;/keyword&gt;&lt;keyword&gt;Sertraline&lt;/keyword&gt;&lt;/keywords&gt;&lt;dates&gt;&lt;year&gt;1992&lt;/year&gt;&lt;pub-dates&gt;&lt;date&gt;Oct&lt;/date&gt;&lt;/pub-dates&gt;&lt;/dates&gt;&lt;isbn&gt;0012-6667 (Print)&amp;#xD;0012-6667 (Linking)&lt;/isbn&gt;&lt;accession-num&gt;1281075&lt;/accession-num&gt;&lt;urls&gt;&lt;related-urls&gt;&lt;url&gt;https://www.ncbi.nlm.nih.gov/pubmed/1281075&lt;/url&gt;&lt;/related-urls&gt;&lt;/urls&gt;&lt;electronic-resource-num&gt;10.2165/00003495-199244040-00007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97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7DBDBBD3" w14:textId="77777777" w:rsidTr="00DE42D5">
        <w:tc>
          <w:tcPr>
            <w:tcW w:w="699" w:type="pct"/>
            <w:shd w:val="clear" w:color="auto" w:fill="DFEDFA"/>
            <w:vAlign w:val="center"/>
          </w:tcPr>
          <w:p w14:paraId="36E6B2C3" w14:textId="2B32FD99" w:rsidR="00D97288" w:rsidRPr="007D456F" w:rsidRDefault="00D97288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Valproic acid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4B64AB72" w14:textId="5E379692" w:rsidR="00D97288" w:rsidRPr="007D456F" w:rsidRDefault="00D97288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ROS production, cell cycle, apoptosis, HDAC inhibitor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70120EA0" w14:textId="071FFCFC" w:rsidR="00D97288" w:rsidRPr="007D456F" w:rsidRDefault="00D97288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Primarily glucuronidation and β-oxidation, CYP-dependent oxidation is minor (</w:t>
            </w:r>
            <w:r w:rsidRPr="007D456F">
              <w:rPr>
                <w:rFonts w:eastAsiaTheme="minorHAnsi"/>
                <w:sz w:val="18"/>
                <w:szCs w:val="18"/>
              </w:rPr>
              <w:t>2A6, 2B6, 2C19, 2C9, 2E1)</w:t>
            </w:r>
            <w:r w:rsidRPr="007D456F">
              <w:rPr>
                <w:sz w:val="18"/>
                <w:szCs w:val="18"/>
              </w:rPr>
              <w:t>. Moderate inductor of CYP</w:t>
            </w:r>
            <w:r w:rsidRPr="007D456F">
              <w:rPr>
                <w:rFonts w:eastAsiaTheme="minorHAnsi"/>
                <w:sz w:val="18"/>
                <w:szCs w:val="18"/>
              </w:rPr>
              <w:t>2A6.</w:t>
            </w:r>
            <w:r w:rsidR="000F5404" w:rsidRPr="007D456F">
              <w:rPr>
                <w:rFonts w:eastAsiaTheme="minorHAnsi"/>
                <w:sz w:val="18"/>
                <w:szCs w:val="18"/>
              </w:rPr>
              <w:t xml:space="preserve"> </w:t>
            </w:r>
            <w:r w:rsidR="000F5404" w:rsidRPr="007D456F">
              <w:rPr>
                <w:sz w:val="18"/>
                <w:szCs w:val="18"/>
              </w:rPr>
              <w:t xml:space="preserve">Known safety profile; possible gastrointestinal symptoms, </w:t>
            </w:r>
            <w:r w:rsidR="00BB3BD9" w:rsidRPr="007D456F">
              <w:rPr>
                <w:sz w:val="18"/>
                <w:szCs w:val="18"/>
              </w:rPr>
              <w:t xml:space="preserve">rare </w:t>
            </w:r>
            <w:r w:rsidR="000F5404" w:rsidRPr="007D456F">
              <w:rPr>
                <w:sz w:val="18"/>
                <w:szCs w:val="18"/>
              </w:rPr>
              <w:t>liver toxicity, pancreatitis, teratogenicity</w:t>
            </w:r>
            <w:r w:rsidR="006A687F" w:rsidRPr="007D456F">
              <w:rPr>
                <w:sz w:val="18"/>
                <w:szCs w:val="18"/>
              </w:rPr>
              <w:t>; dose-escalation studies in cancer revealed mostly neurocognitive toxicity</w:t>
            </w:r>
            <w:r w:rsidR="00BB3BD9" w:rsidRPr="007D456F">
              <w:rPr>
                <w:sz w:val="18"/>
                <w:szCs w:val="18"/>
              </w:rPr>
              <w:t xml:space="preserve"> </w:t>
            </w:r>
            <w:r w:rsidR="006A687F" w:rsidRPr="007D456F">
              <w:rPr>
                <w:sz w:val="18"/>
                <w:szCs w:val="18"/>
              </w:rPr>
              <w:fldChar w:fldCharType="begin">
                <w:fldData xml:space="preserve">PEVuZE5vdGU+PENpdGU+PEF1dGhvcj5BdG1hY2E8L0F1dGhvcj48WWVhcj4yMDA3PC9ZZWFyPjxS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BdG1hY2E8L0F1dGhvcj48WWVhcj4yMDA3PC9ZZWFyPjxS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6A687F" w:rsidRPr="007D456F">
              <w:rPr>
                <w:sz w:val="18"/>
                <w:szCs w:val="18"/>
              </w:rPr>
            </w:r>
            <w:r w:rsidR="006A687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98, 99]</w:t>
            </w:r>
            <w:r w:rsidR="006A687F" w:rsidRPr="007D456F">
              <w:rPr>
                <w:sz w:val="18"/>
                <w:szCs w:val="18"/>
              </w:rPr>
              <w:fldChar w:fldCharType="end"/>
            </w:r>
            <w:r w:rsidR="000F5404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7FC804A3" w14:textId="4CA3AA04" w:rsidR="00D97288" w:rsidRPr="007D456F" w:rsidRDefault="00D97288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In epilepsy, adults start at 300 mg b.i.d. Appropriate dosing for GBM unknown, although </w:t>
            </w:r>
            <w:r w:rsidRPr="007D456F">
              <w:rPr>
                <w:rStyle w:val="fipmark"/>
                <w:sz w:val="18"/>
                <w:szCs w:val="18"/>
              </w:rPr>
              <w:t>valp</w:t>
            </w:r>
            <w:r w:rsidRPr="007D456F">
              <w:rPr>
                <w:sz w:val="18"/>
                <w:szCs w:val="18"/>
              </w:rPr>
              <w:t>roate has been suggested at 800 mg/day. Part of the CLOVA protocol</w:t>
            </w:r>
            <w:r w:rsidRPr="007D456F">
              <w:rPr>
                <w:rStyle w:val="Heading1Char"/>
                <w:rFonts w:eastAsia="Calibri"/>
                <w:sz w:val="18"/>
                <w:szCs w:val="18"/>
              </w:rPr>
              <w:t xml:space="preserve"> </w:t>
            </w:r>
            <w:r w:rsidRPr="007D456F">
              <w:rPr>
                <w:rStyle w:val="fipmark"/>
                <w:sz w:val="18"/>
                <w:szCs w:val="18"/>
              </w:rPr>
              <w:t>for recurrent GBM</w:t>
            </w:r>
            <w:r w:rsidRPr="007D456F">
              <w:rPr>
                <w:sz w:val="18"/>
                <w:szCs w:val="18"/>
              </w:rPr>
              <w:t>, together with cimetidine, lithium and olanzapine</w:t>
            </w:r>
            <w:r w:rsidRPr="007D456F">
              <w:rPr>
                <w:rStyle w:val="fipmark"/>
                <w:sz w:val="18"/>
                <w:szCs w:val="18"/>
              </w:rPr>
              <w:t xml:space="preserve"> </w:t>
            </w:r>
            <w:r w:rsidRPr="007D456F">
              <w:rPr>
                <w:rStyle w:val="fipmark"/>
                <w:sz w:val="18"/>
                <w:szCs w:val="18"/>
              </w:rPr>
              <w:fldChar w:fldCharType="begin">
                <w:fldData xml:space="preserve">PEVuZE5vdGU+PENpdGU+PEF1dGhvcj5GdXJ1dGE8L0F1dGhvcj48WWVhcj4yMDE3PC9ZZWFyPjxS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</w:fldData>
              </w:fldChar>
            </w:r>
            <w:r w:rsidR="002F6816">
              <w:rPr>
                <w:rStyle w:val="fipmark"/>
                <w:sz w:val="18"/>
                <w:szCs w:val="18"/>
              </w:rPr>
              <w:instrText xml:space="preserve"> ADDIN EN.CITE </w:instrText>
            </w:r>
            <w:r w:rsidR="002F6816">
              <w:rPr>
                <w:rStyle w:val="fipmark"/>
                <w:sz w:val="18"/>
                <w:szCs w:val="18"/>
              </w:rPr>
              <w:fldChar w:fldCharType="begin">
                <w:fldData xml:space="preserve">PEVuZE5vdGU+PENpdGU+PEF1dGhvcj5GdXJ1dGE8L0F1dGhvcj48WWVhcj4yMDE3PC9ZZWFyPjxS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</w:fldData>
              </w:fldChar>
            </w:r>
            <w:r w:rsidR="002F6816">
              <w:rPr>
                <w:rStyle w:val="fipmark"/>
                <w:sz w:val="18"/>
                <w:szCs w:val="18"/>
              </w:rPr>
              <w:instrText xml:space="preserve"> ADDIN EN.CITE.DATA </w:instrText>
            </w:r>
            <w:r w:rsidR="002F6816">
              <w:rPr>
                <w:rStyle w:val="fipmark"/>
                <w:sz w:val="18"/>
                <w:szCs w:val="18"/>
              </w:rPr>
            </w:r>
            <w:r w:rsidR="002F6816">
              <w:rPr>
                <w:rStyle w:val="fipmark"/>
                <w:sz w:val="18"/>
                <w:szCs w:val="18"/>
              </w:rPr>
              <w:fldChar w:fldCharType="end"/>
            </w:r>
            <w:r w:rsidRPr="007D456F">
              <w:rPr>
                <w:rStyle w:val="fipmark"/>
                <w:sz w:val="18"/>
                <w:szCs w:val="18"/>
              </w:rPr>
            </w:r>
            <w:r w:rsidRPr="007D456F">
              <w:rPr>
                <w:rStyle w:val="fipmark"/>
                <w:sz w:val="18"/>
                <w:szCs w:val="18"/>
              </w:rPr>
              <w:fldChar w:fldCharType="separate"/>
            </w:r>
            <w:r w:rsidR="002F6816">
              <w:rPr>
                <w:rStyle w:val="fipmark"/>
                <w:noProof/>
                <w:sz w:val="18"/>
                <w:szCs w:val="18"/>
              </w:rPr>
              <w:t>[91]</w:t>
            </w:r>
            <w:r w:rsidRPr="007D456F">
              <w:rPr>
                <w:rStyle w:val="fipmark"/>
                <w:sz w:val="18"/>
                <w:szCs w:val="18"/>
              </w:rPr>
              <w:fldChar w:fldCharType="end"/>
            </w:r>
            <w:r w:rsidRPr="007D456F">
              <w:rPr>
                <w:rStyle w:val="fipmark"/>
                <w:sz w:val="18"/>
                <w:szCs w:val="18"/>
              </w:rPr>
              <w:t xml:space="preserve">. 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3766CC70" w14:textId="0459F6CC" w:rsidR="00D97288" w:rsidRPr="007D456F" w:rsidRDefault="00BA5A32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SZXR0aWU8L0F1dGhvcj48WWVhcj4xOTk1PC9ZZWFyPjxS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SZXR0aWU8L0F1dGhvcj48WWVhcj4xOTk1PC9ZZWFyPjxS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00, 101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</w:tr>
      <w:tr w:rsidR="00DE42D5" w:rsidRPr="007D456F" w14:paraId="24DC7A23" w14:textId="77777777" w:rsidTr="00DE42D5">
        <w:tc>
          <w:tcPr>
            <w:tcW w:w="699" w:type="pct"/>
            <w:shd w:val="clear" w:color="auto" w:fill="DFEDFA"/>
            <w:vAlign w:val="center"/>
          </w:tcPr>
          <w:p w14:paraId="5A659EEE" w14:textId="7BC5DE91" w:rsidR="00D97288" w:rsidRPr="007D456F" w:rsidRDefault="00D97288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Statins (e.g., atorvastatin, lovastatin, simvastatin, and pravastatin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078EE968" w14:textId="233E3F23" w:rsidR="00D97288" w:rsidRPr="007D456F" w:rsidRDefault="00D97288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 xml:space="preserve">Apoptosis, proliferation, </w:t>
            </w:r>
            <w:r w:rsidR="006E1ACA" w:rsidRPr="007D456F">
              <w:rPr>
                <w:rFonts w:eastAsiaTheme="minorHAnsi"/>
                <w:sz w:val="18"/>
                <w:szCs w:val="18"/>
              </w:rPr>
              <w:t>migration,</w:t>
            </w:r>
            <w:r w:rsidRPr="007D456F">
              <w:rPr>
                <w:rFonts w:eastAsiaTheme="minorHAnsi"/>
                <w:sz w:val="18"/>
                <w:szCs w:val="18"/>
              </w:rPr>
              <w:t xml:space="preserve"> and invasion, chemosensitiza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109CDF33" w14:textId="20D0CB09" w:rsidR="00D97288" w:rsidRPr="007D456F" w:rsidRDefault="00D97288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E.g., simvastatin and atorvastatin via CYP3A4.</w:t>
            </w:r>
            <w:r w:rsidR="00912ED7" w:rsidRPr="007D456F">
              <w:rPr>
                <w:sz w:val="18"/>
                <w:szCs w:val="18"/>
              </w:rPr>
              <w:t xml:space="preserve"> Generally safe; rare </w:t>
            </w:r>
            <w:r w:rsidR="00460FFD" w:rsidRPr="007D456F">
              <w:rPr>
                <w:sz w:val="18"/>
                <w:szCs w:val="18"/>
              </w:rPr>
              <w:t>drug-induced liver injury, myopathy</w:t>
            </w:r>
            <w:r w:rsidR="00912ED7" w:rsidRPr="007D456F">
              <w:rPr>
                <w:sz w:val="18"/>
                <w:szCs w:val="18"/>
              </w:rPr>
              <w:t>, rhabdomyolysis; educate on side effects, consider interactions</w:t>
            </w:r>
            <w:r w:rsidR="00192840" w:rsidRPr="007D456F">
              <w:rPr>
                <w:sz w:val="18"/>
                <w:szCs w:val="18"/>
              </w:rPr>
              <w:t xml:space="preserve"> </w:t>
            </w:r>
            <w:r w:rsidR="00947110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izar&lt;/Author&gt;&lt;Year&gt;2022&lt;/Year&gt;&lt;RecNum&gt;8229&lt;/RecNum&gt;&lt;DisplayText&gt;[102]&lt;/DisplayText&gt;&lt;record&gt;&lt;rec-number&gt;8229&lt;/rec-number&gt;&lt;foreign-keys&gt;&lt;key app="EN" db-id="adpvpv2sqp2ardea9sepxavq9f0z2r0f5sw0" timestamp="1690835155"&gt;8229&lt;/key&gt;&lt;/foreign-keys&gt;&lt;ref-type name="Generic"&gt;13&lt;/ref-type&gt;&lt;contributors&gt;&lt;authors&gt;&lt;author&gt;Sizar, Omeed&lt;/author&gt;&lt;author&gt;Khare, Swapnil&lt;/author&gt;&lt;author&gt;Jamil, Radia T&lt;/author&gt;&lt;author&gt;Talati, Raja&lt;/author&gt;&lt;/authors&gt;&lt;/contributors&gt;&lt;titles&gt;&lt;title&gt;Statin Medications&lt;/title&gt;&lt;/titles&gt;&lt;dates&gt;&lt;year&gt;2022&lt;/year&gt;&lt;/dates&gt;&lt;publisher&gt;&lt;style face="normal" font="default" size="100%"&gt;StatPearls&lt;/style&gt;&lt;style face="normal" font="default" charset="238" size="100%"&gt; &lt;/style&gt;&lt;/publisher&gt;&lt;urls&gt;&lt;/urls&gt;&lt;/record&gt;&lt;/Cite&gt;&lt;/EndNote&gt;</w:instrText>
            </w:r>
            <w:r w:rsidR="00947110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02]</w:t>
            </w:r>
            <w:r w:rsidR="00947110" w:rsidRPr="007D456F">
              <w:rPr>
                <w:sz w:val="18"/>
                <w:szCs w:val="18"/>
              </w:rPr>
              <w:fldChar w:fldCharType="end"/>
            </w:r>
            <w:r w:rsidR="00912ED7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D2B65A4" w14:textId="48E3D010" w:rsidR="00D97288" w:rsidRPr="007D456F" w:rsidRDefault="00D97288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Lipid-lowering doses range between 5-80 mg/day, depending on the statin compound. Appropriate dosing and benefit in GBM unknown, clinical trials ongoing (NCT02115074, NCT02029573, NCT02104193)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34E734AC" w14:textId="6264CFDF" w:rsidR="00D97288" w:rsidRPr="007D456F" w:rsidRDefault="00D97288" w:rsidP="00852AF6">
            <w:pPr>
              <w:spacing w:before="120" w:after="120" w:line="360" w:lineRule="auto"/>
              <w:contextualSpacing w:val="0"/>
              <w:jc w:val="center"/>
              <w:rPr>
                <w:rFonts w:eastAsiaTheme="minorHAnsi"/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QaXNhbnRpPC9BdXRob3I+PFllYXI+MjAxNDwvWWVhcj48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QaXNhbnRpPC9BdXRob3I+PFllYXI+MjAxNDwvWWVhcj48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68, 10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1251BA29" w14:textId="77777777" w:rsidTr="00DE42D5">
        <w:tc>
          <w:tcPr>
            <w:tcW w:w="699" w:type="pct"/>
            <w:shd w:val="clear" w:color="auto" w:fill="DFEDFA"/>
            <w:vAlign w:val="center"/>
          </w:tcPr>
          <w:p w14:paraId="5E76DF59" w14:textId="3D43C932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Valganciclovir and ganciclovir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163424F" w14:textId="6C8A471F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Human CMV has been detected in several GBM cohorts and may contribute to tumor progress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7F39689" w14:textId="670982E0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E.g., valganciclovir: little to no liver metabolization.</w:t>
            </w:r>
            <w:r w:rsidR="00ED3EE2" w:rsidRPr="007D456F">
              <w:rPr>
                <w:sz w:val="18"/>
                <w:szCs w:val="18"/>
              </w:rPr>
              <w:t xml:space="preserve"> Serious side effects include </w:t>
            </w:r>
            <w:r w:rsidR="005A7B77" w:rsidRPr="007D456F">
              <w:rPr>
                <w:sz w:val="18"/>
                <w:szCs w:val="18"/>
              </w:rPr>
              <w:t>myelosuppression</w:t>
            </w:r>
            <w:r w:rsidR="00ED3EE2" w:rsidRPr="007D456F">
              <w:rPr>
                <w:sz w:val="18"/>
                <w:szCs w:val="18"/>
              </w:rPr>
              <w:t>, hepatic toxicity, hypersensitivity</w:t>
            </w:r>
            <w:r w:rsidR="007528C4" w:rsidRPr="007D456F">
              <w:rPr>
                <w:sz w:val="18"/>
                <w:szCs w:val="18"/>
              </w:rPr>
              <w:t>, teratogenicity</w:t>
            </w:r>
            <w:r w:rsidR="00A84831" w:rsidRPr="007D456F">
              <w:rPr>
                <w:sz w:val="18"/>
                <w:szCs w:val="18"/>
              </w:rPr>
              <w:t>; short-term treatment in GBM generally well</w:t>
            </w:r>
            <w:r w:rsidR="00AD0F54" w:rsidRPr="007D456F">
              <w:rPr>
                <w:sz w:val="18"/>
                <w:szCs w:val="18"/>
              </w:rPr>
              <w:t xml:space="preserve"> </w:t>
            </w:r>
            <w:r w:rsidR="00A84831" w:rsidRPr="007D456F">
              <w:rPr>
                <w:sz w:val="18"/>
                <w:szCs w:val="18"/>
              </w:rPr>
              <w:t xml:space="preserve">tolerated </w:t>
            </w:r>
            <w:r w:rsidR="00A84831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tragliotto&lt;/Author&gt;&lt;Year&gt;2013&lt;/Year&gt;&lt;RecNum&gt;430&lt;/RecNum&gt;&lt;DisplayText&gt;[104]&lt;/DisplayText&gt;&lt;record&gt;&lt;rec-number&gt;430&lt;/rec-number&gt;&lt;foreign-keys&gt;&lt;key app="EN" db-id="adpvpv2sqp2ardea9sepxavq9f0z2r0f5sw0" timestamp="1668479148"&gt;430&lt;/key&gt;&lt;/foreign-keys&gt;&lt;ref-type name="Journal Article"&gt;17&lt;/ref-type&gt;&lt;contributors&gt;&lt;authors&gt;&lt;author&gt;Stragliotto, Giuseppe&lt;/author&gt;&lt;author&gt;Rahbar, Afsar&lt;/author&gt;&lt;author&gt;Solberg, Nina Wolmer&lt;/author&gt;&lt;author&gt;Lilja, Anders&lt;/author&gt;&lt;author&gt;Taher, Chato&lt;/author&gt;&lt;author&gt;Orrego, Abiel&lt;/author&gt;&lt;author&gt;Bjurman, Birgitta&lt;/author&gt;&lt;author&gt;Tammik, Charlotte&lt;/author&gt;&lt;author&gt;Skarman, Petra&lt;/author&gt;&lt;author&gt;Peredo, Inti&lt;/author&gt;&lt;/authors&gt;&lt;/contributors&gt;&lt;titles&gt;&lt;title&gt;Effects of valganciclovir as an add‐on therapy in patients with cytomegalovirus‐positive glioblastoma: a randomized, double‐blind, hypothesis‐generating study&lt;/title&gt;&lt;secondary-title&gt;International journal of cancer&lt;/secondary-title&gt;&lt;/titles&gt;&lt;periodical&gt;&lt;full-title&gt;Int J Cancer&lt;/full-title&gt;&lt;abbr-1&gt;International journal of cancer&lt;/abbr-1&gt;&lt;/periodical&gt;&lt;pages&gt;1204-1213&lt;/pages&gt;&lt;volume&gt;133&lt;/volume&gt;&lt;number&gt;5&lt;/number&gt;&lt;dates&gt;&lt;year&gt;2013&lt;/year&gt;&lt;/dates&gt;&lt;isbn&gt;0020-7136&lt;/isbn&gt;&lt;urls&gt;&lt;/urls&gt;&lt;/record&gt;&lt;/Cite&gt;&lt;/EndNote&gt;</w:instrText>
            </w:r>
            <w:r w:rsidR="00A84831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04]</w:t>
            </w:r>
            <w:r w:rsidR="00A84831" w:rsidRPr="007D456F">
              <w:rPr>
                <w:sz w:val="18"/>
                <w:szCs w:val="18"/>
              </w:rPr>
              <w:fldChar w:fldCharType="end"/>
            </w:r>
            <w:r w:rsidR="00ED3EE2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46E2C456" w14:textId="66D4C670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osing of valganciclovir in GBM suggested as 900 mg b.i.d. for 3 weeks followed by 900 mg daily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QZW5nPC9BdXRob3I+PFllYXI+MjAxNjwvWWVhcj48UmVj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QZW5nPC9BdXRob3I+PFllYXI+MjAxNjwvWWVhcj48UmVj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05, 10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0492E46C" w14:textId="14512936" w:rsidR="00BA5A32" w:rsidRPr="007D456F" w:rsidRDefault="00BA5A32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BbC1CYWRyPC9BdXRob3I+PFllYXI+MjAxODwvWWVhcj48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BbC1CYWRyPC9BdXRob3I+PFllYXI+MjAxODwvWWVhcj48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07, 108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1C6F774D" w14:textId="77777777" w:rsidTr="00DE42D5">
        <w:tc>
          <w:tcPr>
            <w:tcW w:w="699" w:type="pct"/>
            <w:shd w:val="clear" w:color="auto" w:fill="DFEDFA"/>
            <w:vAlign w:val="center"/>
          </w:tcPr>
          <w:p w14:paraId="661451D0" w14:textId="5337D370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Levetiracetam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349376F9" w14:textId="1FB74DA6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ntiproliferative effects, autophagy, chemo/radiosensitization, inhibits HDAC and MGMT, apopto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18480334" w14:textId="71157564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Major </w:t>
            </w:r>
            <w:r w:rsidR="00415650">
              <w:rPr>
                <w:sz w:val="18"/>
                <w:szCs w:val="18"/>
              </w:rPr>
              <w:t>metabolism</w:t>
            </w:r>
            <w:r w:rsidRPr="007D456F">
              <w:rPr>
                <w:sz w:val="18"/>
                <w:szCs w:val="18"/>
              </w:rPr>
              <w:t xml:space="preserve"> pathway likely not CYP dependent.</w:t>
            </w:r>
            <w:r w:rsidR="00536C71" w:rsidRPr="007D456F">
              <w:rPr>
                <w:sz w:val="18"/>
                <w:szCs w:val="18"/>
              </w:rPr>
              <w:t xml:space="preserve"> Caution when combined with other CNS depressants (e.g., valproate).</w:t>
            </w:r>
            <w:r w:rsidR="00A37888" w:rsidRPr="007D456F">
              <w:rPr>
                <w:sz w:val="18"/>
                <w:szCs w:val="18"/>
              </w:rPr>
              <w:t xml:space="preserve"> Generally well-tolerated; mild side effects include dizziness, drowsiness, behavioral changes; rare serious effects, allergic reactions, </w:t>
            </w:r>
            <w:r w:rsidR="00C356B7" w:rsidRPr="007D456F">
              <w:rPr>
                <w:sz w:val="18"/>
                <w:szCs w:val="18"/>
              </w:rPr>
              <w:t>pancytopenia</w:t>
            </w:r>
            <w:r w:rsidR="00A37888" w:rsidRPr="007D456F">
              <w:rPr>
                <w:sz w:val="18"/>
                <w:szCs w:val="18"/>
              </w:rPr>
              <w:t>, suicidal ideation</w:t>
            </w:r>
            <w:r w:rsidR="00CA5B4C" w:rsidRPr="007D456F">
              <w:rPr>
                <w:sz w:val="18"/>
                <w:szCs w:val="18"/>
              </w:rPr>
              <w:t xml:space="preserve"> if risk factors</w:t>
            </w:r>
            <w:r w:rsidR="00536C71" w:rsidRPr="007D456F">
              <w:rPr>
                <w:sz w:val="18"/>
                <w:szCs w:val="18"/>
              </w:rPr>
              <w:t xml:space="preserve"> </w:t>
            </w:r>
            <w:r w:rsidR="00536C71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Kumar&lt;/Author&gt;&lt;Year&gt;2022&lt;/Year&gt;&lt;RecNum&gt;8194&lt;/RecNum&gt;&lt;DisplayText&gt;[109]&lt;/DisplayText&gt;&lt;record&gt;&lt;rec-number&gt;8194&lt;/rec-number&gt;&lt;foreign-keys&gt;&lt;key app="EN" db-id="adpvpv2sqp2ardea9sepxavq9f0z2r0f5sw0" timestamp="1690755339"&gt;8194&lt;/key&gt;&lt;/foreign-keys&gt;&lt;ref-type name="Book Section"&gt;5&lt;/ref-type&gt;&lt;contributors&gt;&lt;authors&gt;&lt;author&gt;Kumar, Anil&lt;/author&gt;&lt;author&gt;Maini, Kushagra&lt;/author&gt;&lt;author&gt;Kadian, Renu&lt;/author&gt;&lt;/authors&gt;&lt;/contributors&gt;&lt;titles&gt;&lt;title&gt;Levetiracetam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="00536C71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09]</w:t>
            </w:r>
            <w:r w:rsidR="00536C71" w:rsidRPr="007D456F">
              <w:rPr>
                <w:sz w:val="18"/>
                <w:szCs w:val="18"/>
              </w:rPr>
              <w:fldChar w:fldCharType="end"/>
            </w:r>
            <w:r w:rsidR="00A37888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1DAFA614" w14:textId="7B802D81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For prevention of epilepsy in GBM, doses range from initial 500 mg q12h up to 3000 mg/day. Associated with small improvements in survival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KYWJiYXJsaTwvQXV0aG9yPjxZZWFyPjIwMjE8L1llYXI+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KYWJiYXJsaTwvQXV0aG9yPjxZZWFyPjIwMjE8L1llYXI+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0, 111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76830BFA" w14:textId="5095112A" w:rsidR="00BA5A32" w:rsidRPr="007D456F" w:rsidRDefault="00BA5A32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QYXRzYWxvczwvQXV0aG9yPjxZZWFyPjIwMDQ8L1llYXI+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QYXRzYWxvczwvQXV0aG9yPjxZZWFyPjIwMDQ8L1llYXI+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2, 11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1C127051" w14:textId="77777777" w:rsidTr="00DE42D5">
        <w:tc>
          <w:tcPr>
            <w:tcW w:w="699" w:type="pct"/>
            <w:shd w:val="clear" w:color="auto" w:fill="DFEDFA"/>
            <w:vAlign w:val="center"/>
          </w:tcPr>
          <w:p w14:paraId="3CF83BE7" w14:textId="4C7AEC35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Dimethyl fumarat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A1EF05A" w14:textId="22C48AD7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hemo/radiosensitization, immune regulation, angiogenesis, apopto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FF76199" w14:textId="40C0CA91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Likely not via CYP family.</w:t>
            </w:r>
            <w:r w:rsidR="00C356B7" w:rsidRPr="007D456F">
              <w:rPr>
                <w:sz w:val="18"/>
                <w:szCs w:val="18"/>
              </w:rPr>
              <w:t xml:space="preserve"> Common side effects include flushing, gastrointestinal disturbances, lymphopenia; serious </w:t>
            </w:r>
            <w:r w:rsidR="00DA0FCF" w:rsidRPr="007D456F">
              <w:rPr>
                <w:sz w:val="18"/>
                <w:szCs w:val="18"/>
              </w:rPr>
              <w:t xml:space="preserve">rare </w:t>
            </w:r>
            <w:r w:rsidR="00C356B7" w:rsidRPr="007D456F">
              <w:rPr>
                <w:sz w:val="18"/>
                <w:szCs w:val="18"/>
              </w:rPr>
              <w:t>effects include progressive multifocal leukoencephalopathy, hypersensitivity</w:t>
            </w:r>
            <w:r w:rsidR="00DA0FCF" w:rsidRPr="007D456F">
              <w:rPr>
                <w:sz w:val="18"/>
                <w:szCs w:val="18"/>
              </w:rPr>
              <w:t xml:space="preserve"> </w:t>
            </w:r>
            <w:r w:rsidR="00DA0FCF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Phillips&lt;/Author&gt;&lt;Year&gt;2017&lt;/Year&gt;&lt;RecNum&gt;7758&lt;/RecNum&gt;&lt;DisplayText&gt;[114]&lt;/DisplayText&gt;&lt;record&gt;&lt;rec-number&gt;7758&lt;/rec-number&gt;&lt;foreign-keys&gt;&lt;key app="EN" db-id="adpvpv2sqp2ardea9sepxavq9f0z2r0f5sw0" timestamp="1675469438"&gt;7758&lt;/key&gt;&lt;/foreign-keys&gt;&lt;ref-type name="Journal Article"&gt;17&lt;/ref-type&gt;&lt;contributors&gt;&lt;authors&gt;&lt;author&gt;Phillips, J. T.&lt;/author&gt;&lt;author&gt;Agrella, S.&lt;/author&gt;&lt;author&gt;Fox, R. J.&lt;/author&gt;&lt;/authors&gt;&lt;/contributors&gt;&lt;titles&gt;&lt;title&gt;Dimethyl Fumarate: A Review of Efficacy and Practical Management Strategies for Common Adverse Events in Patients with Multiple Sclerosis&lt;/title&gt;&lt;secondary-title&gt;Int J MS Care&lt;/secondary-title&gt;&lt;/titles&gt;&lt;pages&gt;74-83&lt;/pages&gt;&lt;volume&gt;19&lt;/volume&gt;&lt;number&gt;2&lt;/number&gt;&lt;edition&gt;2017/03/01&lt;/edition&gt;&lt;dates&gt;&lt;year&gt;2017&lt;/year&gt;&lt;pub-dates&gt;&lt;date&gt;Mar-Apr&lt;/date&gt;&lt;/pub-dates&gt;&lt;/dates&gt;&lt;isbn&gt;1537-2073 (Print)&amp;#xD;1537-2073 (Linking)&lt;/isbn&gt;&lt;accession-num&gt;32607065&lt;/accession-num&gt;&lt;urls&gt;&lt;related-urls&gt;&lt;url&gt;https://www.ncbi.nlm.nih.gov/pubmed/32607065&lt;/url&gt;&lt;/related-urls&gt;&lt;/urls&gt;&lt;custom2&gt;PMC7313409 Biogen, Genentech, Genzyme, Merck Serono, Sanofi-Aventis, and Xenoport. Ms. Agrella has received consulting fees from Acorda, Biogen, Genzyme, Pfizer, Serono, and Teva. Dr. Fox has received consulting fees from and been a member of advisory committees for Actelion, Biogen, MedDay, Novartis, Questcor, Teva, and Xenoport and has received research support from Novartis.&lt;/custom2&gt;&lt;electronic-resource-num&gt;10.7224/1537-2073.2015-086&lt;/electronic-resource-num&gt;&lt;/record&gt;&lt;/Cite&gt;&lt;/EndNote&gt;</w:instrText>
            </w:r>
            <w:r w:rsidR="00DA0FC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4]</w:t>
            </w:r>
            <w:r w:rsidR="00DA0FCF" w:rsidRPr="007D456F">
              <w:rPr>
                <w:sz w:val="18"/>
                <w:szCs w:val="18"/>
              </w:rPr>
              <w:fldChar w:fldCharType="end"/>
            </w:r>
            <w:r w:rsidR="00C356B7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4067E733" w14:textId="47B73F55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Phase 1 dose-escalation study in GBM suggested up to 240 mg t.i.d.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hafer&lt;/Author&gt;&lt;Year&gt;2020&lt;/Year&gt;&lt;RecNum&gt;337&lt;/RecNum&gt;&lt;DisplayText&gt;[115]&lt;/DisplayText&gt;&lt;record&gt;&lt;rec-number&gt;337&lt;/rec-number&gt;&lt;foreign-keys&gt;&lt;key app="EN" db-id="adpvpv2sqp2ardea9sepxavq9f0z2r0f5sw0" timestamp="1668132689"&gt;337&lt;/key&gt;&lt;/foreign-keys&gt;&lt;ref-type name="Journal Article"&gt;17&lt;/ref-type&gt;&lt;contributors&gt;&lt;authors&gt;&lt;author&gt;Shafer, D.&lt;/author&gt;&lt;author&gt;Tombes, M. B.&lt;/author&gt;&lt;author&gt;Shrader, E.&lt;/author&gt;&lt;author&gt;Ryan, A.&lt;/author&gt;&lt;author&gt;Bandyopadhyay, D.&lt;/author&gt;&lt;author&gt;Dent, P.&lt;/author&gt;&lt;author&gt;Malkin, M.&lt;/author&gt;&lt;/authors&gt;&lt;/contributors&gt;&lt;auth-address&gt;Inova Schar Cancer Institute, Fairfax, Virginia.&amp;#xD;Massey Cancer Center, Virginia Commonwealth University, Richmond, Virginia.&amp;#xD;Department of Neurology, Massey Cancer Center, Virginia Commonwealth University, Richmond, Virginia.&lt;/auth-address&gt;&lt;titles&gt;&lt;title&gt;Phase I trial of dimethyl fumarate, temozolomide, and radiation therapy in glioblastoma&lt;/title&gt;&lt;secondary-title&gt;Neurooncol Adv&lt;/secondary-title&gt;&lt;/titles&gt;&lt;periodical&gt;&lt;full-title&gt;Neurooncol Adv&lt;/full-title&gt;&lt;/periodical&gt;&lt;pages&gt;vdz052&lt;/pages&gt;&lt;volume&gt;2&lt;/volume&gt;&lt;number&gt;1&lt;/number&gt;&lt;edition&gt;2020/07/10&lt;/edition&gt;&lt;keywords&gt;&lt;keyword&gt;dimethylfumurate&lt;/keyword&gt;&lt;keyword&gt;glioblastoma&lt;/keyword&gt;&lt;keyword&gt;radiation therapy&lt;/keyword&gt;&lt;keyword&gt;temozolomide&lt;/keyword&gt;&lt;/keywords&gt;&lt;dates&gt;&lt;year&gt;2020&lt;/year&gt;&lt;pub-dates&gt;&lt;date&gt;Jan-Dec&lt;/date&gt;&lt;/pub-dates&gt;&lt;/dates&gt;&lt;isbn&gt;2632-2498 (Electronic)&amp;#xD;2632-2498 (Linking)&lt;/isbn&gt;&lt;accession-num&gt;32642720&lt;/accession-num&gt;&lt;urls&gt;&lt;related-urls&gt;&lt;url&gt;https://www.ncbi.nlm.nih.gov/pubmed/32642720&lt;/url&gt;&lt;/related-urls&gt;&lt;/urls&gt;&lt;custom2&gt;PMC7212848&lt;/custom2&gt;&lt;electronic-resource-num&gt;10.1093/noajnl/vdz052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5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Prodrug formulations available for other indications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Phillips&lt;/Author&gt;&lt;Year&gt;2017&lt;/Year&gt;&lt;RecNum&gt;7758&lt;/RecNum&gt;&lt;DisplayText&gt;[114]&lt;/DisplayText&gt;&lt;record&gt;&lt;rec-number&gt;7758&lt;/rec-number&gt;&lt;foreign-keys&gt;&lt;key app="EN" db-id="adpvpv2sqp2ardea9sepxavq9f0z2r0f5sw0" timestamp="1675469438"&gt;7758&lt;/key&gt;&lt;/foreign-keys&gt;&lt;ref-type name="Journal Article"&gt;17&lt;/ref-type&gt;&lt;contributors&gt;&lt;authors&gt;&lt;author&gt;Phillips, J. T.&lt;/author&gt;&lt;author&gt;Agrella, S.&lt;/author&gt;&lt;author&gt;Fox, R. J.&lt;/author&gt;&lt;/authors&gt;&lt;/contributors&gt;&lt;titles&gt;&lt;title&gt;Dimethyl Fumarate: A Review of Efficacy and Practical Management Strategies for Common Adverse Events in Patients with Multiple Sclerosis&lt;/title&gt;&lt;secondary-title&gt;Int J MS Care&lt;/secondary-title&gt;&lt;/titles&gt;&lt;pages&gt;74-83&lt;/pages&gt;&lt;volume&gt;19&lt;/volume&gt;&lt;number&gt;2&lt;/number&gt;&lt;edition&gt;2017/03/01&lt;/edition&gt;&lt;dates&gt;&lt;year&gt;2017&lt;/year&gt;&lt;pub-dates&gt;&lt;date&gt;Mar-Apr&lt;/date&gt;&lt;/pub-dates&gt;&lt;/dates&gt;&lt;isbn&gt;1537-2073 (Print)&amp;#xD;1537-2073 (Linking)&lt;/isbn&gt;&lt;accession-num&gt;32607065&lt;/accession-num&gt;&lt;urls&gt;&lt;related-urls&gt;&lt;url&gt;https://www.ncbi.nlm.nih.gov/pubmed/32607065&lt;/url&gt;&lt;/related-urls&gt;&lt;/urls&gt;&lt;custom2&gt;PMC7313409 Biogen, Genentech, Genzyme, Merck Serono, Sanofi-Aventis, and Xenoport. Ms. Agrella has received consulting fees from Acorda, Biogen, Genzyme, Pfizer, Serono, and Teva. Dr. Fox has received consulting fees from and been a member of advisory committees for Actelion, Biogen, MedDay, Novartis, Questcor, Teva, and Xenoport and has received research support from Novartis.&lt;/custom2&gt;&lt;electronic-resource-num&gt;10.7224/1537-2073.2015-086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4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6D1D6757" w14:textId="5A3A6820" w:rsidR="00BA5A32" w:rsidRPr="007D456F" w:rsidRDefault="00BA5A32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Lategan&lt;/Author&gt;&lt;Year&gt;2021&lt;/Year&gt;&lt;RecNum&gt;280&lt;/RecNum&gt;&lt;DisplayText&gt;[116]&lt;/DisplayText&gt;&lt;record&gt;&lt;rec-number&gt;280&lt;/rec-number&gt;&lt;foreign-keys&gt;&lt;key app="EN" db-id="adpvpv2sqp2ardea9sepxavq9f0z2r0f5sw0" timestamp="1668030651"&gt;280&lt;/key&gt;&lt;/foreign-keys&gt;&lt;ref-type name="Journal Article"&gt;17&lt;/ref-type&gt;&lt;contributors&gt;&lt;authors&gt;&lt;author&gt;Lategan, Thomas W&lt;/author&gt;&lt;author&gt;Wang, Laurene&lt;/author&gt;&lt;author&gt;Sprague, Tiffany N&lt;/author&gt;&lt;author&gt;Rousseau, Franck S&lt;/author&gt;&lt;/authors&gt;&lt;/contributors&gt;&lt;titles&gt;&lt;title&gt;Pharmacokinetics and Bioavailability of Monomethyl Fumarate Following a Single Oral Dose of Bafiertam™(Monomethyl Fumarate) or Tecfidera®(Dimethyl Fumarate)&lt;/title&gt;&lt;secondary-title&gt;CNS drugs&lt;/secondary-title&gt;&lt;/titles&gt;&lt;periodical&gt;&lt;full-title&gt;CNS drugs&lt;/full-title&gt;&lt;/periodical&gt;&lt;pages&gt;567-574&lt;/pages&gt;&lt;volume&gt;35&lt;/volume&gt;&lt;number&gt;5&lt;/number&gt;&lt;dates&gt;&lt;year&gt;2021&lt;/year&gt;&lt;/dates&gt;&lt;isbn&gt;1179-1934&lt;/isbn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6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6E076A3A" w14:textId="77777777" w:rsidTr="00DE42D5">
        <w:tc>
          <w:tcPr>
            <w:tcW w:w="699" w:type="pct"/>
            <w:shd w:val="clear" w:color="auto" w:fill="DFEDFA"/>
            <w:vAlign w:val="center"/>
          </w:tcPr>
          <w:p w14:paraId="6DEB9638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uranofin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01EEC6AD" w14:textId="32E35149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creased ROS production, inflammation, and immune regulation</w:t>
            </w:r>
            <w:r w:rsidR="00A31AAF" w:rsidRPr="007D456F">
              <w:rPr>
                <w:sz w:val="18"/>
                <w:szCs w:val="18"/>
              </w:rPr>
              <w:t>, ferroptosis</w:t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404896B7" w14:textId="380F15A3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Gold salt, excreted primarily via urine.</w:t>
            </w:r>
            <w:r w:rsidR="0008275C" w:rsidRPr="007D456F">
              <w:rPr>
                <w:sz w:val="18"/>
                <w:szCs w:val="18"/>
              </w:rPr>
              <w:t xml:space="preserve"> Serious side effects include dermatological reactions, bone marrow suppression, hepatotoxicity</w:t>
            </w:r>
            <w:r w:rsidR="00024C31" w:rsidRPr="007D456F">
              <w:rPr>
                <w:sz w:val="18"/>
                <w:szCs w:val="18"/>
              </w:rPr>
              <w:t xml:space="preserve"> </w:t>
            </w:r>
            <w:r w:rsidR="00C82EF7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Heuer&lt;/Author&gt;&lt;Year&gt;1985&lt;/Year&gt;&lt;RecNum&gt;8233&lt;/RecNum&gt;&lt;DisplayText&gt;[117]&lt;/DisplayText&gt;&lt;record&gt;&lt;rec-number&gt;8233&lt;/rec-number&gt;&lt;foreign-keys&gt;&lt;key app="EN" db-id="adpvpv2sqp2ardea9sepxavq9f0z2r0f5sw0" timestamp="1690838387"&gt;8233&lt;/key&gt;&lt;/foreign-keys&gt;&lt;ref-type name="Journal Article"&gt;17&lt;/ref-type&gt;&lt;contributors&gt;&lt;authors&gt;&lt;author&gt;Heuer, M. A.&lt;/author&gt;&lt;author&gt;Pietrusko, R. G.&lt;/author&gt;&lt;author&gt;Morris, R. W.&lt;/author&gt;&lt;author&gt;Scheffler, B. J.&lt;/author&gt;&lt;/authors&gt;&lt;/contributors&gt;&lt;titles&gt;&lt;title&gt;An analysis of worldwide safety experience with auranofin&lt;/title&gt;&lt;secondary-title&gt;J Rheumatol&lt;/secondary-title&gt;&lt;/titles&gt;&lt;pages&gt;695-9&lt;/pages&gt;&lt;volume&gt;12&lt;/volume&gt;&lt;number&gt;4&lt;/number&gt;&lt;edition&gt;1985/08/01&lt;/edition&gt;&lt;keywords&gt;&lt;keyword&gt;Actuarial Analysis&lt;/keyword&gt;&lt;keyword&gt;Aged&lt;/keyword&gt;&lt;keyword&gt;Arthritis, Rheumatoid/drug therapy&lt;/keyword&gt;&lt;keyword&gt;Auranofin&lt;/keyword&gt;&lt;keyword&gt;Aurothioglucose/adverse effects/*analogs &amp;amp; derivatives&lt;/keyword&gt;&lt;keyword&gt;Clinical Trials as Topic&lt;/keyword&gt;&lt;keyword&gt;Female&lt;/keyword&gt;&lt;keyword&gt;Gastrointestinal Diseases/chemically induced&lt;/keyword&gt;&lt;keyword&gt;Gold/adverse effects/*analogs &amp;amp; derivatives&lt;/keyword&gt;&lt;keyword&gt;Humans&lt;/keyword&gt;&lt;keyword&gt;Male&lt;/keyword&gt;&lt;keyword&gt;Middle Aged&lt;/keyword&gt;&lt;keyword&gt;Mucous Membrane/drug effects&lt;/keyword&gt;&lt;keyword&gt;Proteinuria/chemically induced&lt;/keyword&gt;&lt;keyword&gt;Skin Diseases/chemically induced&lt;/keyword&gt;&lt;keyword&gt;Thrombocytopenia/chemically induced&lt;/keyword&gt;&lt;keyword&gt;Time Factors&lt;/keyword&gt;&lt;/keywords&gt;&lt;dates&gt;&lt;year&gt;1985&lt;/year&gt;&lt;pub-dates&gt;&lt;date&gt;Aug&lt;/date&gt;&lt;/pub-dates&gt;&lt;/dates&gt;&lt;isbn&gt;0315-162X (Print)&amp;#xD;0315-162X (Linking)&lt;/isbn&gt;&lt;accession-num&gt;3932651&lt;/accession-num&gt;&lt;urls&gt;&lt;related-urls&gt;&lt;url&gt;https://www.ncbi.nlm.nih.gov/pubmed/3932651&lt;/url&gt;&lt;/related-urls&gt;&lt;/urls&gt;&lt;/record&gt;&lt;/Cite&gt;&lt;/EndNote&gt;</w:instrText>
            </w:r>
            <w:r w:rsidR="00C82EF7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7]</w:t>
            </w:r>
            <w:r w:rsidR="00C82EF7" w:rsidRPr="007D456F">
              <w:rPr>
                <w:sz w:val="18"/>
                <w:szCs w:val="18"/>
              </w:rPr>
              <w:fldChar w:fldCharType="end"/>
            </w:r>
            <w:r w:rsidR="0008275C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3BCAC958" w14:textId="47D33F26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3 mg q.d. or b.i.d. Part of the CUSP9 trial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  <w:r w:rsidR="00DC7EAB" w:rsidRPr="007D456F">
              <w:rPr>
                <w:sz w:val="18"/>
                <w:szCs w:val="18"/>
              </w:rPr>
              <w:t xml:space="preserve"> Most clinical trials to date explored combinations with sirolimus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6D9AFDCC" w14:textId="4C089900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NYWRlaXJhPC9BdXRob3I+PFllYXI+MjAxMjwvWWVhcj48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NYWRlaXJhPC9BdXRob3I+PFllYXI+MjAxMjwvWWVhcj48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18, 119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6857B0B8" w14:textId="77777777" w:rsidTr="00DE42D5">
        <w:tc>
          <w:tcPr>
            <w:tcW w:w="699" w:type="pct"/>
            <w:shd w:val="clear" w:color="auto" w:fill="DFEDFA"/>
            <w:vAlign w:val="center"/>
          </w:tcPr>
          <w:p w14:paraId="0E8DDC38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 xml:space="preserve">Fluoroquinolones (e.g., levofloxacin, </w:t>
            </w:r>
            <w:r w:rsidRPr="007D456F">
              <w:rPr>
                <w:sz w:val="18"/>
                <w:szCs w:val="18"/>
              </w:rPr>
              <w:t xml:space="preserve">ciprofloxacin). 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7346005F" w14:textId="3847A6D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ytotoxicity, apoptosis, immune regulation,</w:t>
            </w:r>
            <w:r w:rsidRPr="007D456F">
              <w:rPr>
                <w:rFonts w:eastAsiaTheme="minorHAnsi"/>
                <w:sz w:val="18"/>
                <w:szCs w:val="18"/>
              </w:rPr>
              <w:t xml:space="preserve"> invasion, ROS production</w:t>
            </w:r>
            <w:r w:rsidR="004236AA" w:rsidRPr="007D456F">
              <w:rPr>
                <w:rFonts w:eastAsiaTheme="minorHAnsi"/>
                <w:sz w:val="18"/>
                <w:szCs w:val="18"/>
              </w:rPr>
              <w:t>, drug resistance</w:t>
            </w:r>
            <w:r w:rsidRPr="007D456F">
              <w:rPr>
                <w:rFonts w:eastAsiaTheme="minorHAnsi"/>
                <w:sz w:val="18"/>
                <w:szCs w:val="18"/>
              </w:rPr>
              <w:t>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F8926E9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E.g., ciprofloxacin primarily via CYP1A2 (inhibitor) and CYP2C9; moderate CYP3A4 inhibitor.</w:t>
            </w:r>
          </w:p>
          <w:p w14:paraId="2B466468" w14:textId="77777777" w:rsidR="005A2533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 xml:space="preserve">Levofloxacin likely via </w:t>
            </w:r>
            <w:r w:rsidRPr="007D456F">
              <w:rPr>
                <w:sz w:val="18"/>
                <w:szCs w:val="18"/>
              </w:rPr>
              <w:t>CYP2C9.</w:t>
            </w:r>
            <w:r w:rsidR="005A2533" w:rsidRPr="007D456F">
              <w:rPr>
                <w:sz w:val="18"/>
                <w:szCs w:val="18"/>
              </w:rPr>
              <w:t xml:space="preserve"> </w:t>
            </w:r>
          </w:p>
          <w:p w14:paraId="2BA68FCA" w14:textId="78608B13" w:rsidR="005C3949" w:rsidRPr="007D456F" w:rsidRDefault="005A2533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Rare serious side effects of </w:t>
            </w:r>
            <w:r w:rsidRPr="007D456F">
              <w:rPr>
                <w:rFonts w:eastAsiaTheme="minorHAnsi"/>
                <w:sz w:val="18"/>
                <w:szCs w:val="18"/>
              </w:rPr>
              <w:t>fluoroquinolones</w:t>
            </w:r>
            <w:r w:rsidRPr="007D456F">
              <w:rPr>
                <w:sz w:val="18"/>
                <w:szCs w:val="18"/>
              </w:rPr>
              <w:t xml:space="preserve"> include tendon rupture, peripheral neuropathy, central nervous system effects</w:t>
            </w:r>
            <w:r w:rsidR="00D35B80" w:rsidRPr="007D456F">
              <w:rPr>
                <w:sz w:val="18"/>
                <w:szCs w:val="18"/>
              </w:rPr>
              <w:t xml:space="preserve"> </w:t>
            </w:r>
            <w:r w:rsidR="00D35B80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Freeman&lt;/Author&gt;&lt;Year&gt;2021&lt;/Year&gt;&lt;RecNum&gt;8196&lt;/RecNum&gt;&lt;DisplayText&gt;[120]&lt;/DisplayText&gt;&lt;record&gt;&lt;rec-number&gt;8196&lt;/rec-number&gt;&lt;foreign-keys&gt;&lt;key app="EN" db-id="adpvpv2sqp2ardea9sepxavq9f0z2r0f5sw0" timestamp="1690756090"&gt;8196&lt;/key&gt;&lt;/foreign-keys&gt;&lt;ref-type name="Journal Article"&gt;17&lt;/ref-type&gt;&lt;contributors&gt;&lt;authors&gt;&lt;author&gt;Freeman, Maya Z&lt;/author&gt;&lt;author&gt;Cannizzaro, Deanna N&lt;/author&gt;&lt;author&gt;Naughton, Lydia F&lt;/author&gt;&lt;author&gt;Bove, Cecilia&lt;/author&gt;&lt;/authors&gt;&lt;/contributors&gt;&lt;titles&gt;&lt;title&gt;Fluoroquinolones-Associated disability: it is not all in your head&lt;/title&gt;&lt;secondary-title&gt;NeuroSci&lt;/secondary-title&gt;&lt;/titles&gt;&lt;periodical&gt;&lt;full-title&gt;NeuroSci&lt;/full-title&gt;&lt;/periodical&gt;&lt;pages&gt;235-253&lt;/pages&gt;&lt;volume&gt;2&lt;/volume&gt;&lt;number&gt;3&lt;/number&gt;&lt;dates&gt;&lt;year&gt;2021&lt;/year&gt;&lt;/dates&gt;&lt;isbn&gt;2673-4087&lt;/isbn&gt;&lt;urls&gt;&lt;/urls&gt;&lt;/record&gt;&lt;/Cite&gt;&lt;/EndNote&gt;</w:instrText>
            </w:r>
            <w:r w:rsidR="00D35B80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20]</w:t>
            </w:r>
            <w:r w:rsidR="00D35B80"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2FE6F560" w14:textId="74F1F33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Usual dosage </w:t>
            </w:r>
            <w:r w:rsidR="002220E3" w:rsidRPr="007D456F">
              <w:rPr>
                <w:sz w:val="18"/>
                <w:szCs w:val="18"/>
              </w:rPr>
              <w:t>of</w:t>
            </w:r>
            <w:r w:rsidRPr="007D456F">
              <w:rPr>
                <w:sz w:val="18"/>
                <w:szCs w:val="18"/>
              </w:rPr>
              <w:t xml:space="preserve"> ciprofloxacin is 250 mg b.i.d. or 500 mg b.i.d. Recommended dosing </w:t>
            </w:r>
            <w:r w:rsidR="002220E3" w:rsidRPr="007D456F">
              <w:rPr>
                <w:sz w:val="18"/>
                <w:szCs w:val="18"/>
              </w:rPr>
              <w:t>for</w:t>
            </w:r>
            <w:r w:rsidRPr="007D456F">
              <w:rPr>
                <w:sz w:val="18"/>
                <w:szCs w:val="18"/>
              </w:rPr>
              <w:t xml:space="preserve"> GBM</w:t>
            </w:r>
            <w:r w:rsidR="002220E3" w:rsidRPr="007D456F">
              <w:rPr>
                <w:sz w:val="18"/>
                <w:szCs w:val="18"/>
              </w:rPr>
              <w:t xml:space="preserve"> therapy</w:t>
            </w:r>
            <w:r w:rsidR="002B6A67" w:rsidRPr="007D456F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 xml:space="preserve">unknown. Can potentiate 5-aminolevulinic acid-induced cytotoxicity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LYXN0PC9BdXRob3I+PFllYXI+MjAxODwvWWVhcj48UmVj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LYXN0PC9BdXRob3I+PFllYXI+MjAxODwvWWVhcj48UmVj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21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</w:t>
            </w:r>
            <w:r w:rsidR="002B6A67" w:rsidRPr="007D456F">
              <w:rPr>
                <w:sz w:val="18"/>
                <w:szCs w:val="18"/>
              </w:rPr>
              <w:t>F</w:t>
            </w:r>
            <w:r w:rsidRPr="007D456F">
              <w:rPr>
                <w:sz w:val="18"/>
                <w:szCs w:val="18"/>
              </w:rPr>
              <w:t xml:space="preserve">luoroquinolones </w:t>
            </w:r>
            <w:r w:rsidR="002220E3" w:rsidRPr="007D456F">
              <w:rPr>
                <w:sz w:val="18"/>
                <w:szCs w:val="18"/>
              </w:rPr>
              <w:t>in</w:t>
            </w:r>
            <w:r w:rsidRPr="007D456F">
              <w:rPr>
                <w:sz w:val="18"/>
                <w:szCs w:val="18"/>
              </w:rPr>
              <w:t xml:space="preserve"> cancer reviewed in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ZYWRhdjwvQXV0aG9yPjxZZWFyPjIwMTk8L1llYXI+PFJl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ZYWRhdjwvQXV0aG9yPjxZZWFyPjIwMTk8L1llYXI+PFJl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22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4A60382B" w14:textId="438287F7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NY0xlbGxhbjwvQXV0aG9yPjxZZWFyPjE5OTY8L1llYXI+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NY0xlbGxhbjwvQXV0aG9yPjxZZWFyPjE5OTY8L1llYXI+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23-126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0D1F2401" w14:textId="77777777" w:rsidTr="00DE42D5">
        <w:tc>
          <w:tcPr>
            <w:tcW w:w="699" w:type="pct"/>
            <w:shd w:val="clear" w:color="auto" w:fill="DFEDFA"/>
            <w:vAlign w:val="center"/>
          </w:tcPr>
          <w:p w14:paraId="072380A7" w14:textId="4B5C1D96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aptopril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780B392B" w14:textId="27E7CDAC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vasion, angiogenesis, inflammation, may improve cerebral edema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619D10CB" w14:textId="5574ABAD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Likely no significant CYP interactions.</w:t>
            </w:r>
            <w:r w:rsidR="00D35B80" w:rsidRPr="007D456F">
              <w:rPr>
                <w:sz w:val="18"/>
                <w:szCs w:val="18"/>
              </w:rPr>
              <w:t xml:space="preserve"> </w:t>
            </w:r>
            <w:r w:rsidR="00BA2608" w:rsidRPr="007D456F">
              <w:rPr>
                <w:sz w:val="18"/>
                <w:szCs w:val="18"/>
              </w:rPr>
              <w:t>R</w:t>
            </w:r>
            <w:r w:rsidR="00D35B80" w:rsidRPr="007D456F">
              <w:rPr>
                <w:sz w:val="18"/>
                <w:szCs w:val="18"/>
              </w:rPr>
              <w:t>are serious effects include angioedema, renal impairment, hematological abnormalities</w:t>
            </w:r>
            <w:r w:rsidR="00BA2608" w:rsidRPr="007D456F">
              <w:rPr>
                <w:sz w:val="18"/>
                <w:szCs w:val="18"/>
              </w:rPr>
              <w:t>; contraindications</w:t>
            </w:r>
            <w:r w:rsidR="000373F8" w:rsidRPr="007D456F">
              <w:rPr>
                <w:sz w:val="18"/>
                <w:szCs w:val="18"/>
              </w:rPr>
              <w:t xml:space="preserve"> and monitoring</w:t>
            </w:r>
            <w:r w:rsidR="00BA2608" w:rsidRPr="007D456F">
              <w:rPr>
                <w:sz w:val="18"/>
                <w:szCs w:val="18"/>
              </w:rPr>
              <w:t xml:space="preserve"> reviewed in</w:t>
            </w:r>
            <w:r w:rsidR="00152280" w:rsidRPr="007D456F">
              <w:rPr>
                <w:sz w:val="18"/>
                <w:szCs w:val="18"/>
              </w:rPr>
              <w:t xml:space="preserve"> </w:t>
            </w:r>
            <w:r w:rsidR="00152280" w:rsidRPr="007D456F">
              <w:rPr>
                <w:sz w:val="18"/>
                <w:szCs w:val="18"/>
              </w:rPr>
              <w:fldChar w:fldCharType="begin"/>
            </w:r>
            <w:r w:rsidR="00123A91">
              <w:rPr>
                <w:sz w:val="18"/>
                <w:szCs w:val="18"/>
              </w:rPr>
              <w:instrText xml:space="preserve"> ADDIN EN.CITE &lt;EndNote&gt;&lt;Cite&gt;&lt;Author&gt;Marte&lt;/Author&gt;&lt;Year&gt;2024&lt;/Year&gt;&lt;RecNum&gt;8235&lt;/RecNum&gt;&lt;DisplayText&gt;[127]&lt;/DisplayText&gt;&lt;record&gt;&lt;rec-number&gt;8235&lt;/rec-number&gt;&lt;foreign-keys&gt;&lt;key app="EN" db-id="adpvpv2sqp2ardea9sepxavq9f0z2r0f5sw0" timestamp="1690838493"&gt;8235&lt;/key&gt;&lt;/foreign-keys&gt;&lt;ref-type name="Book Section"&gt;5&lt;/ref-type&gt;&lt;contributors&gt;&lt;authors&gt;&lt;author&gt;Marte, F.&lt;/author&gt;&lt;author&gt;Sankar, P.&lt;/author&gt;&lt;author&gt;Patel, P.&lt;/author&gt;&lt;author&gt;Cassagnol, M.&lt;/author&gt;&lt;/authors&gt;&lt;/contributors&gt;&lt;auth-address&gt;St. John&amp;apos;s University&amp;#xD;Michigan State University College of Osteopathic Medicine&lt;/auth-address&gt;&lt;titles&gt;&lt;title&gt;Captopril&lt;/title&gt;&lt;secondary-title&gt;StatPearls&lt;/secondary-title&gt;&lt;/titles&gt;&lt;periodical&gt;&lt;full-title&gt;StatPearls&lt;/full-title&gt;&lt;/periodical&gt;&lt;dates&gt;&lt;year&gt;2024&lt;/year&gt;&lt;/dates&gt;&lt;pub-location&gt;Treasure Island (FL)&lt;/pub-location&gt;&lt;publisher&gt;StatPearls Publishing&lt;/publisher&gt;&lt;accession-num&gt;30571007&lt;/accession-num&gt;&lt;urls&gt;&lt;related-urls&gt;&lt;url&gt;https://www.ncbi.nlm.nih.gov/pubmed/30571007&lt;/url&gt;&lt;/related-urls&gt;&lt;/urls&gt;&lt;language&gt;eng&lt;/language&gt;&lt;/record&gt;&lt;/Cite&gt;&lt;/EndNote&gt;</w:instrText>
            </w:r>
            <w:r w:rsidR="00152280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27]</w:t>
            </w:r>
            <w:r w:rsidR="00152280" w:rsidRPr="007D456F">
              <w:rPr>
                <w:sz w:val="18"/>
                <w:szCs w:val="18"/>
              </w:rPr>
              <w:fldChar w:fldCharType="end"/>
            </w:r>
            <w:r w:rsidR="00D35B80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19A246B" w14:textId="5E6CC151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As suggested in the CUSP9 trial, 100 mg q.d. to 100 mg b.i.d.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 Also explored for drug repurposing in other malignancies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7174138E" w14:textId="31406FAB" w:rsidR="00BA5A32" w:rsidRPr="007D456F" w:rsidRDefault="00BA5A32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GbG9ja2hhcnQ8L0F1dGhvcj48WWVhcj4yMDAyPC9ZZWFy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GbG9ja2hhcnQ8L0F1dGhvcj48WWVhcj4yMDAyPC9ZZWFy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28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34070A30" w14:textId="77777777" w:rsidTr="00DE42D5">
        <w:tc>
          <w:tcPr>
            <w:tcW w:w="699" w:type="pct"/>
            <w:shd w:val="clear" w:color="auto" w:fill="DFEDFA"/>
            <w:vAlign w:val="center"/>
          </w:tcPr>
          <w:p w14:paraId="403FECA7" w14:textId="3F0701D1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Losartan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F66A379" w14:textId="0ADD8B04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Angiogenesis, management of cerebral edema, immune regulation, cell proliferation and apopto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4F9A4CDF" w14:textId="3F109028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etabolites via CYP2C9 (seemingly not affected by inhibitors), CYP3A4 (seemingly not affected by inhibitors), CYP2C10, and glucuronidation.</w:t>
            </w:r>
            <w:r w:rsidR="00F041FD" w:rsidRPr="007D456F">
              <w:rPr>
                <w:sz w:val="18"/>
                <w:szCs w:val="18"/>
              </w:rPr>
              <w:t xml:space="preserve"> </w:t>
            </w:r>
            <w:r w:rsidR="00EE4548" w:rsidRPr="007D456F">
              <w:rPr>
                <w:sz w:val="18"/>
                <w:szCs w:val="18"/>
              </w:rPr>
              <w:t>R</w:t>
            </w:r>
            <w:r w:rsidR="00F041FD" w:rsidRPr="007D456F">
              <w:rPr>
                <w:sz w:val="18"/>
                <w:szCs w:val="18"/>
              </w:rPr>
              <w:t xml:space="preserve">are serious </w:t>
            </w:r>
            <w:r w:rsidR="00EE4548" w:rsidRPr="007D456F">
              <w:rPr>
                <w:sz w:val="18"/>
                <w:szCs w:val="18"/>
              </w:rPr>
              <w:t xml:space="preserve">side </w:t>
            </w:r>
            <w:r w:rsidR="00F041FD" w:rsidRPr="007D456F">
              <w:rPr>
                <w:sz w:val="18"/>
                <w:szCs w:val="18"/>
              </w:rPr>
              <w:t>effects include angioedema, renal impairment, hematological abnormalities</w:t>
            </w:r>
            <w:r w:rsidR="001A6596">
              <w:rPr>
                <w:sz w:val="18"/>
                <w:szCs w:val="18"/>
              </w:rPr>
              <w:t xml:space="preserve">, which may preclude long-term use in cancer </w:t>
            </w:r>
            <w:r w:rsidR="00281471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Mulla&lt;/Author&gt;&lt;Year&gt;2022&lt;/Year&gt;&lt;RecNum&gt;8236&lt;/RecNum&gt;&lt;DisplayText&gt;[129]&lt;/DisplayText&gt;&lt;record&gt;&lt;rec-number&gt;8236&lt;/rec-number&gt;&lt;foreign-keys&gt;&lt;key app="EN" db-id="adpvpv2sqp2ardea9sepxavq9f0z2r0f5sw0" timestamp="1690838706"&gt;8236&lt;/key&gt;&lt;/foreign-keys&gt;&lt;ref-type name="Journal Article"&gt;17&lt;/ref-type&gt;&lt;contributors&gt;&lt;authors&gt;&lt;author&gt;Mulla, Sana&lt;/author&gt;&lt;author&gt;Siddiqui, Waqas J&lt;/author&gt;&lt;/authors&gt;&lt;/contributors&gt;&lt;titles&gt;&lt;title&gt;Losartan. NIH National Library of Medicine&lt;/title&gt;&lt;secondary-title&gt;&lt;style face="normal" font="default" size="100%"&gt;National Center for Biotechnology Information&lt;/style&gt;&lt;style face="normal" font="default" charset="238" size="100%"&gt;, StatPearls&lt;/style&gt;&lt;/secondary-title&gt;&lt;/titles&gt;&lt;periodical&gt;&lt;full-title&gt;National Center for Biotechnology Information, StatPearls&lt;/full-title&gt;&lt;/periodical&gt;&lt;dates&gt;&lt;year&gt;2022&lt;/year&gt;&lt;/dates&gt;&lt;urls&gt;&lt;/urls&gt;&lt;/record&gt;&lt;/Cite&gt;&lt;/EndNote&gt;</w:instrText>
            </w:r>
            <w:r w:rsidR="00281471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29]</w:t>
            </w:r>
            <w:r w:rsidR="00281471" w:rsidRPr="007D456F">
              <w:rPr>
                <w:sz w:val="18"/>
                <w:szCs w:val="18"/>
              </w:rPr>
              <w:fldChar w:fldCharType="end"/>
            </w:r>
            <w:r w:rsidR="00F041FD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D83E0D9" w14:textId="6CEED4EA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Standard dosing</w:t>
            </w:r>
            <w:r w:rsidR="00D47466">
              <w:rPr>
                <w:sz w:val="18"/>
                <w:szCs w:val="18"/>
              </w:rPr>
              <w:t>:</w:t>
            </w:r>
            <w:r w:rsidRPr="007D456F">
              <w:rPr>
                <w:sz w:val="18"/>
                <w:szCs w:val="18"/>
              </w:rPr>
              <w:t xml:space="preserve"> 25</w:t>
            </w:r>
            <w:r w:rsidR="002C2F4B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>to 100</w:t>
            </w:r>
            <w:r w:rsidR="00FC0493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>mg</w:t>
            </w:r>
            <w:r w:rsidR="00D47466">
              <w:rPr>
                <w:sz w:val="18"/>
                <w:szCs w:val="18"/>
              </w:rPr>
              <w:t>/day</w:t>
            </w:r>
            <w:r w:rsidRPr="007D456F">
              <w:rPr>
                <w:sz w:val="18"/>
                <w:szCs w:val="18"/>
              </w:rPr>
              <w:t xml:space="preserve">. Recommended dosing for GBM under evaluation, NCT03951142 and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VcnN1PC9BdXRob3I+PFllYXI+MjAxOTwvWWVhcj48UmVj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VcnN1PC9BdXRob3I+PFllYXI+MjAxOTwvWWVhcj48UmVj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30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7755DCDD" w14:textId="21BDC205" w:rsidR="00BA5A32" w:rsidRPr="007D456F" w:rsidRDefault="00BA5A32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TaWNhPC9BdXRob3I+PFllYXI+MjAwNTwvWWVhcj48UmVj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TaWNhPC9BdXRob3I+PFllYXI+MjAwNTwvWWVhcj48UmVj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31-13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37F66672" w14:textId="77777777" w:rsidTr="00DE42D5">
        <w:tc>
          <w:tcPr>
            <w:tcW w:w="699" w:type="pct"/>
            <w:shd w:val="clear" w:color="auto" w:fill="DFEDFA"/>
            <w:vAlign w:val="center"/>
          </w:tcPr>
          <w:p w14:paraId="52534AA2" w14:textId="4293EFA7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arvedilol and other beta-adrenergic blocking agents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062F966" w14:textId="405DC3B1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 xml:space="preserve">Antiproliferative effects in glioma (empirical </w:t>
            </w:r>
            <w:r w:rsidRPr="007D456F">
              <w:rPr>
                <w:rFonts w:eastAsiaTheme="minorHAnsi"/>
                <w:sz w:val="18"/>
                <w:szCs w:val="18"/>
              </w:rPr>
              <w:lastRenderedPageBreak/>
              <w:t>observations), chemoprotective agent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006A202" w14:textId="1C3ADB60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Primarily via CYP2D6 and CYP2C9</w:t>
            </w:r>
            <w:r w:rsidR="00C13687" w:rsidRPr="007D456F">
              <w:rPr>
                <w:sz w:val="18"/>
                <w:szCs w:val="18"/>
              </w:rPr>
              <w:t xml:space="preserve"> (monitor drug interactions to avoid hypotension)</w:t>
            </w:r>
            <w:r w:rsidRPr="007D456F">
              <w:rPr>
                <w:sz w:val="18"/>
                <w:szCs w:val="18"/>
              </w:rPr>
              <w:t>.</w:t>
            </w:r>
            <w:r w:rsidR="00F041FD" w:rsidRPr="007D456F">
              <w:rPr>
                <w:sz w:val="18"/>
                <w:szCs w:val="18"/>
              </w:rPr>
              <w:t xml:space="preserve"> </w:t>
            </w:r>
            <w:r w:rsidR="00281C2C" w:rsidRPr="007D456F">
              <w:rPr>
                <w:sz w:val="18"/>
                <w:szCs w:val="18"/>
              </w:rPr>
              <w:t>Generally well-tolerated</w:t>
            </w:r>
            <w:r w:rsidR="00F041FD" w:rsidRPr="007D456F">
              <w:rPr>
                <w:sz w:val="18"/>
                <w:szCs w:val="18"/>
              </w:rPr>
              <w:t xml:space="preserve">; </w:t>
            </w:r>
            <w:r w:rsidR="00B03EEB" w:rsidRPr="007D456F">
              <w:rPr>
                <w:sz w:val="18"/>
                <w:szCs w:val="18"/>
              </w:rPr>
              <w:t xml:space="preserve">contraindications </w:t>
            </w:r>
            <w:r w:rsidR="00B03EEB" w:rsidRPr="007D456F">
              <w:rPr>
                <w:sz w:val="18"/>
                <w:szCs w:val="18"/>
              </w:rPr>
              <w:lastRenderedPageBreak/>
              <w:t xml:space="preserve">include hypotension, AV block, heart failure, hepatic impairment </w:t>
            </w:r>
            <w:r w:rsidR="00B03EEB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ingh&lt;/Author&gt;&lt;Year&gt;2023&lt;/Year&gt;&lt;RecNum&gt;8237&lt;/RecNum&gt;&lt;DisplayText&gt;[134]&lt;/DisplayText&gt;&lt;record&gt;&lt;rec-number&gt;8237&lt;/rec-number&gt;&lt;foreign-keys&gt;&lt;key app="EN" db-id="adpvpv2sqp2ardea9sepxavq9f0z2r0f5sw0" timestamp="1690839723"&gt;8237&lt;/key&gt;&lt;/foreign-keys&gt;&lt;ref-type name="Generic"&gt;13&lt;/ref-type&gt;&lt;contributors&gt;&lt;authors&gt;&lt;author&gt;Singh, Shashank&lt;/author&gt;&lt;author&gt;Preuss, Charles V&lt;/author&gt;&lt;/authors&gt;&lt;/contributors&gt;&lt;titles&gt;&lt;title&gt;Carvedilol&lt;/title&gt;&lt;/titles&gt;&lt;dates&gt;&lt;year&gt;2023&lt;/year&gt;&lt;/dates&gt;&lt;publisher&gt;StatPearls&lt;/publisher&gt;&lt;urls&gt;&lt;/urls&gt;&lt;/record&gt;&lt;/Cite&gt;&lt;/EndNote&gt;</w:instrText>
            </w:r>
            <w:r w:rsidR="00B03EEB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34]</w:t>
            </w:r>
            <w:r w:rsidR="00B03EEB" w:rsidRPr="007D456F">
              <w:rPr>
                <w:sz w:val="18"/>
                <w:szCs w:val="18"/>
              </w:rPr>
              <w:fldChar w:fldCharType="end"/>
            </w:r>
            <w:r w:rsidR="00F041FD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29820C68" w14:textId="1054D055" w:rsidR="00BA5A32" w:rsidRPr="007D456F" w:rsidRDefault="00BA5A3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Two clinical trials in GBM intended to test up to 12.5 mg b.i.d. (NCT03861598 and NCT03980249)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7D22B7E9" w14:textId="188FF818" w:rsidR="00BA5A32" w:rsidRPr="007D456F" w:rsidRDefault="00BA5A32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UZXdhcmllPC9BdXRob3I+PFllYXI+MjAyMTwvWWVhcj48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UZXdhcmllPC9BdXRob3I+PFllYXI+MjAyMTwvWWVhcj48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35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5591D18B" w14:textId="77777777" w:rsidTr="00DE42D5">
        <w:tc>
          <w:tcPr>
            <w:tcW w:w="699" w:type="pct"/>
            <w:shd w:val="clear" w:color="auto" w:fill="DFEDFA"/>
            <w:vAlign w:val="center"/>
          </w:tcPr>
          <w:p w14:paraId="16BC5839" w14:textId="4ACD04DD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Tricyclic antidepressants</w:t>
            </w:r>
            <w:r w:rsidR="00001839" w:rsidRPr="007D456F">
              <w:rPr>
                <w:sz w:val="18"/>
                <w:szCs w:val="18"/>
              </w:rPr>
              <w:t xml:space="preserve"> and </w:t>
            </w:r>
            <w:r w:rsidR="00A02443" w:rsidRPr="00A02443">
              <w:rPr>
                <w:sz w:val="18"/>
                <w:szCs w:val="18"/>
              </w:rPr>
              <w:t>selective serotonin reuptake inhibitors (SSRIs)</w:t>
            </w:r>
            <w:r w:rsidRPr="007D456F">
              <w:rPr>
                <w:sz w:val="18"/>
                <w:szCs w:val="18"/>
              </w:rPr>
              <w:t xml:space="preserve">. 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5291367B" w14:textId="53ADEE3D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E.g., imipramine: reduces stemness, induces autophagy via PI3K/AKT/mTOR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7E3FA3B" w14:textId="03DBB7C3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E.g., imipramine: CYP1A2 (inhibitor), CYP3A4, CYP2C19 (inhibitor) and CYP2D6 (inhibitor).</w:t>
            </w:r>
            <w:r w:rsidR="003A1390" w:rsidRPr="007D456F">
              <w:rPr>
                <w:sz w:val="18"/>
                <w:szCs w:val="18"/>
              </w:rPr>
              <w:t xml:space="preserve"> Serious </w:t>
            </w:r>
            <w:r w:rsidR="00873913" w:rsidRPr="007D456F">
              <w:rPr>
                <w:sz w:val="18"/>
                <w:szCs w:val="18"/>
              </w:rPr>
              <w:t xml:space="preserve">side </w:t>
            </w:r>
            <w:r w:rsidR="003A1390" w:rsidRPr="007D456F">
              <w:rPr>
                <w:sz w:val="18"/>
                <w:szCs w:val="18"/>
              </w:rPr>
              <w:t>effects include cardiac arrhythmia, serotonin syndrome, suicidal ideation.</w:t>
            </w:r>
            <w:r w:rsidR="00D1705E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ohel&lt;/Author&gt;&lt;Year&gt;2017&lt;/Year&gt;&lt;RecNum&gt;8239&lt;/RecNum&gt;&lt;DisplayText&gt;[136, 137]&lt;/DisplayText&gt;&lt;record&gt;&lt;rec-number&gt;8239&lt;/rec-number&gt;&lt;foreign-keys&gt;&lt;key app="EN" db-id="adpvpv2sqp2ardea9sepxavq9f0z2r0f5sw0" timestamp="1690840141"&gt;8239&lt;/key&gt;&lt;/foreign-keys&gt;&lt;ref-type name="Journal Article"&gt;17&lt;/ref-type&gt;&lt;contributors&gt;&lt;authors&gt;&lt;author&gt;Sohel, Ahsan J&lt;/author&gt;&lt;author&gt;Shutter, Mollie C&lt;/author&gt;&lt;author&gt;Molla, Mohammed&lt;/author&gt;&lt;/authors&gt;&lt;/contributors&gt;&lt;titles&gt;&lt;title&gt;Fluoxetine&lt;/title&gt;&lt;/titles&gt;&lt;dates&gt;&lt;year&gt;2017&lt;/year&gt;&lt;/dates&gt;&lt;urls&gt;&lt;/urls&gt;&lt;/record&gt;&lt;/Cite&gt;&lt;Cite&gt;&lt;Author&gt;Bruggeman&lt;/Author&gt;&lt;Year&gt;2022&lt;/Year&gt;&lt;RecNum&gt;8238&lt;/RecNum&gt;&lt;record&gt;&lt;rec-number&gt;8238&lt;/rec-number&gt;&lt;foreign-keys&gt;&lt;key app="EN" db-id="adpvpv2sqp2ardea9sepxavq9f0z2r0f5sw0" timestamp="1690839979"&gt;8238&lt;/key&gt;&lt;/foreign-keys&gt;&lt;ref-type name="Book Section"&gt;5&lt;/ref-type&gt;&lt;contributors&gt;&lt;authors&gt;&lt;author&gt;Bruggeman, Clare&lt;/author&gt;&lt;author&gt;O&amp;apos;Day, Carla S&lt;/author&gt;&lt;/authors&gt;&lt;/contributors&gt;&lt;titles&gt;&lt;title&gt;Selective serotonin reuptake inhibitor toxicity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="00D1705E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36, 137]</w:t>
            </w:r>
            <w:r w:rsidR="00D1705E" w:rsidRPr="007D456F">
              <w:rPr>
                <w:sz w:val="18"/>
                <w:szCs w:val="18"/>
              </w:rPr>
              <w:fldChar w:fldCharType="end"/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70037256" w14:textId="499B380E" w:rsidR="00E634F8" w:rsidRPr="007D456F" w:rsidRDefault="00873913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rug repurposing discussed in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UYW48L0F1dGhvcj48WWVhcj4yMDE4PC9ZZWFyPjxSZWNO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UYW48L0F1dGhvcj48WWVhcj4yMDE4PC9ZZWFyPjxSZWNO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38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</w:t>
            </w:r>
            <w:r w:rsidR="00B81F9E" w:rsidRPr="007D456F">
              <w:rPr>
                <w:sz w:val="18"/>
                <w:szCs w:val="18"/>
              </w:rPr>
              <w:t>Suggested dose escalation</w:t>
            </w:r>
            <w:r w:rsidR="00D76248" w:rsidRPr="007D456F">
              <w:rPr>
                <w:sz w:val="18"/>
                <w:szCs w:val="18"/>
              </w:rPr>
              <w:t xml:space="preserve"> of imipramine</w:t>
            </w:r>
            <w:r w:rsidR="00B81F9E" w:rsidRPr="007D456F">
              <w:rPr>
                <w:sz w:val="18"/>
                <w:szCs w:val="18"/>
              </w:rPr>
              <w:t xml:space="preserve"> in GBM up to 200</w:t>
            </w:r>
            <w:r w:rsidR="00FC0493">
              <w:rPr>
                <w:sz w:val="18"/>
                <w:szCs w:val="18"/>
              </w:rPr>
              <w:t xml:space="preserve"> </w:t>
            </w:r>
            <w:r w:rsidR="00B81F9E" w:rsidRPr="007D456F">
              <w:rPr>
                <w:sz w:val="18"/>
                <w:szCs w:val="18"/>
              </w:rPr>
              <w:t>mg/day (NCT04863950).</w:t>
            </w:r>
            <w:r w:rsidR="00D76248" w:rsidRPr="007D456F">
              <w:rPr>
                <w:sz w:val="18"/>
                <w:szCs w:val="18"/>
              </w:rPr>
              <w:t xml:space="preserve"> </w:t>
            </w:r>
            <w:r w:rsidR="002B4450" w:rsidRPr="007D456F">
              <w:rPr>
                <w:sz w:val="18"/>
                <w:szCs w:val="18"/>
              </w:rPr>
              <w:t xml:space="preserve">Fluoxetine </w:t>
            </w:r>
            <w:r w:rsidR="00E634F8" w:rsidRPr="007D456F">
              <w:rPr>
                <w:sz w:val="18"/>
                <w:szCs w:val="18"/>
              </w:rPr>
              <w:t>has been epidemiologically associated with</w:t>
            </w:r>
            <w:r w:rsidR="002B4450" w:rsidRPr="007D456F">
              <w:rPr>
                <w:sz w:val="18"/>
                <w:szCs w:val="18"/>
              </w:rPr>
              <w:t xml:space="preserve"> increased survival in GBM patients </w:t>
            </w:r>
            <w:r w:rsidR="002B4450" w:rsidRPr="007D456F">
              <w:rPr>
                <w:sz w:val="18"/>
                <w:szCs w:val="18"/>
              </w:rPr>
              <w:fldChar w:fldCharType="begin">
                <w:fldData xml:space="preserve">PEVuZE5vdGU+PENpdGU+PEF1dGhvcj5CaTwvQXV0aG9yPjxZZWFyPjIwMjE8L1llYXI+PFJlY051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CaTwvQXV0aG9yPjxZZWFyPjIwMjE8L1llYXI+PFJlY051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="002B4450" w:rsidRPr="007D456F">
              <w:rPr>
                <w:sz w:val="18"/>
                <w:szCs w:val="18"/>
              </w:rPr>
            </w:r>
            <w:r w:rsidR="002B4450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39]</w:t>
            </w:r>
            <w:r w:rsidR="002B4450" w:rsidRPr="007D456F">
              <w:rPr>
                <w:sz w:val="18"/>
                <w:szCs w:val="18"/>
              </w:rPr>
              <w:fldChar w:fldCharType="end"/>
            </w:r>
            <w:r w:rsidR="002B4450"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4F464354" w14:textId="78177713" w:rsidR="00B81F9E" w:rsidRPr="007D456F" w:rsidRDefault="00B81F9E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TYWxsZWU8L0F1dGhvcj48WWVhcj4xOTkwPC9ZZWFyPjxS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TYWxsZWU8L0F1dGhvcj48WWVhcj4xOTkwPC9ZZWFyPjxS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40, 141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19873F7C" w14:textId="77777777" w:rsidTr="00DE42D5">
        <w:tc>
          <w:tcPr>
            <w:tcW w:w="699" w:type="pct"/>
            <w:shd w:val="clear" w:color="auto" w:fill="DFEDFA"/>
            <w:vAlign w:val="center"/>
          </w:tcPr>
          <w:p w14:paraId="17334E17" w14:textId="7DB94B98" w:rsidR="006E1ACA" w:rsidRPr="007D456F" w:rsidRDefault="006E1ACA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prepitant</w:t>
            </w:r>
            <w:r w:rsidR="00A955E4">
              <w:rPr>
                <w:sz w:val="18"/>
                <w:szCs w:val="18"/>
              </w:rPr>
              <w:t>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264781E7" w14:textId="2387DA51" w:rsidR="006E1ACA" w:rsidRPr="007D456F" w:rsidRDefault="006E1ACA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ytotoxicity, NK-1R inhibitor, reduces side effects of chemotherapy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04F4194" w14:textId="500EB2A3" w:rsidR="006E1ACA" w:rsidRPr="007D456F" w:rsidRDefault="006E1ACA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Style w:val="fipmark"/>
                <w:sz w:val="18"/>
                <w:szCs w:val="18"/>
              </w:rPr>
              <w:t>Metabolized via CYP</w:t>
            </w:r>
            <w:r w:rsidRPr="007D456F">
              <w:rPr>
                <w:sz w:val="18"/>
                <w:szCs w:val="18"/>
              </w:rPr>
              <w:t>3A4 (moderate inhibitor</w:t>
            </w:r>
            <w:r w:rsidR="003E2410" w:rsidRPr="007D456F">
              <w:rPr>
                <w:sz w:val="18"/>
                <w:szCs w:val="18"/>
              </w:rPr>
              <w:t xml:space="preserve"> and inducer</w:t>
            </w:r>
            <w:r w:rsidRPr="007D456F">
              <w:rPr>
                <w:sz w:val="18"/>
                <w:szCs w:val="18"/>
              </w:rPr>
              <w:t>)</w:t>
            </w:r>
            <w:r w:rsidR="00C70732" w:rsidRPr="007D456F">
              <w:rPr>
                <w:sz w:val="18"/>
                <w:szCs w:val="18"/>
              </w:rPr>
              <w:t xml:space="preserve">; </w:t>
            </w:r>
            <w:r w:rsidR="00EB78A7" w:rsidRPr="007D456F">
              <w:rPr>
                <w:sz w:val="18"/>
                <w:szCs w:val="18"/>
              </w:rPr>
              <w:t>also,</w:t>
            </w:r>
            <w:r w:rsidR="00C70732" w:rsidRPr="007D456F">
              <w:rPr>
                <w:sz w:val="18"/>
                <w:szCs w:val="18"/>
              </w:rPr>
              <w:t xml:space="preserve"> CYP2C9 inducer</w:t>
            </w:r>
            <w:r w:rsidRPr="007D456F">
              <w:rPr>
                <w:sz w:val="18"/>
                <w:szCs w:val="18"/>
              </w:rPr>
              <w:t>.</w:t>
            </w:r>
            <w:r w:rsidR="003216A3" w:rsidRPr="007D456F">
              <w:rPr>
                <w:sz w:val="18"/>
                <w:szCs w:val="18"/>
              </w:rPr>
              <w:t xml:space="preserve"> </w:t>
            </w:r>
            <w:r w:rsidR="00EB78A7" w:rsidRPr="007D456F">
              <w:rPr>
                <w:sz w:val="18"/>
                <w:szCs w:val="18"/>
              </w:rPr>
              <w:t xml:space="preserve">Generally well-tolerated </w:t>
            </w:r>
            <w:r w:rsidR="00EB78A7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Ritchie&lt;/Author&gt;&lt;Year&gt;2019&lt;/Year&gt;&lt;RecNum&gt;8197&lt;/RecNum&gt;&lt;DisplayText&gt;[142]&lt;/DisplayText&gt;&lt;record&gt;&lt;rec-number&gt;8197&lt;/rec-number&gt;&lt;foreign-keys&gt;&lt;key app="EN" db-id="adpvpv2sqp2ardea9sepxavq9f0z2r0f5sw0" timestamp="1690756623"&gt;8197&lt;/key&gt;&lt;/foreign-keys&gt;&lt;ref-type name="Journal Article"&gt;17&lt;/ref-type&gt;&lt;contributors&gt;&lt;authors&gt;&lt;author&gt;Ritchie, Michael K&lt;/author&gt;&lt;author&gt;Kohli, Arpan&lt;/author&gt;&lt;/authors&gt;&lt;/contributors&gt;&lt;titles&gt;&lt;title&gt;Aprepitant&lt;/title&gt;&lt;/titles&gt;&lt;dates&gt;&lt;year&gt;2019&lt;/year&gt;&lt;/dates&gt;&lt;urls&gt;&lt;/urls&gt;&lt;/record&gt;&lt;/Cite&gt;&lt;/EndNote&gt;</w:instrText>
            </w:r>
            <w:r w:rsidR="00EB78A7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42]</w:t>
            </w:r>
            <w:r w:rsidR="00EB78A7" w:rsidRPr="007D456F">
              <w:rPr>
                <w:sz w:val="18"/>
                <w:szCs w:val="18"/>
              </w:rPr>
              <w:fldChar w:fldCharType="end"/>
            </w:r>
            <w:r w:rsidR="003216A3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1B938942" w14:textId="4C4D96CB" w:rsidR="006E1ACA" w:rsidRPr="007D456F" w:rsidRDefault="006E1ACA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As suggested in the CUSP9 trial, 80 mg q.d.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06056F30" w14:textId="39CB6167" w:rsidR="006E1ACA" w:rsidRPr="007D456F" w:rsidRDefault="006E1ACA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TYW5jaGV6PC9BdXRob3I+PFllYXI+MjAwNDwvWWVhcj48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TYW5jaGV6PC9BdXRob3I+PFllYXI+MjAwNDwvWWVhcj48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43, 144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72568523" w14:textId="77777777" w:rsidTr="00DE42D5">
        <w:tc>
          <w:tcPr>
            <w:tcW w:w="699" w:type="pct"/>
            <w:shd w:val="clear" w:color="auto" w:fill="DFEDFA"/>
            <w:vAlign w:val="center"/>
          </w:tcPr>
          <w:p w14:paraId="5620AE24" w14:textId="496D4C98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Sulfasalaz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3EC58374" w14:textId="01205078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ntiproliferative effects, inflammation, radiosensitizer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3A50D3F4" w14:textId="6A65DFD3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Metabolized by gut microbiome, </w:t>
            </w:r>
            <w:r w:rsidR="009B5E75">
              <w:rPr>
                <w:sz w:val="18"/>
                <w:szCs w:val="18"/>
              </w:rPr>
              <w:t xml:space="preserve">the </w:t>
            </w:r>
            <w:r w:rsidR="009B5E75" w:rsidRPr="009B5E75">
              <w:rPr>
                <w:sz w:val="18"/>
                <w:szCs w:val="18"/>
              </w:rPr>
              <w:t xml:space="preserve">ABCG2 </w:t>
            </w:r>
            <w:r w:rsidR="009B5E75">
              <w:rPr>
                <w:sz w:val="18"/>
                <w:szCs w:val="18"/>
              </w:rPr>
              <w:t>transporter</w:t>
            </w:r>
            <w:r w:rsidR="009B5E75" w:rsidRPr="007D456F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>might be a bioavailability limiting factor.</w:t>
            </w:r>
            <w:r w:rsidR="00337573" w:rsidRPr="007D456F">
              <w:rPr>
                <w:sz w:val="18"/>
                <w:szCs w:val="18"/>
              </w:rPr>
              <w:t xml:space="preserve"> </w:t>
            </w:r>
            <w:r w:rsidR="00F205A9" w:rsidRPr="007D456F">
              <w:rPr>
                <w:sz w:val="18"/>
                <w:szCs w:val="18"/>
              </w:rPr>
              <w:t>R</w:t>
            </w:r>
            <w:r w:rsidR="002D7523" w:rsidRPr="007D456F">
              <w:rPr>
                <w:sz w:val="18"/>
                <w:szCs w:val="18"/>
              </w:rPr>
              <w:t xml:space="preserve">are </w:t>
            </w:r>
            <w:r w:rsidR="00337573" w:rsidRPr="007D456F">
              <w:rPr>
                <w:sz w:val="18"/>
                <w:szCs w:val="18"/>
              </w:rPr>
              <w:t>side effects include</w:t>
            </w:r>
            <w:r w:rsidR="00F205A9" w:rsidRPr="007D456F">
              <w:rPr>
                <w:sz w:val="18"/>
                <w:szCs w:val="18"/>
              </w:rPr>
              <w:t xml:space="preserve"> serious</w:t>
            </w:r>
            <w:r w:rsidR="00337573" w:rsidRPr="007D456F">
              <w:rPr>
                <w:sz w:val="18"/>
                <w:szCs w:val="18"/>
              </w:rPr>
              <w:t xml:space="preserve"> </w:t>
            </w:r>
            <w:r w:rsidR="00500049" w:rsidRPr="007D456F">
              <w:rPr>
                <w:sz w:val="18"/>
                <w:szCs w:val="18"/>
              </w:rPr>
              <w:t>skin hypersensitivity</w:t>
            </w:r>
            <w:r w:rsidR="00337573" w:rsidRPr="007D456F">
              <w:rPr>
                <w:sz w:val="18"/>
                <w:szCs w:val="18"/>
              </w:rPr>
              <w:t xml:space="preserve"> reactions, hepatic toxicity, renal impairment</w:t>
            </w:r>
            <w:r w:rsidR="002D7523" w:rsidRPr="007D456F">
              <w:rPr>
                <w:sz w:val="18"/>
                <w:szCs w:val="18"/>
              </w:rPr>
              <w:t xml:space="preserve"> </w:t>
            </w:r>
            <w:r w:rsidR="002D7523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Choi&lt;/Author&gt;&lt;Year&gt;2020&lt;/Year&gt;&lt;RecNum&gt;8198&lt;/RecNum&gt;&lt;DisplayText&gt;[145]&lt;/DisplayText&gt;&lt;record&gt;&lt;rec-number&gt;8198&lt;/rec-number&gt;&lt;foreign-keys&gt;&lt;key app="EN" db-id="adpvpv2sqp2ardea9sepxavq9f0z2r0f5sw0" timestamp="1690756859"&gt;8198&lt;/key&gt;&lt;/foreign-keys&gt;&lt;ref-type name="Journal Article"&gt;17&lt;/ref-type&gt;&lt;contributors&gt;&lt;authors&gt;&lt;author&gt;Choi, Jaehwa&lt;/author&gt;&lt;author&gt;Fenando, Ardy&lt;/author&gt;&lt;/authors&gt;&lt;/contributors&gt;&lt;titles&gt;&lt;title&gt;Sulfasalazine&lt;/title&gt;&lt;/titles&gt;&lt;dates&gt;&lt;year&gt;2020&lt;/year&gt;&lt;/dates&gt;&lt;urls&gt;&lt;/urls&gt;&lt;/record&gt;&lt;/Cite&gt;&lt;/EndNote&gt;</w:instrText>
            </w:r>
            <w:r w:rsidR="002D7523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45]</w:t>
            </w:r>
            <w:r w:rsidR="002D7523" w:rsidRPr="007D456F">
              <w:rPr>
                <w:sz w:val="18"/>
                <w:szCs w:val="18"/>
              </w:rPr>
              <w:fldChar w:fldCharType="end"/>
            </w:r>
            <w:r w:rsidR="00337573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49E0172D" w14:textId="3A1B4C06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osing in clinical trials for GBM ranges from 1 to 4 g/day. Hypothesized to improve the efficacy of radiotherapy (NCT04205357); however, relatively high incidence of adverse effects warrants caution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Sb2JlPC9BdXRob3I+PFllYXI+MjAwOTwvWWVhcj48UmVj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Sb2JlPC9BdXRob3I+PFllYXI+MjAwOTwvWWVhcj48UmVj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46, 147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34E5E387" w14:textId="549B640C" w:rsidR="00B81F9E" w:rsidRPr="007D456F" w:rsidRDefault="00B81F9E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LdXN1aGFyYTwvQXV0aG9yPjxZZWFyPjIwMTI8L1llYXI+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LdXN1aGFyYTwvQXV0aG9yPjxZZWFyPjIwMTI8L1llYXI+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48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6B1143BC" w14:textId="77777777" w:rsidTr="00DE42D5">
        <w:tc>
          <w:tcPr>
            <w:tcW w:w="699" w:type="pct"/>
            <w:shd w:val="clear" w:color="auto" w:fill="DFEDFA"/>
            <w:vAlign w:val="center"/>
          </w:tcPr>
          <w:p w14:paraId="3652713C" w14:textId="7D4C5C06" w:rsidR="005C3949" w:rsidRPr="007D456F" w:rsidRDefault="004152D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Protease inhibitors (</w:t>
            </w:r>
            <w:r w:rsidR="00996659" w:rsidRPr="007D456F">
              <w:rPr>
                <w:sz w:val="18"/>
                <w:szCs w:val="18"/>
              </w:rPr>
              <w:t xml:space="preserve">e.g., </w:t>
            </w:r>
            <w:r w:rsidRPr="007D456F">
              <w:rPr>
                <w:sz w:val="18"/>
                <w:szCs w:val="18"/>
              </w:rPr>
              <w:t>r</w:t>
            </w:r>
            <w:r w:rsidR="005C3949" w:rsidRPr="007D456F">
              <w:rPr>
                <w:sz w:val="18"/>
                <w:szCs w:val="18"/>
              </w:rPr>
              <w:t xml:space="preserve">itonavir, nelfinavir </w:t>
            </w:r>
            <w:r w:rsidR="00F205A9" w:rsidRPr="007D456F">
              <w:rPr>
                <w:sz w:val="18"/>
                <w:szCs w:val="18"/>
              </w:rPr>
              <w:t>and</w:t>
            </w:r>
            <w:r w:rsidR="005C3949" w:rsidRPr="007D456F">
              <w:rPr>
                <w:sz w:val="18"/>
                <w:szCs w:val="18"/>
              </w:rPr>
              <w:t xml:space="preserve"> lopinavir</w:t>
            </w:r>
            <w:r w:rsidR="00996659" w:rsidRPr="007D456F">
              <w:rPr>
                <w:sz w:val="18"/>
                <w:szCs w:val="18"/>
              </w:rPr>
              <w:t>)</w:t>
            </w:r>
            <w:r w:rsidR="005C3949" w:rsidRPr="007D456F">
              <w:rPr>
                <w:sz w:val="18"/>
                <w:szCs w:val="18"/>
              </w:rPr>
              <w:t>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3CEE6A9" w14:textId="6F7B80B9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vasion, reduced pro-tumoral signaling, glucose transport</w:t>
            </w:r>
            <w:r w:rsidR="008F0B56" w:rsidRPr="007D456F">
              <w:rPr>
                <w:sz w:val="18"/>
                <w:szCs w:val="18"/>
              </w:rPr>
              <w:t>, cell cycle, AKT/mTOR pathway</w:t>
            </w:r>
            <w:r w:rsidR="008C20D0" w:rsidRPr="007D456F">
              <w:rPr>
                <w:sz w:val="18"/>
                <w:szCs w:val="18"/>
              </w:rPr>
              <w:t>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0373AF66" w14:textId="228B8BB4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Nelfinavir metabolized via </w:t>
            </w:r>
            <w:r w:rsidRPr="007D456F">
              <w:rPr>
                <w:rStyle w:val="fipmark"/>
                <w:sz w:val="18"/>
                <w:szCs w:val="18"/>
              </w:rPr>
              <w:t>CYP</w:t>
            </w:r>
            <w:r w:rsidRPr="007D456F">
              <w:rPr>
                <w:sz w:val="18"/>
                <w:szCs w:val="18"/>
              </w:rPr>
              <w:t>3A (strong inhibitor) and CYP2C19. Ritonavir CYP3A (strong inhibitor) and CYP2D6. Lopinavir CYP3A (strong inhibitor).</w:t>
            </w:r>
            <w:r w:rsidR="00F205A9" w:rsidRPr="007D456F">
              <w:rPr>
                <w:sz w:val="18"/>
                <w:szCs w:val="18"/>
              </w:rPr>
              <w:t xml:space="preserve"> </w:t>
            </w:r>
            <w:r w:rsidR="00E93EFF" w:rsidRPr="007D456F">
              <w:rPr>
                <w:sz w:val="18"/>
                <w:szCs w:val="18"/>
              </w:rPr>
              <w:t>Constitutional side effects; s</w:t>
            </w:r>
            <w:r w:rsidR="00F205A9" w:rsidRPr="007D456F">
              <w:rPr>
                <w:sz w:val="18"/>
                <w:szCs w:val="18"/>
              </w:rPr>
              <w:t>erious side effects include drug interactions,</w:t>
            </w:r>
            <w:r w:rsidR="0056230F" w:rsidRPr="007D456F">
              <w:rPr>
                <w:sz w:val="18"/>
                <w:szCs w:val="18"/>
              </w:rPr>
              <w:t xml:space="preserve"> hypersensitivity,</w:t>
            </w:r>
            <w:r w:rsidR="00F205A9" w:rsidRPr="007D456F">
              <w:rPr>
                <w:sz w:val="18"/>
                <w:szCs w:val="18"/>
              </w:rPr>
              <w:t xml:space="preserve"> QT prolongation</w:t>
            </w:r>
            <w:r w:rsidR="0056230F" w:rsidRPr="007D456F">
              <w:rPr>
                <w:sz w:val="18"/>
                <w:szCs w:val="18"/>
              </w:rPr>
              <w:t xml:space="preserve"> </w:t>
            </w:r>
            <w:r w:rsidR="0056230F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Talha&lt;/Author&gt;&lt;Year&gt;2020&lt;/Year&gt;&lt;RecNum&gt;8199&lt;/RecNum&gt;&lt;DisplayText&gt;[149]&lt;/DisplayText&gt;&lt;record&gt;&lt;rec-number&gt;8199&lt;/rec-number&gt;&lt;foreign-keys&gt;&lt;key app="EN" db-id="adpvpv2sqp2ardea9sepxavq9f0z2r0f5sw0" timestamp="1690757242"&gt;8199&lt;/key&gt;&lt;/foreign-keys&gt;&lt;ref-type name="Journal Article"&gt;17&lt;/ref-type&gt;&lt;contributors&gt;&lt;authors&gt;&lt;author&gt;Talha, B&lt;/author&gt;&lt;author&gt;Dhamoon, AS&lt;/author&gt;&lt;/authors&gt;&lt;/contributors&gt;&lt;titles&gt;&lt;title&gt;Ritonavir&lt;/title&gt;&lt;secondary-title&gt;&lt;style face="normal" font="default" size="100%"&gt;Stat Pearls. Treasure Islan&lt;/style&gt;&lt;style face="normal" font="default" charset="238" size="100%"&gt;d&lt;/style&gt;&lt;style face="normal" font="default" size="100%"&gt;: Stat Pearls Publishing&lt;/style&gt;&lt;/secondary-title&gt;&lt;/titles&gt;&lt;periodical&gt;&lt;full-title&gt;Stat Pearls. Treasure Island: Stat Pearls Publishing&lt;/full-title&gt;&lt;/periodical&gt;&lt;dates&gt;&lt;year&gt;2020&lt;/year&gt;&lt;/dates&gt;&lt;urls&gt;&lt;/urls&gt;&lt;/record&gt;&lt;/Cite&gt;&lt;/EndNote&gt;</w:instrText>
            </w:r>
            <w:r w:rsidR="0056230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49]</w:t>
            </w:r>
            <w:r w:rsidR="0056230F" w:rsidRPr="007D456F">
              <w:rPr>
                <w:sz w:val="18"/>
                <w:szCs w:val="18"/>
              </w:rPr>
              <w:fldChar w:fldCharType="end"/>
            </w:r>
            <w:r w:rsidR="004152D2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081C92E8" w14:textId="27455771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As suggested in the CUSP9 trial, ritonavir 200 mg q.d. </w:t>
            </w:r>
            <w:r w:rsidR="00D97288" w:rsidRPr="007D456F">
              <w:rPr>
                <w:sz w:val="18"/>
                <w:szCs w:val="18"/>
              </w:rPr>
              <w:t>up to</w:t>
            </w:r>
            <w:r w:rsidRPr="007D456F">
              <w:rPr>
                <w:sz w:val="18"/>
                <w:szCs w:val="18"/>
              </w:rPr>
              <w:t xml:space="preserve"> 200 mg b.i.d.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IYWxhdHNjaDwvQXV0aG9yPjxZZWFyPjIwMjE8L1llYXI+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36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  <w:r w:rsidR="00AB1992" w:rsidRPr="007D456F">
              <w:rPr>
                <w:sz w:val="18"/>
                <w:szCs w:val="18"/>
              </w:rPr>
              <w:t xml:space="preserve"> Also explored for drug repurposing in other malignancies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4B3C8042" w14:textId="1963E887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HcmFuZm9yczwvQXV0aG9yPjxZZWFyPjIwMDY8L1llYXI+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HcmFuZm9yczwvQXV0aG9yPjxZZWFyPjIwMDY8L1llYXI+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0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4E59053A" w14:textId="77777777" w:rsidTr="00DE42D5">
        <w:tc>
          <w:tcPr>
            <w:tcW w:w="699" w:type="pct"/>
            <w:shd w:val="clear" w:color="auto" w:fill="DFEDFA"/>
            <w:vAlign w:val="center"/>
          </w:tcPr>
          <w:p w14:paraId="10606262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Rapamycin analogues (e.g., sirolimus, everolimus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5CAB1068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TOR inhibition, apopto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9A15893" w14:textId="0EC1F5C9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Primarily via CYP3A4 and P-glycoprotein (P-gp). Caution when combined with </w:t>
            </w:r>
            <w:r w:rsidR="002F5A3A" w:rsidRPr="007D456F">
              <w:rPr>
                <w:sz w:val="18"/>
                <w:szCs w:val="18"/>
              </w:rPr>
              <w:t xml:space="preserve">CYP </w:t>
            </w:r>
            <w:r w:rsidRPr="007D456F">
              <w:rPr>
                <w:sz w:val="18"/>
                <w:szCs w:val="18"/>
              </w:rPr>
              <w:t>inducers/inhibitors.</w:t>
            </w:r>
            <w:r w:rsidR="0056230F" w:rsidRPr="007D456F">
              <w:rPr>
                <w:sz w:val="18"/>
                <w:szCs w:val="18"/>
              </w:rPr>
              <w:t xml:space="preserve"> Serious side effects include infection risk, delayed wound healing, interstitial lung disease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2DCFBD5F" w14:textId="5E753762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TOR</w:t>
            </w:r>
            <w:r w:rsidR="002F5A3A" w:rsidRPr="007D456F">
              <w:rPr>
                <w:sz w:val="18"/>
                <w:szCs w:val="18"/>
              </w:rPr>
              <w:t xml:space="preserve"> inhibition</w:t>
            </w:r>
            <w:r w:rsidRPr="007D456F">
              <w:rPr>
                <w:sz w:val="18"/>
                <w:szCs w:val="18"/>
              </w:rPr>
              <w:t xml:space="preserve"> </w:t>
            </w:r>
            <w:r w:rsidR="00D97288" w:rsidRPr="007D456F">
              <w:rPr>
                <w:sz w:val="18"/>
                <w:szCs w:val="18"/>
              </w:rPr>
              <w:t>in</w:t>
            </w:r>
            <w:r w:rsidRPr="007D456F">
              <w:rPr>
                <w:sz w:val="18"/>
                <w:szCs w:val="18"/>
              </w:rPr>
              <w:t xml:space="preserve"> GBM therapy discussed in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Cruz Da Silva&lt;/Author&gt;&lt;Year&gt;2021&lt;/Year&gt;&lt;RecNum&gt;7546&lt;/RecNum&gt;&lt;DisplayText&gt;[151]&lt;/DisplayText&gt;&lt;record&gt;&lt;rec-number&gt;7546&lt;/rec-number&gt;&lt;foreign-keys&gt;&lt;key app="EN" db-id="adpvpv2sqp2ardea9sepxavq9f0z2r0f5sw0" timestamp="1672689086"&gt;7546&lt;/key&gt;&lt;/foreign-keys&gt;&lt;ref-type name="Journal Article"&gt;17&lt;/ref-type&gt;&lt;contributors&gt;&lt;authors&gt;&lt;author&gt;Cruz Da Silva, E.&lt;/author&gt;&lt;author&gt;Mercier, M. C.&lt;/author&gt;&lt;author&gt;Etienne-Selloum, N.&lt;/author&gt;&lt;author&gt;Dontenwill, M.&lt;/author&gt;&lt;author&gt;Choulier, L.&lt;/author&gt;&lt;/authors&gt;&lt;/contributors&gt;&lt;auth-address&gt;CNRS, UMR 7021, Laboratoire de Bioimagerie et Pathologies, Faculte de Pharmacie, Universite de Strasbourg, 67401 Illkirch, France.&amp;#xD;Service de Pharmacie, Institut de Cancerologie Strasbourg Europe, 67200 Strasbourg, France.&lt;/auth-address&gt;&lt;titles&gt;&lt;title&gt;A Systematic Review of Glioblastoma-Targeted Therapies in Phases II, III, IV Clinical Trials&lt;/title&gt;&lt;secondary-title&gt;Cancers (Basel)&lt;/secondary-title&gt;&lt;/titles&gt;&lt;periodical&gt;&lt;full-title&gt;Cancers (Basel)&lt;/full-title&gt;&lt;/periodical&gt;&lt;volume&gt;13&lt;/volume&gt;&lt;number&gt;8&lt;/number&gt;&lt;edition&gt;2021/05/01&lt;/edition&gt;&lt;keywords&gt;&lt;keyword&gt;biomarkers&lt;/keyword&gt;&lt;keyword&gt;clinical trials&lt;/keyword&gt;&lt;keyword&gt;glioblastoma&lt;/keyword&gt;&lt;keyword&gt;targeted therapies&lt;/keyword&gt;&lt;/keywords&gt;&lt;dates&gt;&lt;year&gt;2021&lt;/year&gt;&lt;pub-dates&gt;&lt;date&gt;Apr 9&lt;/date&gt;&lt;/pub-dates&gt;&lt;/dates&gt;&lt;isbn&gt;2072-6694 (Print)&amp;#xD;2072-6694 (Linking)&lt;/isbn&gt;&lt;accession-num&gt;33918704&lt;/accession-num&gt;&lt;urls&gt;&lt;related-urls&gt;&lt;url&gt;https://www.ncbi.nlm.nih.gov/pubmed/33918704&lt;/url&gt;&lt;/related-urls&gt;&lt;/urls&gt;&lt;custom2&gt;PMC8069979&lt;/custom2&gt;&lt;electronic-resource-num&gt;10.3390/cancers13081795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1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15A0A14F" w14:textId="58A725B4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XeWV0aDwvQXV0aG9yPjxZZWFyPjIwMTE8L1llYXI+PFJl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XeWV0aDwvQXV0aG9yPjxZZWFyPjIwMTE8L1llYXI+PFJl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2, 15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3E9EC7A0" w14:textId="77777777" w:rsidTr="00DE42D5">
        <w:tc>
          <w:tcPr>
            <w:tcW w:w="699" w:type="pct"/>
            <w:shd w:val="clear" w:color="auto" w:fill="DFEDFA"/>
            <w:vAlign w:val="center"/>
          </w:tcPr>
          <w:p w14:paraId="482A5E62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Leflunomid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C73A70D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Cytotoxicity, angiogenesis, stemness, immune modulator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1BDC6236" w14:textId="1ADF76B6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YP1A2, CYP2C19 and CYP3A4. Caution when combining with CYP inhibitors.</w:t>
            </w:r>
            <w:r w:rsidR="005B113F" w:rsidRPr="007D456F">
              <w:rPr>
                <w:sz w:val="18"/>
                <w:szCs w:val="18"/>
              </w:rPr>
              <w:t xml:space="preserve"> Serious side effects include severe dermatological </w:t>
            </w:r>
            <w:r w:rsidR="005B113F" w:rsidRPr="007D456F">
              <w:rPr>
                <w:sz w:val="18"/>
                <w:szCs w:val="18"/>
              </w:rPr>
              <w:lastRenderedPageBreak/>
              <w:t xml:space="preserve">reactions, </w:t>
            </w:r>
            <w:r w:rsidR="00E43B2D" w:rsidRPr="007D456F">
              <w:rPr>
                <w:sz w:val="18"/>
                <w:szCs w:val="18"/>
              </w:rPr>
              <w:t>pancytopenia</w:t>
            </w:r>
            <w:r w:rsidR="005B113F" w:rsidRPr="007D456F">
              <w:rPr>
                <w:sz w:val="18"/>
                <w:szCs w:val="18"/>
              </w:rPr>
              <w:t>, interstitial lung disease</w:t>
            </w:r>
            <w:r w:rsidR="00E43B2D" w:rsidRPr="007D456F">
              <w:rPr>
                <w:sz w:val="18"/>
                <w:szCs w:val="18"/>
              </w:rPr>
              <w:t xml:space="preserve">, pneumonitis, hepatic injury </w:t>
            </w:r>
            <w:r w:rsidR="00E43B2D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Padda&lt;/Author&gt;&lt;Year&gt;2022&lt;/Year&gt;&lt;RecNum&gt;325&lt;/RecNum&gt;&lt;DisplayText&gt;[154]&lt;/DisplayText&gt;&lt;record&gt;&lt;rec-number&gt;325&lt;/rec-number&gt;&lt;foreign-keys&gt;&lt;key app="EN" db-id="adpvpv2sqp2ardea9sepxavq9f0z2r0f5sw0" timestamp="1668130627"&gt;325&lt;/key&gt;&lt;/foreign-keys&gt;&lt;ref-type name="Book Section"&gt;5&lt;/ref-type&gt;&lt;contributors&gt;&lt;authors&gt;&lt;author&gt;Padda, Inderbir S&lt;/author&gt;&lt;author&gt;Goyal, Amandeep&lt;/author&gt;&lt;/authors&gt;&lt;/contributors&gt;&lt;titles&gt;&lt;title&gt;Leflunomide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="00E43B2D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4]</w:t>
            </w:r>
            <w:r w:rsidR="00E43B2D" w:rsidRPr="007D456F">
              <w:rPr>
                <w:sz w:val="18"/>
                <w:szCs w:val="18"/>
              </w:rPr>
              <w:fldChar w:fldCharType="end"/>
            </w:r>
            <w:r w:rsidR="005B113F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70B065D7" w14:textId="01AB7B42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In standard dosing, loading dose 100 mg</w:t>
            </w:r>
            <w:r w:rsidR="006D3829" w:rsidRPr="007D456F">
              <w:rPr>
                <w:sz w:val="18"/>
                <w:szCs w:val="18"/>
              </w:rPr>
              <w:t>/day</w:t>
            </w:r>
            <w:r w:rsidRPr="007D456F">
              <w:rPr>
                <w:sz w:val="18"/>
                <w:szCs w:val="18"/>
              </w:rPr>
              <w:t xml:space="preserve"> for three days, followed by a maintenance dose of 10 </w:t>
            </w:r>
            <w:r w:rsidR="00C54940" w:rsidRPr="007D456F">
              <w:rPr>
                <w:sz w:val="18"/>
                <w:szCs w:val="18"/>
              </w:rPr>
              <w:t>to</w:t>
            </w:r>
            <w:r w:rsidRPr="007D456F">
              <w:rPr>
                <w:sz w:val="18"/>
                <w:szCs w:val="18"/>
              </w:rPr>
              <w:t xml:space="preserve"> 20 mg</w:t>
            </w:r>
            <w:r w:rsidR="00C54940" w:rsidRPr="007D456F">
              <w:rPr>
                <w:sz w:val="18"/>
                <w:szCs w:val="18"/>
              </w:rPr>
              <w:t>/day</w:t>
            </w:r>
            <w:r w:rsidRPr="007D456F">
              <w:rPr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Padda&lt;/Author&gt;&lt;Year&gt;2022&lt;/Year&gt;&lt;RecNum&gt;325&lt;/RecNum&gt;&lt;DisplayText&gt;[154]&lt;/DisplayText&gt;&lt;record&gt;&lt;rec-number&gt;325&lt;/rec-number&gt;&lt;foreign-keys&gt;&lt;key app="EN" db-id="adpvpv2sqp2ardea9sepxavq9f0z2r0f5sw0" timestamp="1668130627"&gt;325&lt;/key&gt;&lt;/foreign-keys&gt;&lt;ref-type name="Book Section"&gt;5&lt;/ref-type&gt;&lt;contributors&gt;&lt;authors&gt;&lt;author&gt;Padda, Inderbir S&lt;/author&gt;&lt;author&gt;Goyal, Amandeep&lt;/author&gt;&lt;/authors&gt;&lt;/contributors&gt;&lt;titles&gt;&lt;title&gt;Leflunomide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4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</w:t>
            </w:r>
            <w:r w:rsidRPr="007D456F">
              <w:rPr>
                <w:sz w:val="18"/>
                <w:szCs w:val="18"/>
              </w:rPr>
              <w:lastRenderedPageBreak/>
              <w:t>Optimal</w:t>
            </w:r>
            <w:r w:rsidR="009A5850" w:rsidRPr="007D456F">
              <w:rPr>
                <w:sz w:val="18"/>
                <w:szCs w:val="18"/>
              </w:rPr>
              <w:t xml:space="preserve"> dosing and</w:t>
            </w:r>
            <w:r w:rsidR="00E51A63" w:rsidRPr="007D456F">
              <w:rPr>
                <w:sz w:val="18"/>
                <w:szCs w:val="18"/>
              </w:rPr>
              <w:t xml:space="preserve"> route</w:t>
            </w:r>
            <w:r w:rsidR="00D831C8" w:rsidRPr="007D456F">
              <w:rPr>
                <w:sz w:val="18"/>
                <w:szCs w:val="18"/>
              </w:rPr>
              <w:t xml:space="preserve"> of administration</w:t>
            </w:r>
            <w:r w:rsidRPr="007D456F">
              <w:rPr>
                <w:sz w:val="18"/>
                <w:szCs w:val="18"/>
              </w:rPr>
              <w:t xml:space="preserve"> for GBM </w:t>
            </w:r>
            <w:r w:rsidR="009A5850" w:rsidRPr="007D456F">
              <w:rPr>
                <w:sz w:val="18"/>
                <w:szCs w:val="18"/>
              </w:rPr>
              <w:t xml:space="preserve">therapy </w:t>
            </w:r>
            <w:r w:rsidRPr="007D456F">
              <w:rPr>
                <w:sz w:val="18"/>
                <w:szCs w:val="18"/>
              </w:rPr>
              <w:t>unknown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3A3FDA19" w14:textId="19B655BD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fldChar w:fldCharType="begin">
                <w:fldData xml:space="preserve">PEVuZE5vdGU+PENpdGU+PEF1dGhvcj5Sb3ptYW48L0F1dGhvcj48WWVhcj4yMDAyPC9ZZWFyPjxS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Sb3ptYW48L0F1dGhvcj48WWVhcj4yMDAyPC9ZZWFyPjxS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5-157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4E8CF54E" w14:textId="77777777" w:rsidTr="00DE42D5">
        <w:tc>
          <w:tcPr>
            <w:tcW w:w="699" w:type="pct"/>
            <w:shd w:val="clear" w:color="auto" w:fill="DFEDFA"/>
            <w:vAlign w:val="center"/>
          </w:tcPr>
          <w:p w14:paraId="0055225B" w14:textId="6C79CA65" w:rsidR="00C127A2" w:rsidRPr="007D456F" w:rsidRDefault="00C127A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budilast (</w:t>
            </w:r>
            <w:r w:rsidR="00536B8C" w:rsidRPr="007D456F">
              <w:rPr>
                <w:sz w:val="18"/>
                <w:szCs w:val="18"/>
              </w:rPr>
              <w:t>Phosphodiesterase-4 inhibitor</w:t>
            </w:r>
            <w:r w:rsidRPr="007D456F">
              <w:rPr>
                <w:sz w:val="18"/>
                <w:szCs w:val="18"/>
              </w:rPr>
              <w:t>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5D13C01E" w14:textId="1A05687E" w:rsidR="00C127A2" w:rsidRPr="007D456F" w:rsidRDefault="00C127A2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mmune regula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9BE2E8B" w14:textId="2BF49449" w:rsidR="00C127A2" w:rsidRPr="007D456F" w:rsidRDefault="00C127A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Not described as a clinically relevant inhibitor</w:t>
            </w:r>
            <w:r w:rsidR="0077196C" w:rsidRPr="007D456F">
              <w:rPr>
                <w:sz w:val="18"/>
                <w:szCs w:val="18"/>
              </w:rPr>
              <w:t>/</w:t>
            </w:r>
            <w:r w:rsidRPr="007D456F">
              <w:rPr>
                <w:sz w:val="18"/>
                <w:szCs w:val="18"/>
              </w:rPr>
              <w:t xml:space="preserve">inducer of CYP enzymes. Serious </w:t>
            </w:r>
            <w:r w:rsidR="0077196C" w:rsidRPr="007D456F">
              <w:rPr>
                <w:sz w:val="18"/>
                <w:szCs w:val="18"/>
              </w:rPr>
              <w:t xml:space="preserve">side </w:t>
            </w:r>
            <w:r w:rsidRPr="007D456F">
              <w:rPr>
                <w:sz w:val="18"/>
                <w:szCs w:val="18"/>
              </w:rPr>
              <w:t>effects include hepatotoxicity, allergic reactions, cardiovascular effects</w:t>
            </w:r>
            <w:r w:rsidR="0077196C" w:rsidRPr="007D456F">
              <w:rPr>
                <w:sz w:val="18"/>
                <w:szCs w:val="18"/>
              </w:rPr>
              <w:t xml:space="preserve"> </w:t>
            </w:r>
            <w:r w:rsidR="0077196C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Padda&lt;/Author&gt;&lt;Year&gt;2020&lt;/Year&gt;&lt;RecNum&gt;8242&lt;/RecNum&gt;&lt;DisplayText&gt;[158]&lt;/DisplayText&gt;&lt;record&gt;&lt;rec-number&gt;8242&lt;/rec-number&gt;&lt;foreign-keys&gt;&lt;key app="EN" db-id="adpvpv2sqp2ardea9sepxavq9f0z2r0f5sw0" timestamp="1690840578"&gt;8242&lt;/key&gt;&lt;/foreign-keys&gt;&lt;ref-type name="Journal Article"&gt;17&lt;/ref-type&gt;&lt;contributors&gt;&lt;authors&gt;&lt;author&gt;Padda, Inderbir S&lt;/author&gt;&lt;author&gt;Tripp, Jayson&lt;/author&gt;&lt;/authors&gt;&lt;/contributors&gt;&lt;titles&gt;&lt;title&gt;Phosphodiesterase inhibitors&lt;/title&gt;&lt;/titles&gt;&lt;dates&gt;&lt;year&gt;2020&lt;/year&gt;&lt;/dates&gt;&lt;urls&gt;&lt;/urls&gt;&lt;/record&gt;&lt;/Cite&gt;&lt;/EndNote&gt;</w:instrText>
            </w:r>
            <w:r w:rsidR="0077196C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8]</w:t>
            </w:r>
            <w:r w:rsidR="0077196C"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700C6515" w14:textId="71320EDB" w:rsidR="00C127A2" w:rsidRPr="007D456F" w:rsidRDefault="00C127A2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30 mg b.i.d. was suggested in a clinical trial for GBM</w:t>
            </w:r>
            <w:r w:rsidR="00A36108">
              <w:rPr>
                <w:sz w:val="18"/>
                <w:szCs w:val="18"/>
              </w:rPr>
              <w:t>, escalated to a maximal dose of 50 mg b.i.d.</w:t>
            </w:r>
            <w:r w:rsidRPr="007D456F">
              <w:rPr>
                <w:sz w:val="18"/>
                <w:szCs w:val="18"/>
              </w:rPr>
              <w:t xml:space="preserve"> (NCT03782415)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268EC79F" w14:textId="6A652720" w:rsidR="00C127A2" w:rsidRPr="007D456F" w:rsidRDefault="00C127A2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Rolan&lt;/Author&gt;&lt;Year&gt;2009&lt;/Year&gt;&lt;RecNum&gt;288&lt;/RecNum&gt;&lt;DisplayText&gt;[159]&lt;/DisplayText&gt;&lt;record&gt;&lt;rec-number&gt;288&lt;/rec-number&gt;&lt;foreign-keys&gt;&lt;key app="EN" db-id="adpvpv2sqp2ardea9sepxavq9f0z2r0f5sw0" timestamp="1668105688"&gt;288&lt;/key&gt;&lt;/foreign-keys&gt;&lt;ref-type name="Journal Article"&gt;17&lt;/ref-type&gt;&lt;contributors&gt;&lt;authors&gt;&lt;author&gt;Rolan, P.&lt;/author&gt;&lt;author&gt;Hutchinson, M.&lt;/author&gt;&lt;author&gt;Johnson, K.&lt;/author&gt;&lt;/authors&gt;&lt;/contributors&gt;&lt;auth-address&gt;University of Adelaide, Discipline of Pharmacology, Adelaide 5005, Australia. paul.rolan@adelaide.edu.au&lt;/auth-address&gt;&lt;titles&gt;&lt;title&gt;Ibudilast: a review of its pharmacology, efficacy and safety in respiratory and neurological disease&lt;/title&gt;&lt;secondary-title&gt;Expert Opin Pharmacother&lt;/secondary-title&gt;&lt;/titles&gt;&lt;periodical&gt;&lt;full-title&gt;Expert Opin Pharmacother&lt;/full-title&gt;&lt;abbr-1&gt;Expert opinion on pharmacotherapy&lt;/abbr-1&gt;&lt;/periodical&gt;&lt;pages&gt;2897-904&lt;/pages&gt;&lt;volume&gt;10&lt;/volume&gt;&lt;number&gt;17&lt;/number&gt;&lt;edition&gt;2009/11/26&lt;/edition&gt;&lt;keywords&gt;&lt;keyword&gt;Bronchodilator Agents/adverse effects/pharmacokinetics/pharmacology/*therapeutic&lt;/keyword&gt;&lt;keyword&gt;use&lt;/keyword&gt;&lt;keyword&gt;Humans&lt;/keyword&gt;&lt;keyword&gt;Nervous System Diseases/*drug therapy&lt;/keyword&gt;&lt;keyword&gt;Pyridines/adverse effects/pharmacokinetics/pharmacology/*therapeutic use&lt;/keyword&gt;&lt;keyword&gt;Respiratory Tract Diseases/*drug therapy&lt;/keyword&gt;&lt;/keywords&gt;&lt;dates&gt;&lt;year&gt;2009&lt;/year&gt;&lt;pub-dates&gt;&lt;date&gt;Dec&lt;/date&gt;&lt;/pub-dates&gt;&lt;/dates&gt;&lt;isbn&gt;1744-7666 (Electronic)&amp;#xD;1465-6566 (Linking)&lt;/isbn&gt;&lt;accession-num&gt;19929708&lt;/accession-num&gt;&lt;urls&gt;&lt;related-urls&gt;&lt;url&gt;https://www.ncbi.nlm.nih.gov/pubmed/19929708&lt;/url&gt;&lt;/related-urls&gt;&lt;/urls&gt;&lt;electronic-resource-num&gt;10.1517/14656560903426189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59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0D46C030" w14:textId="77777777" w:rsidTr="00DE42D5">
        <w:tc>
          <w:tcPr>
            <w:tcW w:w="699" w:type="pct"/>
            <w:shd w:val="clear" w:color="auto" w:fill="DFEDFA"/>
            <w:vAlign w:val="center"/>
          </w:tcPr>
          <w:p w14:paraId="26387FED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Phosphodiesterase-5 inhibitors (e.g., sildenafil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0906F2D" w14:textId="2112C669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ROS production, apoptosis, chemosensitization</w:t>
            </w:r>
            <w:r w:rsidR="00355A68" w:rsidRPr="007D456F">
              <w:rPr>
                <w:rFonts w:eastAsiaTheme="minorHAnsi"/>
                <w:sz w:val="18"/>
                <w:szCs w:val="18"/>
              </w:rPr>
              <w:t xml:space="preserve">, </w:t>
            </w:r>
            <w:r w:rsidR="004C2722" w:rsidRPr="004C2722">
              <w:rPr>
                <w:rFonts w:eastAsiaTheme="minorHAnsi"/>
                <w:sz w:val="18"/>
                <w:szCs w:val="18"/>
              </w:rPr>
              <w:t>blood</w:t>
            </w:r>
            <w:r w:rsidR="004C2722">
              <w:rPr>
                <w:rFonts w:eastAsiaTheme="minorHAnsi"/>
                <w:sz w:val="18"/>
                <w:szCs w:val="18"/>
              </w:rPr>
              <w:t>-</w:t>
            </w:r>
            <w:r w:rsidR="004C2722" w:rsidRPr="004C2722">
              <w:rPr>
                <w:rFonts w:eastAsiaTheme="minorHAnsi"/>
                <w:sz w:val="18"/>
                <w:szCs w:val="18"/>
              </w:rPr>
              <w:t xml:space="preserve">brain tumor barrier </w:t>
            </w:r>
            <w:r w:rsidR="00355A68" w:rsidRPr="007D456F">
              <w:rPr>
                <w:rFonts w:eastAsiaTheme="minorHAnsi"/>
                <w:sz w:val="18"/>
                <w:szCs w:val="18"/>
              </w:rPr>
              <w:t>permeability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0060783" w14:textId="7B946A2C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YP3A4 (major pathway) and CYP2C9 (minor pathway).</w:t>
            </w:r>
            <w:r w:rsidR="005B113F" w:rsidRPr="007D456F">
              <w:rPr>
                <w:sz w:val="18"/>
                <w:szCs w:val="18"/>
              </w:rPr>
              <w:t xml:space="preserve"> Rare </w:t>
            </w:r>
            <w:r w:rsidR="00176534" w:rsidRPr="007D456F">
              <w:rPr>
                <w:sz w:val="18"/>
                <w:szCs w:val="18"/>
              </w:rPr>
              <w:t>side</w:t>
            </w:r>
            <w:r w:rsidR="005B113F" w:rsidRPr="007D456F">
              <w:rPr>
                <w:sz w:val="18"/>
                <w:szCs w:val="18"/>
              </w:rPr>
              <w:t xml:space="preserve"> effects include cardiovascular events, visual disturbances, priapism</w:t>
            </w:r>
            <w:r w:rsidR="00307BB7" w:rsidRPr="007D456F">
              <w:rPr>
                <w:sz w:val="18"/>
                <w:szCs w:val="18"/>
              </w:rPr>
              <w:t xml:space="preserve"> </w:t>
            </w:r>
            <w:r w:rsidR="00307BB7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Smith&lt;/Author&gt;&lt;Year&gt;2020&lt;/Year&gt;&lt;RecNum&gt;8243&lt;/RecNum&gt;&lt;DisplayText&gt;[160]&lt;/DisplayText&gt;&lt;record&gt;&lt;rec-number&gt;8243&lt;/rec-number&gt;&lt;foreign-keys&gt;&lt;key app="EN" db-id="adpvpv2sqp2ardea9sepxavq9f0z2r0f5sw0" timestamp="1690840725"&gt;8243&lt;/key&gt;&lt;/foreign-keys&gt;&lt;ref-type name="Journal Article"&gt;17&lt;/ref-type&gt;&lt;contributors&gt;&lt;authors&gt;&lt;author&gt;Smith, Benjamin P&lt;/author&gt;&lt;author&gt;Babos, Mary&lt;/author&gt;&lt;/authors&gt;&lt;/contributors&gt;&lt;titles&gt;&lt;title&gt;Sildenafil&lt;/title&gt;&lt;/titles&gt;&lt;dates&gt;&lt;year&gt;2020&lt;/year&gt;&lt;/dates&gt;&lt;urls&gt;&lt;/urls&gt;&lt;/record&gt;&lt;/Cite&gt;&lt;/EndNote&gt;</w:instrText>
            </w:r>
            <w:r w:rsidR="00307BB7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60]</w:t>
            </w:r>
            <w:r w:rsidR="00307BB7" w:rsidRPr="007D456F">
              <w:rPr>
                <w:sz w:val="18"/>
                <w:szCs w:val="18"/>
              </w:rPr>
              <w:fldChar w:fldCharType="end"/>
            </w:r>
            <w:r w:rsidR="005B113F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225AF13A" w14:textId="4DB2675E" w:rsidR="005C3949" w:rsidRPr="007D456F" w:rsidRDefault="00A36108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="005C3949" w:rsidRPr="007D456F">
              <w:rPr>
                <w:sz w:val="18"/>
                <w:szCs w:val="18"/>
              </w:rPr>
              <w:t>linical trial in GBM suggested up to 50 mg b.i.d. (NCT01817751)</w:t>
            </w:r>
            <w:r w:rsidR="00457F01"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15E5003C" w14:textId="7AE11A54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IeWxhbmQ8L0F1dGhvcj48WWVhcj4yMDAxPC9ZZWFyPjxS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IeWxhbmQ8L0F1dGhvcj48WWVhcj4yMDAxPC9ZZWFyPjxS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61, 162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764296E4" w14:textId="77777777" w:rsidTr="00DE42D5">
        <w:tc>
          <w:tcPr>
            <w:tcW w:w="699" w:type="pct"/>
            <w:shd w:val="clear" w:color="auto" w:fill="DFEDFA"/>
            <w:vAlign w:val="center"/>
          </w:tcPr>
          <w:p w14:paraId="6E47A25D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Nitroxol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4D2CBB14" w14:textId="70365527" w:rsidR="005C3949" w:rsidRPr="007D456F" w:rsidRDefault="00BC499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Angiogenesis</w:t>
            </w:r>
            <w:r w:rsidR="005C3949" w:rsidRPr="007D456F">
              <w:rPr>
                <w:rFonts w:eastAsiaTheme="minorHAnsi"/>
                <w:sz w:val="18"/>
                <w:szCs w:val="18"/>
              </w:rPr>
              <w:t>, apoptosis, invas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4811BA51" w14:textId="18E4A8D8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etabolization route unclear. Long history of clinical use</w:t>
            </w:r>
            <w:r w:rsidR="00397D19" w:rsidRPr="007D456F">
              <w:rPr>
                <w:sz w:val="18"/>
                <w:szCs w:val="18"/>
              </w:rPr>
              <w:t xml:space="preserve"> and well</w:t>
            </w:r>
            <w:r w:rsidRPr="007D456F">
              <w:rPr>
                <w:sz w:val="18"/>
                <w:szCs w:val="18"/>
              </w:rPr>
              <w:t xml:space="preserve"> defined safety profile.</w:t>
            </w:r>
            <w:r w:rsidR="00176534" w:rsidRPr="007D456F">
              <w:rPr>
                <w:sz w:val="18"/>
                <w:szCs w:val="18"/>
              </w:rPr>
              <w:t xml:space="preserve"> Rare serious side effects include hepatotoxicity, hematological abnormalities, hypersensitivity</w:t>
            </w:r>
            <w:r w:rsidR="00815784" w:rsidRPr="007D456F">
              <w:rPr>
                <w:sz w:val="18"/>
                <w:szCs w:val="18"/>
              </w:rPr>
              <w:t xml:space="preserve"> </w:t>
            </w:r>
            <w:r w:rsidR="003A2233" w:rsidRPr="007D456F">
              <w:rPr>
                <w:sz w:val="18"/>
                <w:szCs w:val="18"/>
              </w:rPr>
              <w:fldChar w:fldCharType="begin"/>
            </w:r>
            <w:r w:rsidR="0008560B">
              <w:rPr>
                <w:sz w:val="18"/>
                <w:szCs w:val="18"/>
              </w:rPr>
              <w:instrText xml:space="preserve"> ADDIN EN.CITE &lt;EndNote&gt;&lt;Cite&gt;&lt;Author&gt;Naber&lt;/Author&gt;&lt;Year&gt;2014&lt;/Year&gt;&lt;RecNum&gt;8245&lt;/RecNum&gt;&lt;DisplayText&gt;[163]&lt;/DisplayText&gt;&lt;record&gt;&lt;rec-number&gt;8245&lt;/rec-number&gt;&lt;foreign-keys&gt;&lt;key app="EN" db-id="adpvpv2sqp2ardea9sepxavq9f0z2r0f5sw0" timestamp="1690841231"&gt;8245&lt;/key&gt;&lt;/foreign-keys&gt;&lt;ref-type name="Journal Article"&gt;17&lt;/ref-type&gt;&lt;contributors&gt;&lt;authors&gt;&lt;author&gt;Naber, K. G.&lt;/author&gt;&lt;author&gt;Niggemann, H.&lt;/author&gt;&lt;author&gt;Stein, G.&lt;/author&gt;&lt;author&gt;Stein, G.&lt;/author&gt;&lt;/authors&gt;&lt;/contributors&gt;&lt;auth-address&gt;Tech Univ Munich, Dept Urol, D-81675 Munich, Germany&amp;#xD;Stat Consulting &amp;amp; Data Anal, D-07751 Jena, Germany&amp;#xD;Rosen Pharma, D-66440 Blieskastel, Germany&amp;#xD;Univ Jena, Dept Internal Med, D-07747 Jena, Germany&lt;/auth-address&gt;&lt;titles&gt;&lt;title&gt;Review of the literature and individual patients&amp;apos; data meta-analysis on efficacy and tolerance of nitroxoline in the treatment of uncomplicated urinary tract infections&lt;/title&gt;&lt;secondary-title&gt;BMC Infect Dis&lt;/secondary-title&gt;&lt;alt-title&gt;Bmc Infect Dis&lt;/alt-title&gt;&lt;/titles&gt;&lt;pages&gt;628&lt;/pages&gt;&lt;volume&gt;14&lt;/volume&gt;&lt;edition&gt;2014/11/28&lt;/edition&gt;&lt;keywords&gt;&lt;keyword&gt;Adult&lt;/keyword&gt;&lt;keyword&gt;Anti-Bacterial Agents/therapeutic use&lt;/keyword&gt;&lt;keyword&gt;Anti-Infective Agents, Urinary/*therapeutic use&lt;/keyword&gt;&lt;keyword&gt;Child&lt;/keyword&gt;&lt;keyword&gt;Female&lt;/keyword&gt;&lt;keyword&gt;Humans&lt;/keyword&gt;&lt;keyword&gt;Male&lt;/keyword&gt;&lt;keyword&gt;Nitroquinolines/*therapeutic use&lt;/keyword&gt;&lt;keyword&gt;Norfloxacin/therapeutic use&lt;/keyword&gt;&lt;keyword&gt;Treatment Outcome&lt;/keyword&gt;&lt;keyword&gt;Trimethoprim, Sulfamethoxazole Drug Combination/therapeutic use&lt;/keyword&gt;&lt;keyword&gt;Urinary Tract Infections/*drug therapy&lt;/keyword&gt;&lt;/keywords&gt;&lt;dates&gt;&lt;year&gt;2014&lt;/year&gt;&lt;pub-dates&gt;&lt;date&gt;Nov 27&lt;/date&gt;&lt;/pub-dates&gt;&lt;/dates&gt;&lt;isbn&gt;1471-2334 (Electronic)&amp;#xD;1471-2334 (Linking)&lt;/isbn&gt;&lt;accession-num&gt;25427651&lt;/accession-num&gt;&lt;urls&gt;&lt;related-urls&gt;&lt;url&gt;https://www.ncbi.nlm.nih.gov/pubmed/25427651&lt;/url&gt;&lt;/related-urls&gt;&lt;/urls&gt;&lt;custom2&gt;PMC4262220&lt;/custom2&gt;&lt;electronic-resource-num&gt;10.1186/s12879-014-0628-7&lt;/electronic-resource-num&gt;&lt;language&gt;English&lt;/language&gt;&lt;/record&gt;&lt;/Cite&gt;&lt;/EndNote&gt;</w:instrText>
            </w:r>
            <w:r w:rsidR="003A2233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63]</w:t>
            </w:r>
            <w:r w:rsidR="003A2233" w:rsidRPr="007D456F">
              <w:rPr>
                <w:sz w:val="18"/>
                <w:szCs w:val="18"/>
              </w:rPr>
              <w:fldChar w:fldCharType="end"/>
            </w:r>
            <w:r w:rsidR="00176534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6B259D46" w14:textId="61EB3340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Common antimicrobial dose: 750 mg/day. </w:t>
            </w:r>
            <w:r w:rsidR="00BD30F5">
              <w:rPr>
                <w:sz w:val="18"/>
                <w:szCs w:val="18"/>
              </w:rPr>
              <w:t>U</w:t>
            </w:r>
            <w:r w:rsidR="003537CB">
              <w:rPr>
                <w:sz w:val="18"/>
                <w:szCs w:val="18"/>
              </w:rPr>
              <w:t>nclear</w:t>
            </w:r>
            <w:r w:rsidRPr="007D456F">
              <w:rPr>
                <w:sz w:val="18"/>
                <w:szCs w:val="18"/>
              </w:rPr>
              <w:t xml:space="preserve"> BBB penetration</w:t>
            </w:r>
            <w:r w:rsidR="00E345B0">
              <w:rPr>
                <w:sz w:val="18"/>
                <w:szCs w:val="18"/>
              </w:rPr>
              <w:t>;</w:t>
            </w:r>
            <w:r w:rsidR="00BD30F5">
              <w:rPr>
                <w:sz w:val="18"/>
                <w:szCs w:val="18"/>
              </w:rPr>
              <w:t xml:space="preserve"> under active</w:t>
            </w:r>
            <w:r w:rsidR="008E575E">
              <w:rPr>
                <w:sz w:val="18"/>
                <w:szCs w:val="18"/>
              </w:rPr>
              <w:t xml:space="preserve"> clinical</w:t>
            </w:r>
            <w:r w:rsidR="00BD30F5">
              <w:rPr>
                <w:sz w:val="18"/>
                <w:szCs w:val="18"/>
              </w:rPr>
              <w:t xml:space="preserve"> </w:t>
            </w:r>
            <w:r w:rsidR="00E345B0">
              <w:rPr>
                <w:sz w:val="18"/>
                <w:szCs w:val="18"/>
              </w:rPr>
              <w:t>trials</w:t>
            </w:r>
            <w:r w:rsidR="00A91AAA">
              <w:rPr>
                <w:sz w:val="18"/>
                <w:szCs w:val="18"/>
              </w:rPr>
              <w:t xml:space="preserve"> in bladder cancer </w:t>
            </w:r>
            <w:r w:rsidR="00BD30F5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Galsky&lt;/Author&gt;&lt;Year&gt;2023&lt;/Year&gt;&lt;RecNum&gt;8398&lt;/RecNum&gt;&lt;DisplayText&gt;[164]&lt;/DisplayText&gt;&lt;record&gt;&lt;rec-number&gt;8398&lt;/rec-number&gt;&lt;foreign-keys&gt;&lt;key app="EN" db-id="adpvpv2sqp2ardea9sepxavq9f0z2r0f5sw0" timestamp="1695703526"&gt;8398&lt;/key&gt;&lt;/foreign-keys&gt;&lt;ref-type name="Generic"&gt;13&lt;/ref-type&gt;&lt;contributors&gt;&lt;authors&gt;&lt;author&gt;Galsky, Matt D&lt;/author&gt;&lt;author&gt;Sfakianos, John P&lt;/author&gt;&lt;author&gt;Ye, Ding-Wei&lt;/author&gt;&lt;author&gt;Song, Xiaodong&lt;/author&gt;&lt;author&gt;Hu, Hailong&lt;/author&gt;&lt;author&gt;Shore, Neal D&lt;/author&gt;&lt;author&gt;Zhang, Xiaoping&lt;/author&gt;&lt;author&gt;Zhang, Mingming&lt;/author&gt;&lt;/authors&gt;&lt;/contributors&gt;&lt;titles&gt;&lt;title&gt;ANTICIPATE phase I: Oral APL-1202 in combination with tislelizumab as neoadjuvant therapy in patients with muscle-invasive bladder cancer (MIBC)&lt;/title&gt;&lt;/titles&gt;&lt;dates&gt;&lt;year&gt;2023&lt;/year&gt;&lt;/dates&gt;&lt;publisher&gt;American Society of Clinical Oncology&lt;/publisher&gt;&lt;isbn&gt;0732-183X&lt;/isbn&gt;&lt;urls&gt;&lt;/urls&gt;&lt;/record&gt;&lt;/Cite&gt;&lt;/EndNote&gt;</w:instrText>
            </w:r>
            <w:r w:rsidR="00BD30F5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64]</w:t>
            </w:r>
            <w:r w:rsidR="00BD30F5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1D0F7D32" w14:textId="76A5BEFE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aaGFuZzwvQXV0aG9yPjxZZWFyPjIwMTY8L1llYXI+PFJl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aaGFuZzwvQXV0aG9yPjxZZWFyPjIwMTY8L1llYXI+PFJl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65-167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566C2ABD" w14:textId="77777777" w:rsidTr="00DE42D5">
        <w:tc>
          <w:tcPr>
            <w:tcW w:w="699" w:type="pct"/>
            <w:shd w:val="clear" w:color="auto" w:fill="DFEDFA"/>
            <w:vAlign w:val="center"/>
          </w:tcPr>
          <w:p w14:paraId="73A39DB7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efloqu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6E65D1B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Cytotoxicity, antiproliferative effects, autophagy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E8EB6BE" w14:textId="38B595F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etabolized via CYP3A4.</w:t>
            </w:r>
            <w:r w:rsidR="00332EC8" w:rsidRPr="007D456F">
              <w:rPr>
                <w:sz w:val="18"/>
                <w:szCs w:val="18"/>
              </w:rPr>
              <w:t xml:space="preserve"> Rare serious side effects include</w:t>
            </w:r>
            <w:r w:rsidR="00720C0F" w:rsidRPr="007D456F">
              <w:rPr>
                <w:sz w:val="18"/>
                <w:szCs w:val="18"/>
              </w:rPr>
              <w:t xml:space="preserve"> </w:t>
            </w:r>
            <w:r w:rsidR="00332EC8" w:rsidRPr="007D456F">
              <w:rPr>
                <w:sz w:val="18"/>
                <w:szCs w:val="18"/>
              </w:rPr>
              <w:t>arrhythmias</w:t>
            </w:r>
            <w:r w:rsidR="00720C0F" w:rsidRPr="007D456F">
              <w:rPr>
                <w:sz w:val="18"/>
                <w:szCs w:val="18"/>
              </w:rPr>
              <w:t xml:space="preserve"> and </w:t>
            </w:r>
            <w:r w:rsidR="00332EC8" w:rsidRPr="007D456F">
              <w:rPr>
                <w:sz w:val="18"/>
                <w:szCs w:val="18"/>
              </w:rPr>
              <w:t>neuropsychiatric reactions</w:t>
            </w:r>
            <w:r w:rsidR="00720C0F" w:rsidRPr="007D456F">
              <w:rPr>
                <w:sz w:val="18"/>
                <w:szCs w:val="18"/>
              </w:rPr>
              <w:t xml:space="preserve"> </w:t>
            </w:r>
            <w:r w:rsidR="00720C0F" w:rsidRPr="007D456F">
              <w:rPr>
                <w:sz w:val="18"/>
                <w:szCs w:val="18"/>
              </w:rPr>
              <w:fldChar w:fldCharType="begin">
                <w:fldData xml:space="preserve">PEVuZE5vdGU+PENpdGU+PEF1dGhvcj5NYXJ0aW5zPC9BdXRob3I+PFllYXI+MjAyMTwvWWVhcj48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NYXJ0aW5zPC9BdXRob3I+PFllYXI+MjAyMTwvWWVhcj48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720C0F" w:rsidRPr="007D456F">
              <w:rPr>
                <w:sz w:val="18"/>
                <w:szCs w:val="18"/>
              </w:rPr>
            </w:r>
            <w:r w:rsidR="00720C0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68]</w:t>
            </w:r>
            <w:r w:rsidR="00720C0F" w:rsidRPr="007D456F">
              <w:rPr>
                <w:sz w:val="18"/>
                <w:szCs w:val="18"/>
              </w:rPr>
              <w:fldChar w:fldCharType="end"/>
            </w:r>
            <w:r w:rsidR="00332EC8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34055A03" w14:textId="65053B7E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For malaria prevention, 250 mg</w:t>
            </w:r>
            <w:r w:rsidR="00397D19" w:rsidRPr="007D456F">
              <w:rPr>
                <w:sz w:val="18"/>
                <w:szCs w:val="18"/>
              </w:rPr>
              <w:t>,</w:t>
            </w:r>
            <w:r w:rsidRPr="007D456F">
              <w:rPr>
                <w:sz w:val="18"/>
                <w:szCs w:val="18"/>
              </w:rPr>
              <w:t xml:space="preserve"> once a week. Dosing for GBM unknown, but a clinical trial suggested 30 mg q.d. on days 1-3 of week 1</w:t>
            </w:r>
            <w:r w:rsidR="009E41FC">
              <w:rPr>
                <w:sz w:val="18"/>
                <w:szCs w:val="18"/>
              </w:rPr>
              <w:t>,</w:t>
            </w:r>
            <w:r w:rsidRPr="007D456F">
              <w:rPr>
                <w:sz w:val="18"/>
                <w:szCs w:val="18"/>
              </w:rPr>
              <w:t xml:space="preserve"> and then days 2, 4, and 6 every other week (NCT01430351)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4C5AE767" w14:textId="77E9BA61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Gb250YWluZTwvQXV0aG9yPjxZZWFyPjIwMDA8L1llYXI+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Gb250YWluZTwvQXV0aG9yPjxZZWFyPjIwMDA8L1llYXI+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69-171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35D86F13" w14:textId="77777777" w:rsidTr="00DE42D5">
        <w:tc>
          <w:tcPr>
            <w:tcW w:w="699" w:type="pct"/>
            <w:shd w:val="clear" w:color="auto" w:fill="DFEDFA"/>
            <w:vAlign w:val="center"/>
          </w:tcPr>
          <w:p w14:paraId="0EB08A13" w14:textId="4BC5C30A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lioquinol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25ADC695" w14:textId="7CD84274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poptosis, proteasome inhibitor, angiogenesis, cytotoxicity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16A80724" w14:textId="12AC682D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Not described. Withdrawn from market in topical and oral form.</w:t>
            </w:r>
            <w:r w:rsidR="00C4246D" w:rsidRPr="007D456F">
              <w:rPr>
                <w:sz w:val="18"/>
                <w:szCs w:val="18"/>
              </w:rPr>
              <w:t xml:space="preserve"> Rare serious effects include neurotoxicity, subacute myelo-optic neuropathy</w:t>
            </w:r>
            <w:r w:rsidR="00AB678C" w:rsidRPr="007D456F">
              <w:rPr>
                <w:sz w:val="18"/>
                <w:szCs w:val="18"/>
              </w:rPr>
              <w:t xml:space="preserve"> </w:t>
            </w:r>
            <w:r w:rsidR="00AB678C" w:rsidRPr="007D456F">
              <w:rPr>
                <w:sz w:val="18"/>
                <w:szCs w:val="18"/>
              </w:rPr>
              <w:fldChar w:fldCharType="begin">
                <w:fldData xml:space="preserve">PEVuZE5vdGU+PENpdGU+PEF1dGhvcj5QZXJlejwvQXV0aG9yPjxZZWFyPjIwMTk8L1llYXI+PFJl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QZXJlejwvQXV0aG9yPjxZZWFyPjIwMTk8L1llYXI+PFJl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AB678C" w:rsidRPr="007D456F">
              <w:rPr>
                <w:sz w:val="18"/>
                <w:szCs w:val="18"/>
              </w:rPr>
            </w:r>
            <w:r w:rsidR="00AB678C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72]</w:t>
            </w:r>
            <w:r w:rsidR="00AB678C" w:rsidRPr="007D456F">
              <w:rPr>
                <w:sz w:val="18"/>
                <w:szCs w:val="18"/>
              </w:rPr>
              <w:fldChar w:fldCharType="end"/>
            </w:r>
            <w:r w:rsidR="00C4246D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4726AEB8" w14:textId="2EBFAFC4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Novel prodrugs would require intravenous administration as a copper-complex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XZWhiZTwvQXV0aG9yPjxZZWFyPjIwMTg8L1llYXI+PFJl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XZWhiZTwvQXV0aG9yPjxZZWFyPjIwMTg8L1llYXI+PFJl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73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No ongoing trials for original formulation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TY2hpbW1lcjwvQXV0aG9yPjxZZWFyPjIwMTI8L1llYXI+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TY2hpbW1lcjwvQXV0aG9yPjxZZWFyPjIwMTI8L1llYXI+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74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32099CFD" w14:textId="2105A7D7" w:rsidR="00B81F9E" w:rsidRPr="007D456F" w:rsidRDefault="00B81F9E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Khan&lt;/Author&gt;&lt;Year&gt;2020&lt;/Year&gt;&lt;RecNum&gt;458&lt;/RecNum&gt;&lt;DisplayText&gt;[175]&lt;/DisplayText&gt;&lt;record&gt;&lt;rec-number&gt;458&lt;/rec-number&gt;&lt;foreign-keys&gt;&lt;key app="EN" db-id="adpvpv2sqp2ardea9sepxavq9f0z2r0f5sw0" timestamp="1668482692"&gt;458&lt;/key&gt;&lt;/foreign-keys&gt;&lt;ref-type name="Journal Article"&gt;17&lt;/ref-type&gt;&lt;contributors&gt;&lt;authors&gt;&lt;author&gt;Khan, R.&lt;/author&gt;&lt;author&gt;Khan, H.&lt;/author&gt;&lt;author&gt;Abdullah, Y.&lt;/author&gt;&lt;author&gt;Dou, Q. P.&lt;/author&gt;&lt;/authors&gt;&lt;/contributors&gt;&lt;auth-address&gt;Departments of Oncology, Pharmacology, and Pathology, School of Medicine, Barbara Ann Karmanos Cancer Institute, Wayne State University, Detroit, MI 48201, United States.&lt;/auth-address&gt;&lt;titles&gt;&lt;title&gt;Feasibility of Repurposing Clioquinol for Cancer Therapy&lt;/title&gt;&lt;secondary-title&gt;Recent Pat Anticancer Drug Discov&lt;/secondary-title&gt;&lt;/titles&gt;&lt;pages&gt;14-31&lt;/pages&gt;&lt;volume&gt;15&lt;/volume&gt;&lt;number&gt;1&lt;/number&gt;&lt;edition&gt;2020/02/29&lt;/edition&gt;&lt;keywords&gt;&lt;keyword&gt;Cell Line, Tumor&lt;/keyword&gt;&lt;keyword&gt;Clioquinol/administration &amp;amp; dosage/*therapeutic use&lt;/keyword&gt;&lt;keyword&gt;*Drug Repositioning&lt;/keyword&gt;&lt;keyword&gt;Feasibility Studies&lt;/keyword&gt;&lt;keyword&gt;Female&lt;/keyword&gt;&lt;keyword&gt;Humans&lt;/keyword&gt;&lt;keyword&gt;Male&lt;/keyword&gt;&lt;keyword&gt;Neoplasms/*drug therapy&lt;/keyword&gt;&lt;keyword&gt;Cancer&lt;/keyword&gt;&lt;keyword&gt;clioquinol&lt;/keyword&gt;&lt;keyword&gt;copper ionophore&lt;/keyword&gt;&lt;keyword&gt;cytotoxicity&lt;/keyword&gt;&lt;keyword&gt;proteasome&lt;/keyword&gt;&lt;keyword&gt;zinc ionophore.&lt;/keyword&gt;&lt;/keywords&gt;&lt;dates&gt;&lt;year&gt;2020&lt;/year&gt;&lt;/dates&gt;&lt;isbn&gt;2212-3970 (Electronic)&amp;#xD;1574-8928 (Linking)&lt;/isbn&gt;&lt;accession-num&gt;32106803&lt;/accession-num&gt;&lt;urls&gt;&lt;related-urls&gt;&lt;url&gt;https://www.ncbi.nlm.nih.gov/pubmed/32106803&lt;/url&gt;&lt;/related-urls&gt;&lt;/urls&gt;&lt;electronic-resource-num&gt;10.2174/1574892815666200227090259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75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6A625F42" w14:textId="77777777" w:rsidTr="00DE42D5">
        <w:tc>
          <w:tcPr>
            <w:tcW w:w="699" w:type="pct"/>
            <w:shd w:val="clear" w:color="auto" w:fill="DFEDFA"/>
            <w:vAlign w:val="center"/>
          </w:tcPr>
          <w:p w14:paraId="19A873E7" w14:textId="29251042" w:rsidR="00D57011" w:rsidRPr="007D456F" w:rsidRDefault="00D57011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vermectin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E732CEC" w14:textId="0DED6EF3" w:rsidR="00D57011" w:rsidRPr="007D456F" w:rsidRDefault="00D57011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ROS production, EGFR and NF-κB inhibition, apoptosis, cell cycle arrest, reversal of drug resistance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38F48ED" w14:textId="16499C82" w:rsidR="00D57011" w:rsidRPr="007D456F" w:rsidRDefault="00D57011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Mainly via CYP3A4 (weak inhibitor). Caution </w:t>
            </w:r>
            <w:r w:rsidR="006D47DE">
              <w:rPr>
                <w:sz w:val="18"/>
                <w:szCs w:val="18"/>
              </w:rPr>
              <w:t>if</w:t>
            </w:r>
            <w:r w:rsidRPr="007D456F">
              <w:rPr>
                <w:sz w:val="18"/>
                <w:szCs w:val="18"/>
              </w:rPr>
              <w:t xml:space="preserve"> combining with inhibitors or inducers of P4503A4 and MDR1 (P-gp), </w:t>
            </w:r>
            <w:r w:rsidR="009B5E75" w:rsidRPr="009B5E75">
              <w:rPr>
                <w:sz w:val="18"/>
                <w:szCs w:val="18"/>
              </w:rPr>
              <w:t xml:space="preserve">ABCG2 </w:t>
            </w:r>
            <w:r w:rsidRPr="007D456F">
              <w:rPr>
                <w:sz w:val="18"/>
                <w:szCs w:val="18"/>
              </w:rPr>
              <w:t>or MRP transporters.</w:t>
            </w:r>
            <w:r w:rsidR="00586B28" w:rsidRPr="007D456F">
              <w:rPr>
                <w:sz w:val="18"/>
                <w:szCs w:val="18"/>
              </w:rPr>
              <w:t xml:space="preserve"> Rare serious side effects include neurotoxicity, </w:t>
            </w:r>
            <w:r w:rsidR="00FE4DF0" w:rsidRPr="007D456F">
              <w:rPr>
                <w:sz w:val="18"/>
                <w:szCs w:val="18"/>
              </w:rPr>
              <w:t>o</w:t>
            </w:r>
            <w:r w:rsidR="00CC3B79" w:rsidRPr="007D456F">
              <w:rPr>
                <w:sz w:val="18"/>
                <w:szCs w:val="18"/>
              </w:rPr>
              <w:t>cular adverse</w:t>
            </w:r>
            <w:r w:rsidR="00FE4DF0" w:rsidRPr="007D456F">
              <w:rPr>
                <w:sz w:val="18"/>
                <w:szCs w:val="18"/>
              </w:rPr>
              <w:t xml:space="preserve"> effects, </w:t>
            </w:r>
            <w:r w:rsidR="00586B28" w:rsidRPr="007D456F">
              <w:rPr>
                <w:sz w:val="18"/>
                <w:szCs w:val="18"/>
              </w:rPr>
              <w:t>allergic reactions</w:t>
            </w:r>
            <w:r w:rsidR="006D47DE">
              <w:rPr>
                <w:sz w:val="18"/>
                <w:szCs w:val="18"/>
              </w:rPr>
              <w:t xml:space="preserve"> and</w:t>
            </w:r>
            <w:r w:rsidR="00586B28" w:rsidRPr="007D456F">
              <w:rPr>
                <w:sz w:val="18"/>
                <w:szCs w:val="18"/>
              </w:rPr>
              <w:t xml:space="preserve"> hepatotoxicity</w:t>
            </w:r>
            <w:r w:rsidR="00950082" w:rsidRPr="007D456F">
              <w:rPr>
                <w:sz w:val="18"/>
                <w:szCs w:val="18"/>
              </w:rPr>
              <w:t xml:space="preserve"> </w:t>
            </w:r>
            <w:r w:rsidR="00950082" w:rsidRPr="007D456F">
              <w:rPr>
                <w:sz w:val="18"/>
                <w:szCs w:val="18"/>
              </w:rPr>
              <w:fldChar w:fldCharType="begin">
                <w:fldData xml:space="preserve">PEVuZE5vdGU+PENpdGU+PEF1dGhvcj5OYXZhcnJvPC9BdXRob3I+PFllYXI+MjAyMDwvWWVhcj48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OYXZhcnJvPC9BdXRob3I+PFllYXI+MjAyMDwvWWVhcj48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950082" w:rsidRPr="007D456F">
              <w:rPr>
                <w:sz w:val="18"/>
                <w:szCs w:val="18"/>
              </w:rPr>
            </w:r>
            <w:r w:rsidR="00950082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76]</w:t>
            </w:r>
            <w:r w:rsidR="00950082" w:rsidRPr="007D456F">
              <w:rPr>
                <w:sz w:val="18"/>
                <w:szCs w:val="18"/>
              </w:rPr>
              <w:fldChar w:fldCharType="end"/>
            </w:r>
            <w:r w:rsidR="00586B28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3AED9B38" w14:textId="34503957" w:rsidR="00D57011" w:rsidRPr="007D456F" w:rsidRDefault="00D57011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Standard dosing for parasitic infections from 150 to 200 µg/kg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Juarez&lt;/Author&gt;&lt;Year&gt;2018&lt;/Year&gt;&lt;RecNum&gt;322&lt;/RecNum&gt;&lt;DisplayText&gt;[177]&lt;/DisplayText&gt;&lt;record&gt;&lt;rec-number&gt;322&lt;/rec-number&gt;&lt;foreign-keys&gt;&lt;key app="EN" db-id="adpvpv2sqp2ardea9sepxavq9f0z2r0f5sw0" timestamp="1668129687"&gt;322&lt;/key&gt;&lt;/foreign-keys&gt;&lt;ref-type name="Journal Article"&gt;17&lt;/ref-type&gt;&lt;contributors&gt;&lt;authors&gt;&lt;author&gt;Juarez, M.&lt;/author&gt;&lt;author&gt;Schcolnik-Cabrera, A.&lt;/author&gt;&lt;author&gt;Duenas-Gonzalez, A.&lt;/author&gt;&lt;/authors&gt;&lt;/contributors&gt;&lt;auth-address&gt;Division de Investigacion Basica, Instituto Nacional de CancerologiaMexico.&amp;#xD;Unidad de Investigacion Biomedica en Cancer, Instituto de Investigaciones Biomedicas de la UNAM/Instituto Nacional de CancerologiaMexico.&lt;/auth-address&gt;&lt;titles&gt;&lt;title&gt;The multitargeted drug ivermectin: from an antiparasitic agent to a repositioned cancer drug&lt;/title&gt;&lt;secondary-title&gt;Am J Cancer Res&lt;/secondary-title&gt;&lt;/titles&gt;&lt;pages&gt;317-331&lt;/pages&gt;&lt;volume&gt;8&lt;/volume&gt;&lt;number&gt;2&lt;/number&gt;&lt;edition&gt;2018/03/08&lt;/edition&gt;&lt;keywords&gt;&lt;keyword&gt;Ivermectin&lt;/keyword&gt;&lt;keyword&gt;cancer&lt;/keyword&gt;&lt;keyword&gt;drug repurposing&lt;/keyword&gt;&lt;/keywords&gt;&lt;dates&gt;&lt;year&gt;2018&lt;/year&gt;&lt;/dates&gt;&lt;isbn&gt;2156-6976 (Print)&amp;#xD;2156-6976 (Electronic)&amp;#xD;2156-6976 (Linking)&lt;/isbn&gt;&lt;accession-num&gt;29511601&lt;/accession-num&gt;&lt;urls&gt;&lt;related-urls&gt;&lt;url&gt;https://www.ncbi.nlm.nih.gov/pubmed/29511601&lt;/url&gt;&lt;/related-urls&gt;&lt;/urls&gt;&lt;custom2&gt;PMC5835698&lt;/custom2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77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 Optimal dosage for GBM unknown. Ongoing clinical trials in breast cancer</w:t>
            </w:r>
            <w:r w:rsidR="00F60AE9" w:rsidRPr="007D456F">
              <w:rPr>
                <w:sz w:val="18"/>
                <w:szCs w:val="18"/>
              </w:rPr>
              <w:t xml:space="preserve"> (NCT05318469)</w:t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48687521" w14:textId="231B75B9" w:rsidR="00D57011" w:rsidRPr="006D47DE" w:rsidRDefault="00D57011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6D47DE">
              <w:rPr>
                <w:sz w:val="18"/>
                <w:szCs w:val="18"/>
              </w:rPr>
              <w:fldChar w:fldCharType="begin">
                <w:fldData xml:space="preserve">PEVuZE5vdGU+PENpdGU+PEF1dGhvcj5SZW5kaWM8L0F1dGhvcj48WWVhcj4yMDIxPC9ZZWFyPjxS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SZW5kaWM8L0F1dGhvcj48WWVhcj4yMDIxPC9ZZWFyPjxS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6D47DE">
              <w:rPr>
                <w:sz w:val="18"/>
                <w:szCs w:val="18"/>
              </w:rPr>
            </w:r>
            <w:r w:rsidRPr="006D47DE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77-179]</w:t>
            </w:r>
            <w:r w:rsidRPr="006D47DE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03CCF05A" w14:textId="77777777" w:rsidTr="00DE42D5">
        <w:tc>
          <w:tcPr>
            <w:tcW w:w="699" w:type="pct"/>
            <w:shd w:val="clear" w:color="auto" w:fill="DFEDFA"/>
            <w:vAlign w:val="center"/>
          </w:tcPr>
          <w:p w14:paraId="4B2A0B96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Acetazolamid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270B519C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Might alleviate vasogenic edema, inflammation, apopto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78469886" w14:textId="2C1AC55B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Not metabolized.</w:t>
            </w:r>
            <w:r w:rsidR="004A7A9A" w:rsidRPr="007D456F">
              <w:rPr>
                <w:sz w:val="18"/>
                <w:szCs w:val="18"/>
              </w:rPr>
              <w:t xml:space="preserve"> Common side effects include paresthesia, gastrointestinal disturbances, metabolic acidosis; rare serious effects include renal impairment, blood dyscrasias,</w:t>
            </w:r>
            <w:r w:rsidR="00B05338" w:rsidRPr="007D456F">
              <w:rPr>
                <w:sz w:val="18"/>
                <w:szCs w:val="18"/>
              </w:rPr>
              <w:t xml:space="preserve"> hepatotoxicity,</w:t>
            </w:r>
            <w:r w:rsidR="004A7A9A" w:rsidRPr="007D456F">
              <w:rPr>
                <w:sz w:val="18"/>
                <w:szCs w:val="18"/>
              </w:rPr>
              <w:t xml:space="preserve"> hypersensitivity</w:t>
            </w:r>
            <w:r w:rsidR="00B05338" w:rsidRPr="007D456F">
              <w:rPr>
                <w:sz w:val="18"/>
                <w:szCs w:val="18"/>
              </w:rPr>
              <w:t xml:space="preserve"> </w:t>
            </w:r>
            <w:r w:rsidR="00B05338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Farzam&lt;/Author&gt;&lt;Year&gt;2022&lt;/Year&gt;&lt;RecNum&gt;466&lt;/RecNum&gt;&lt;DisplayText&gt;[180]&lt;/DisplayText&gt;&lt;record&gt;&lt;rec-number&gt;466&lt;/rec-number&gt;&lt;foreign-keys&gt;&lt;key app="EN" db-id="adpvpv2sqp2ardea9sepxavq9f0z2r0f5sw0" timestamp="1668485036"&gt;466&lt;/key&gt;&lt;/foreign-keys&gt;&lt;ref-type name="Book Section"&gt;5&lt;/ref-type&gt;&lt;contributors&gt;&lt;authors&gt;&lt;author&gt;Farzam, Khashayar&lt;/author&gt;&lt;author&gt;Abdullah, Muhammad&lt;/author&gt;&lt;/authors&gt;&lt;/contributors&gt;&lt;titles&gt;&lt;title&gt;Acetazolamide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="00B05338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0]</w:t>
            </w:r>
            <w:r w:rsidR="00B05338" w:rsidRPr="007D456F">
              <w:rPr>
                <w:sz w:val="18"/>
                <w:szCs w:val="18"/>
              </w:rPr>
              <w:fldChar w:fldCharType="end"/>
            </w:r>
            <w:r w:rsidR="004A7A9A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47563820" w14:textId="4482EEA3" w:rsidR="005C3949" w:rsidRPr="007D456F" w:rsidRDefault="009A5850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Suggested d</w:t>
            </w:r>
            <w:r w:rsidR="00370FC6" w:rsidRPr="007D456F">
              <w:rPr>
                <w:sz w:val="18"/>
                <w:szCs w:val="18"/>
              </w:rPr>
              <w:t xml:space="preserve">osing </w:t>
            </w:r>
            <w:r w:rsidR="00D97288" w:rsidRPr="007D456F">
              <w:rPr>
                <w:sz w:val="18"/>
                <w:szCs w:val="18"/>
              </w:rPr>
              <w:t>for</w:t>
            </w:r>
            <w:r w:rsidR="00370FC6" w:rsidRPr="007D456F">
              <w:rPr>
                <w:sz w:val="18"/>
                <w:szCs w:val="18"/>
              </w:rPr>
              <w:t xml:space="preserve"> GBM </w:t>
            </w:r>
            <w:r w:rsidRPr="007D456F">
              <w:rPr>
                <w:sz w:val="18"/>
                <w:szCs w:val="18"/>
              </w:rPr>
              <w:t>begins</w:t>
            </w:r>
            <w:r w:rsidR="005C3949" w:rsidRPr="007D456F">
              <w:rPr>
                <w:sz w:val="18"/>
                <w:szCs w:val="18"/>
              </w:rPr>
              <w:t xml:space="preserve"> at 250 mg b.i.d., up to 500 mg b.i.d. (NCT03011671)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51B40FBF" w14:textId="474E143A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BbWlyaTwvQXV0aG9yPjxZZWFyPjIwMTY8L1llYXI+PFJl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BbWlyaTwvQXV0aG9yPjxZZWFyPjIwMTY8L1llYXI+PFJl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0, 181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2C04AF1E" w14:textId="77777777" w:rsidTr="00DE42D5">
        <w:tc>
          <w:tcPr>
            <w:tcW w:w="699" w:type="pct"/>
            <w:shd w:val="clear" w:color="auto" w:fill="DFEDFA"/>
            <w:vAlign w:val="center"/>
          </w:tcPr>
          <w:p w14:paraId="6E039AEF" w14:textId="6F87D256" w:rsidR="005C3949" w:rsidRPr="007D456F" w:rsidRDefault="007D144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sotretinoin (</w:t>
            </w:r>
            <w:r w:rsidR="005C3949" w:rsidRPr="007D456F">
              <w:rPr>
                <w:sz w:val="18"/>
                <w:szCs w:val="18"/>
              </w:rPr>
              <w:t>13-cis-retinoic acid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B5BA3DC" w14:textId="2ACE89B4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hibition of EGFR activity</w:t>
            </w:r>
            <w:r w:rsidR="00635C3C" w:rsidRPr="007D456F">
              <w:rPr>
                <w:sz w:val="18"/>
                <w:szCs w:val="18"/>
              </w:rPr>
              <w:t xml:space="preserve">, </w:t>
            </w:r>
            <w:r w:rsidR="00517228" w:rsidRPr="007D456F">
              <w:rPr>
                <w:sz w:val="18"/>
                <w:szCs w:val="18"/>
              </w:rPr>
              <w:t xml:space="preserve">antiproliferative effects, </w:t>
            </w:r>
            <w:r w:rsidR="00BA5A32" w:rsidRPr="007D456F">
              <w:rPr>
                <w:sz w:val="18"/>
                <w:szCs w:val="18"/>
              </w:rPr>
              <w:t>migration,</w:t>
            </w:r>
            <w:r w:rsidR="00517228" w:rsidRPr="007D456F">
              <w:rPr>
                <w:sz w:val="18"/>
                <w:szCs w:val="18"/>
              </w:rPr>
              <w:t xml:space="preserve"> and invasion</w:t>
            </w:r>
            <w:r w:rsidR="00E559E2" w:rsidRPr="007D456F">
              <w:rPr>
                <w:sz w:val="18"/>
                <w:szCs w:val="18"/>
              </w:rPr>
              <w:t>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25A9EB17" w14:textId="76ED418B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Primarily via CYP3A4.</w:t>
            </w:r>
            <w:r w:rsidR="004A7A9A" w:rsidRPr="007D456F">
              <w:rPr>
                <w:sz w:val="18"/>
                <w:szCs w:val="18"/>
              </w:rPr>
              <w:t xml:space="preserve"> Serious side effects include teratogenicity, psychiatric disorders, hepatotoxicity</w:t>
            </w:r>
            <w:r w:rsidR="009A0890" w:rsidRPr="007D456F">
              <w:rPr>
                <w:sz w:val="18"/>
                <w:szCs w:val="18"/>
              </w:rPr>
              <w:t>; other adverse effects and contraindications reviewed in</w:t>
            </w:r>
            <w:r w:rsidR="007D144E" w:rsidRPr="007D456F">
              <w:rPr>
                <w:sz w:val="18"/>
                <w:szCs w:val="18"/>
              </w:rPr>
              <w:t xml:space="preserve"> </w:t>
            </w:r>
            <w:r w:rsidR="007D144E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Pile&lt;/Author&gt;&lt;Year&gt;2022&lt;/Year&gt;&lt;RecNum&gt;8251&lt;/RecNum&gt;&lt;DisplayText&gt;[182]&lt;/DisplayText&gt;&lt;record&gt;&lt;rec-number&gt;8251&lt;/rec-number&gt;&lt;foreign-keys&gt;&lt;key app="EN" db-id="adpvpv2sqp2ardea9sepxavq9f0z2r0f5sw0" timestamp="1690842208"&gt;8251&lt;/key&gt;&lt;/foreign-keys&gt;&lt;ref-type name="Generic"&gt;13&lt;/ref-type&gt;&lt;contributors&gt;&lt;authors&gt;&lt;author&gt;Pile, Hannah D&lt;/author&gt;&lt;author&gt;Sadiq, Nazia M&lt;/author&gt;&lt;/authors&gt;&lt;/contributors&gt;&lt;titles&gt;&lt;title&gt;Isotretinoin&lt;/title&gt;&lt;/titles&gt;&lt;dates&gt;&lt;year&gt;2022&lt;/year&gt;&lt;/dates&gt;&lt;publisher&gt;StatPearls&lt;/publisher&gt;&lt;urls&gt;&lt;/urls&gt;&lt;/record&gt;&lt;/Cite&gt;&lt;/EndNote&gt;</w:instrText>
            </w:r>
            <w:r w:rsidR="007D144E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2]</w:t>
            </w:r>
            <w:r w:rsidR="007D144E" w:rsidRPr="007D456F">
              <w:rPr>
                <w:sz w:val="18"/>
                <w:szCs w:val="18"/>
              </w:rPr>
              <w:fldChar w:fldCharType="end"/>
            </w:r>
            <w:r w:rsidR="004A7A9A" w:rsidRPr="007D456F">
              <w:rPr>
                <w:sz w:val="18"/>
                <w:szCs w:val="18"/>
              </w:rPr>
              <w:t xml:space="preserve">. 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02ACA5BB" w14:textId="15725A7C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Tested </w:t>
            </w:r>
            <w:r w:rsidR="00AB7391" w:rsidRPr="007D456F">
              <w:rPr>
                <w:sz w:val="18"/>
                <w:szCs w:val="18"/>
              </w:rPr>
              <w:t>in newly diagnosed GBM after radiotherapy (NCT00112502)</w:t>
            </w:r>
            <w:r w:rsidR="00081F6B">
              <w:rPr>
                <w:sz w:val="18"/>
                <w:szCs w:val="18"/>
              </w:rPr>
              <w:t>,</w:t>
            </w:r>
            <w:r w:rsidR="00AB7391" w:rsidRPr="007D456F">
              <w:rPr>
                <w:sz w:val="18"/>
                <w:szCs w:val="18"/>
              </w:rPr>
              <w:t xml:space="preserve"> and in </w:t>
            </w:r>
            <w:r w:rsidRPr="007D456F">
              <w:rPr>
                <w:sz w:val="18"/>
                <w:szCs w:val="18"/>
              </w:rPr>
              <w:t>recurrent GBM at 60-100 mg/</w:t>
            </w:r>
            <w:r w:rsidR="00E416B4" w:rsidRPr="007D456F">
              <w:rPr>
                <w:sz w:val="18"/>
                <w:szCs w:val="18"/>
              </w:rPr>
              <w:t>m</w:t>
            </w:r>
            <w:r w:rsidR="00E416B4" w:rsidRPr="007D456F">
              <w:rPr>
                <w:sz w:val="18"/>
                <w:szCs w:val="18"/>
                <w:vertAlign w:val="superscript"/>
              </w:rPr>
              <w:t>2</w:t>
            </w:r>
            <w:r w:rsidRPr="007D456F">
              <w:rPr>
                <w:sz w:val="18"/>
                <w:szCs w:val="18"/>
              </w:rPr>
              <w:t xml:space="preserve"> per day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Yung&lt;/Author&gt;&lt;Year&gt;1996&lt;/Year&gt;&lt;RecNum&gt;439&lt;/RecNum&gt;&lt;DisplayText&gt;[183]&lt;/DisplayText&gt;&lt;record&gt;&lt;rec-number&gt;439&lt;/rec-number&gt;&lt;foreign-keys&gt;&lt;key app="EN" db-id="adpvpv2sqp2ardea9sepxavq9f0z2r0f5sw0" timestamp="1668479880"&gt;439&lt;/key&gt;&lt;/foreign-keys&gt;&lt;ref-type name="Journal Article"&gt;17&lt;/ref-type&gt;&lt;contributors&gt;&lt;authors&gt;&lt;author&gt;Yung, W. K.&lt;/author&gt;&lt;author&gt;Kyritsis, A. P.&lt;/author&gt;&lt;author&gt;Gleason, M. J.&lt;/author&gt;&lt;author&gt;Levin, V. A.&lt;/author&gt;&lt;/authors&gt;&lt;/contributors&gt;&lt;auth-address&gt;Department of Neuro-Oncology, The University of Texas M.D. Anderson Cancer Center, Houston, Texas 77030, USA.&lt;/auth-address&gt;&lt;titles&gt;&lt;title&gt;Treatment of recurrent malignant gliomas with high-dose 13-cis-retinoic acid&lt;/title&gt;&lt;secondary-title&gt;Clin Cancer Res&lt;/secondary-title&gt;&lt;/titles&gt;&lt;periodical&gt;&lt;full-title&gt;Clin Cancer Res&lt;/full-title&gt;&lt;/periodical&gt;&lt;pages&gt;1931-5&lt;/pages&gt;&lt;volume&gt;2&lt;/volume&gt;&lt;number&gt;12&lt;/number&gt;&lt;edition&gt;1996/12/01&lt;/edition&gt;&lt;keywords&gt;&lt;keyword&gt;Adolescent&lt;/keyword&gt;&lt;keyword&gt;Adult&lt;/keyword&gt;&lt;keyword&gt;Aged&lt;/keyword&gt;&lt;keyword&gt;Antineoplastic Agents/administration &amp;amp; dosage/adverse effects/*therapeutic use&lt;/keyword&gt;&lt;keyword&gt;Brain Neoplasms/*drug therapy/metabolism&lt;/keyword&gt;&lt;keyword&gt;Disease Progression&lt;/keyword&gt;&lt;keyword&gt;ErbB Receptors/metabolism&lt;/keyword&gt;&lt;keyword&gt;Female&lt;/keyword&gt;&lt;keyword&gt;Glioma/*drug therapy/metabolism&lt;/keyword&gt;&lt;keyword&gt;Humans&lt;/keyword&gt;&lt;keyword&gt;Isotretinoin/administration &amp;amp; dosage/adverse effects/*therapeutic use&lt;/keyword&gt;&lt;keyword&gt;Male&lt;/keyword&gt;&lt;keyword&gt;Middle Aged&lt;/keyword&gt;&lt;keyword&gt;Neoplasm Recurrence, Local&lt;/keyword&gt;&lt;keyword&gt;Phosphorylation&lt;/keyword&gt;&lt;keyword&gt;Survival Analysis&lt;/keyword&gt;&lt;keyword&gt;Time Factors&lt;/keyword&gt;&lt;keyword&gt;Treatment Outcome&lt;/keyword&gt;&lt;/keywords&gt;&lt;dates&gt;&lt;year&gt;1996&lt;/year&gt;&lt;pub-dates&gt;&lt;date&gt;Dec&lt;/date&gt;&lt;/pub-dates&gt;&lt;/dates&gt;&lt;isbn&gt;1078-0432 (Print)&amp;#xD;1078-0432 (Linking)&lt;/isbn&gt;&lt;accession-num&gt;9816151&lt;/accession-num&gt;&lt;urls&gt;&lt;related-urls&gt;&lt;url&gt;https://www.ncbi.nlm.nih.gov/pubmed/9816151&lt;/url&gt;&lt;/related-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3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345E9847" w14:textId="41A9E618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Tb25hd2FuZTwvQXV0aG9yPjxZZWFyPjIwMTQ8L1llYXI+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Tb25hd2FuZTwvQXV0aG9yPjxZZWFyPjIwMTQ8L1llYXI+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4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3F9B53E8" w14:textId="77777777" w:rsidTr="00DE42D5">
        <w:tc>
          <w:tcPr>
            <w:tcW w:w="699" w:type="pct"/>
            <w:shd w:val="clear" w:color="auto" w:fill="DFEDFA"/>
            <w:vAlign w:val="center"/>
          </w:tcPr>
          <w:p w14:paraId="4ABEDBC7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Thalidomide and related compounds (e.g., lenalidomide and pomalidomide)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7023EE2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ngiogenesis, immune regulation, antiproliferative activity, inflammation, apopto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4C33128F" w14:textId="490A1FFD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Evidence mixed; </w:t>
            </w:r>
            <w:r w:rsidR="004A7A9A" w:rsidRPr="007D456F">
              <w:rPr>
                <w:sz w:val="18"/>
                <w:szCs w:val="18"/>
              </w:rPr>
              <w:t>may</w:t>
            </w:r>
            <w:r w:rsidRPr="007D456F">
              <w:rPr>
                <w:sz w:val="18"/>
                <w:szCs w:val="18"/>
              </w:rPr>
              <w:t xml:space="preserve"> be metabolized via CYP2C19.</w:t>
            </w:r>
            <w:r w:rsidR="00965911" w:rsidRPr="007D456F">
              <w:rPr>
                <w:sz w:val="18"/>
                <w:szCs w:val="18"/>
              </w:rPr>
              <w:t xml:space="preserve"> Common side effects include sedation, peripheral neuropathy, constipation; serious effects include teratogenicity, thromboembolic events, hematological toxicity</w:t>
            </w:r>
            <w:r w:rsidR="009A0890" w:rsidRPr="007D456F">
              <w:rPr>
                <w:sz w:val="18"/>
                <w:szCs w:val="18"/>
              </w:rPr>
              <w:t xml:space="preserve"> </w:t>
            </w:r>
            <w:r w:rsidR="003A3EC9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Grogan&lt;/Author&gt;&lt;Year&gt;2023&lt;/Year&gt;&lt;RecNum&gt;8252&lt;/RecNum&gt;&lt;DisplayText&gt;[185]&lt;/DisplayText&gt;&lt;record&gt;&lt;rec-number&gt;8252&lt;/rec-number&gt;&lt;foreign-keys&gt;&lt;key app="EN" db-id="adpvpv2sqp2ardea9sepxavq9f0z2r0f5sw0" timestamp="1690842435"&gt;8252&lt;/key&gt;&lt;/foreign-keys&gt;&lt;ref-type name="Journal Article"&gt;17&lt;/ref-type&gt;&lt;contributors&gt;&lt;authors&gt;&lt;author&gt;Grogan, Dayton P&lt;/author&gt;&lt;author&gt;Winston, Nicole R&lt;/author&gt;&lt;/authors&gt;&lt;/contributors&gt;&lt;titles&gt;&lt;title&gt;Thalidomide&lt;/title&gt;&lt;secondary-title&gt;&lt;style face="normal" font="default" charset="238" size="100%"&gt;StatPearls&lt;/style&gt;&lt;/secondary-title&gt;&lt;/titles&gt;&lt;periodical&gt;&lt;full-title&gt;StatPearls&lt;/full-title&gt;&lt;/periodical&gt;&lt;dates&gt;&lt;year&gt;2023&lt;/year&gt;&lt;/dates&gt;&lt;publisher&gt;&lt;style face="normal" font="default" charset="238" size="100%"&gt;StatPearls Publishing: Treasure Island, FL, USA&lt;/style&gt;&lt;/publisher&gt;&lt;urls&gt;&lt;/urls&gt;&lt;/record&gt;&lt;/Cite&gt;&lt;/EndNote&gt;</w:instrText>
            </w:r>
            <w:r w:rsidR="003A3EC9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5]</w:t>
            </w:r>
            <w:r w:rsidR="003A3EC9" w:rsidRPr="007D456F">
              <w:rPr>
                <w:sz w:val="18"/>
                <w:szCs w:val="18"/>
              </w:rPr>
              <w:fldChar w:fldCharType="end"/>
            </w:r>
            <w:r w:rsidR="00965911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5E5BC31A" w14:textId="5A2C01F0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osing in phase 2 clinical trials in GBM </w:t>
            </w:r>
            <w:r w:rsidR="00E416B4" w:rsidRPr="007D456F">
              <w:rPr>
                <w:sz w:val="18"/>
                <w:szCs w:val="18"/>
              </w:rPr>
              <w:t>usually starts</w:t>
            </w:r>
            <w:r w:rsidRPr="007D456F">
              <w:rPr>
                <w:sz w:val="18"/>
                <w:szCs w:val="18"/>
              </w:rPr>
              <w:t xml:space="preserve"> at 100 or 200 mg/day, escalating slowly to 400, 600 or 1200 mg/day if well tolerated</w:t>
            </w:r>
            <w:r w:rsidR="00C23DD7" w:rsidRPr="007D456F">
              <w:rPr>
                <w:sz w:val="18"/>
                <w:szCs w:val="18"/>
              </w:rPr>
              <w:t xml:space="preserve"> </w:t>
            </w:r>
            <w:r w:rsidR="00C23DD7" w:rsidRPr="007D456F">
              <w:rPr>
                <w:sz w:val="18"/>
                <w:szCs w:val="18"/>
              </w:rPr>
              <w:fldChar w:fldCharType="begin">
                <w:fldData xml:space="preserve">PEVuZE5vdGU+PENpdGU+PEF1dGhvcj5LZXNhcmk8L0F1dGhvcj48WWVhcj4yMDA4PC9ZZWFyPjxS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LZXNhcmk8L0F1dGhvcj48WWVhcj4yMDA4PC9ZZWFyPjxS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C23DD7" w:rsidRPr="007D456F">
              <w:rPr>
                <w:sz w:val="18"/>
                <w:szCs w:val="18"/>
              </w:rPr>
            </w:r>
            <w:r w:rsidR="00C23DD7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6-188]</w:t>
            </w:r>
            <w:r w:rsidR="00C23DD7"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01589D68" w14:textId="190A5436" w:rsidR="005C3949" w:rsidRPr="007D456F" w:rsidRDefault="00C23DD7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Lepper&lt;/Author&gt;&lt;Year&gt;2006&lt;/Year&gt;&lt;RecNum&gt;446&lt;/RecNum&gt;&lt;DisplayText&gt;[189]&lt;/DisplayText&gt;&lt;record&gt;&lt;rec-number&gt;446&lt;/rec-number&gt;&lt;foreign-keys&gt;&lt;key app="EN" db-id="adpvpv2sqp2ardea9sepxavq9f0z2r0f5sw0" timestamp="1668480544"&gt;446&lt;/key&gt;&lt;/foreign-keys&gt;&lt;ref-type name="Journal Article"&gt;17&lt;/ref-type&gt;&lt;contributors&gt;&lt;authors&gt;&lt;author&gt;Lepper, E. R.&lt;/author&gt;&lt;author&gt;Smith, N. F.&lt;/author&gt;&lt;author&gt;Cox, M. C.&lt;/author&gt;&lt;author&gt;Scripture, C. D.&lt;/author&gt;&lt;author&gt;Figg, W. D.&lt;/author&gt;&lt;/authors&gt;&lt;/contributors&gt;&lt;auth-address&gt;Clinical Pharmacology Research Core, SAIC-Frederick, Inc., NCI-Frederick, Maryland, 21702, USA.&lt;/auth-address&gt;&lt;titles&gt;&lt;title&gt;Thalidomide metabolism and hydrolysis: mechanisms and implications&lt;/title&gt;&lt;secondary-title&gt;Curr Drug Metab&lt;/secondary-title&gt;&lt;/titles&gt;&lt;periodical&gt;&lt;full-title&gt;Curr Drug Metab&lt;/full-title&gt;&lt;/periodical&gt;&lt;pages&gt;677-85&lt;/pages&gt;&lt;volume&gt;7&lt;/volume&gt;&lt;number&gt;6&lt;/number&gt;&lt;edition&gt;2006/08/22&lt;/edition&gt;&lt;keywords&gt;&lt;keyword&gt;Angiogenesis Inhibitors/pharmacology&lt;/keyword&gt;&lt;keyword&gt;Animals&lt;/keyword&gt;&lt;keyword&gt;Anti-Inflammatory Agents/pharmacology&lt;/keyword&gt;&lt;keyword&gt;Cyclooxygenase 2 Inhibitors/pharmacology&lt;/keyword&gt;&lt;keyword&gt;Cytochrome P-450 Enzyme System/physiology&lt;/keyword&gt;&lt;keyword&gt;Humans&lt;/keyword&gt;&lt;keyword&gt;Hydrolysis&lt;/keyword&gt;&lt;keyword&gt;Pharmacogenetics&lt;/keyword&gt;&lt;keyword&gt;Thalidomide/*metabolism/pharmacology&lt;/keyword&gt;&lt;/keywords&gt;&lt;dates&gt;&lt;year&gt;2006&lt;/year&gt;&lt;pub-dates&gt;&lt;date&gt;Aug&lt;/date&gt;&lt;/pub-dates&gt;&lt;/dates&gt;&lt;isbn&gt;1389-2002 (Print)&amp;#xD;1389-2002 (Linking)&lt;/isbn&gt;&lt;accession-num&gt;16918319&lt;/accession-num&gt;&lt;urls&gt;&lt;related-urls&gt;&lt;url&gt;https://www.ncbi.nlm.nih.gov/pubmed/16918319&lt;/url&gt;&lt;/related-urls&gt;&lt;/urls&gt;&lt;electronic-resource-num&gt;10.2174/138920006778017777&lt;/electronic-resource-num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89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7306EB8B" w14:textId="77777777" w:rsidTr="00DE42D5">
        <w:tc>
          <w:tcPr>
            <w:tcW w:w="699" w:type="pct"/>
            <w:shd w:val="clear" w:color="auto" w:fill="DFEDFA"/>
            <w:vAlign w:val="center"/>
          </w:tcPr>
          <w:p w14:paraId="44EEBCCE" w14:textId="5AC0FA1A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rtesunat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5CE01C1" w14:textId="3847A3CB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ROS production, cytotoxicity, radiosensitization, angiogene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1B261791" w14:textId="36B87538" w:rsidR="00B81F9E" w:rsidRPr="007D456F" w:rsidRDefault="00B81F9E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UGT1A9, UGT2B7 and CYP2A6.</w:t>
            </w:r>
            <w:r w:rsidR="00965911" w:rsidRPr="007D456F">
              <w:rPr>
                <w:sz w:val="18"/>
                <w:szCs w:val="18"/>
              </w:rPr>
              <w:t xml:space="preserve"> Rare serious side effects include allergic reactions, hemolysis, acute renal failure</w:t>
            </w:r>
            <w:r w:rsidR="00BC3525" w:rsidRPr="007D456F">
              <w:rPr>
                <w:sz w:val="18"/>
                <w:szCs w:val="18"/>
              </w:rPr>
              <w:t>; dose-escalation trials recommended monitoring of reticulocytes, NTproBNP, as well as audiological and neurological exploration</w:t>
            </w:r>
            <w:r w:rsidR="00BB67C5" w:rsidRPr="007D456F">
              <w:rPr>
                <w:sz w:val="18"/>
                <w:szCs w:val="18"/>
              </w:rPr>
              <w:t xml:space="preserve"> </w:t>
            </w:r>
            <w:r w:rsidR="00BB67C5" w:rsidRPr="007D456F">
              <w:rPr>
                <w:sz w:val="18"/>
                <w:szCs w:val="18"/>
              </w:rPr>
              <w:fldChar w:fldCharType="begin"/>
            </w:r>
            <w:r w:rsidR="001069F5">
              <w:rPr>
                <w:sz w:val="18"/>
                <w:szCs w:val="18"/>
              </w:rPr>
              <w:instrText xml:space="preserve"> ADDIN EN.CITE &lt;EndNote&gt;&lt;Cite&gt;&lt;Author&gt;von Hagens&lt;/Author&gt;&lt;Year&gt;2017&lt;/Year&gt;&lt;RecNum&gt;8253&lt;/RecNum&gt;&lt;DisplayText&gt;[190]&lt;/DisplayText&gt;&lt;record&gt;&lt;rec-number&gt;8253&lt;/rec-number&gt;&lt;foreign-keys&gt;&lt;key app="EN" db-id="adpvpv2sqp2ardea9sepxavq9f0z2r0f5sw0" timestamp="1690842740"&gt;8253&lt;/key&gt;&lt;/foreign-keys&gt;&lt;ref-type name="Journal Article"&gt;17&lt;/ref-type&gt;&lt;contributors&gt;&lt;authors&gt;&lt;author&gt;von Hagens, Cornelia&lt;/author&gt;&lt;author&gt;Walter-Sack, Ingeborg&lt;/author&gt;&lt;author&gt;Goeckenjan, Maren&lt;/author&gt;&lt;author&gt;Osburg, Julia&lt;/author&gt;&lt;author&gt;Storch-Hagenlocher, Brigitte&lt;/author&gt;&lt;author&gt;Sertel, Serkan&lt;/author&gt;&lt;author&gt;Elsässer, Michael&lt;/author&gt;&lt;author&gt;Remppis, Bjoern Andrew&lt;/author&gt;&lt;author&gt;Edler, Lutz&lt;/author&gt;&lt;author&gt;Munzinger, Judith&lt;/author&gt;&lt;/authors&gt;&lt;/contributors&gt;&lt;titles&gt;&lt;title&gt;Prospective open uncontrolled phase I study to define a well-tolerated dose of oral artesunate as add-on therapy in patients with metastatic breast cancer (ARTIC M33/2)&lt;/title&gt;&lt;secondary-title&gt;&lt;style face="normal" font="default" size="100%"&gt;Breast cancer research&lt;/style&gt;&lt;style face="normal" font="default" charset="238" size="100%"&gt; &lt;/style&gt;&lt;style face="normal" font="default" size="100%"&gt;treatment&lt;/style&gt;&lt;/secondary-title&gt;&lt;/titles&gt;&lt;periodical&gt;&lt;full-title&gt;Breast cancer research treatment&lt;/full-title&gt;&lt;/periodical&gt;&lt;pages&gt;359-369&lt;/pages&gt;&lt;volume&gt;164&lt;/volume&gt;&lt;dates&gt;&lt;year&gt;2017&lt;/year&gt;&lt;/dates&gt;&lt;isbn&gt;0167-6806&lt;/isbn&gt;&lt;urls&gt;&lt;/urls&gt;&lt;/record&gt;&lt;/Cite&gt;&lt;/EndNote&gt;</w:instrText>
            </w:r>
            <w:r w:rsidR="00BB67C5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0]</w:t>
            </w:r>
            <w:r w:rsidR="00BB67C5" w:rsidRPr="007D456F">
              <w:rPr>
                <w:sz w:val="18"/>
                <w:szCs w:val="18"/>
              </w:rPr>
              <w:fldChar w:fldCharType="end"/>
            </w:r>
            <w:r w:rsidR="00965911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1F62CFF9" w14:textId="05236470" w:rsidR="00B81F9E" w:rsidRPr="007D456F" w:rsidRDefault="00016BA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Eventually</w:t>
            </w:r>
            <w:r w:rsidR="00B81F9E" w:rsidRPr="007D456F">
              <w:rPr>
                <w:sz w:val="18"/>
                <w:szCs w:val="18"/>
              </w:rPr>
              <w:t xml:space="preserve"> not tested in the CUSP9 trial, but originally </w:t>
            </w:r>
            <w:r w:rsidRPr="007D456F">
              <w:rPr>
                <w:sz w:val="18"/>
                <w:szCs w:val="18"/>
              </w:rPr>
              <w:t>proposed</w:t>
            </w:r>
            <w:r w:rsidR="00B81F9E" w:rsidRPr="007D456F">
              <w:rPr>
                <w:sz w:val="18"/>
                <w:szCs w:val="18"/>
              </w:rPr>
              <w:t xml:space="preserve"> at 50 mg b.i.d. </w:t>
            </w:r>
            <w:r w:rsidR="00B81F9E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Kast&lt;/Author&gt;&lt;Year&gt;2014&lt;/Year&gt;&lt;RecNum&gt;316&lt;/RecNum&gt;&lt;DisplayText&gt;[191]&lt;/DisplayText&gt;&lt;record&gt;&lt;rec-number&gt;316&lt;/rec-number&gt;&lt;foreign-keys&gt;&lt;key app="EN" db-id="adpvpv2sqp2ardea9sepxavq9f0z2r0f5sw0" timestamp="1668128359"&gt;316&lt;/key&gt;&lt;/foreign-keys&gt;&lt;ref-type name="Journal Article"&gt;17&lt;/ref-type&gt;&lt;contributors&gt;&lt;authors&gt;&lt;author&gt;Kast, Richard E&lt;/author&gt;&lt;author&gt;Karpel-Massler, Georg&lt;/author&gt;&lt;author&gt;Halatsch, Marc-Eric %J Oncotarget&lt;/author&gt;&lt;/authors&gt;&lt;/contributors&gt;&lt;titles&gt;&lt;title&gt;CUSP9* treatment protocol for recurrent glioblastoma: aprepitant, artesunate, auranofin, captopril, celecoxib, disulfiram, itraconazole, ritonavir, sertraline augmenting continuous low dose temozolomide&lt;/title&gt;&lt;/titles&gt;&lt;pages&gt;8052&lt;/pages&gt;&lt;volume&gt;5&lt;/volume&gt;&lt;number&gt;18&lt;/number&gt;&lt;dates&gt;&lt;year&gt;2014&lt;/year&gt;&lt;/dates&gt;&lt;urls&gt;&lt;/urls&gt;&lt;/record&gt;&lt;/Cite&gt;&lt;/EndNote&gt;</w:instrText>
            </w:r>
            <w:r w:rsidR="00B81F9E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1]</w:t>
            </w:r>
            <w:r w:rsidR="00B81F9E" w:rsidRPr="007D456F">
              <w:rPr>
                <w:sz w:val="18"/>
                <w:szCs w:val="18"/>
              </w:rPr>
              <w:fldChar w:fldCharType="end"/>
            </w:r>
            <w:r w:rsidR="00B81F9E" w:rsidRPr="007D456F">
              <w:rPr>
                <w:sz w:val="18"/>
                <w:szCs w:val="18"/>
              </w:rPr>
              <w:t>. In other cancer studies, up to 200 mg/d</w:t>
            </w:r>
            <w:r w:rsidR="00081F6B">
              <w:rPr>
                <w:sz w:val="18"/>
                <w:szCs w:val="18"/>
              </w:rPr>
              <w:t>ay</w:t>
            </w:r>
            <w:r w:rsidR="00B81F9E" w:rsidRPr="007D456F">
              <w:rPr>
                <w:sz w:val="18"/>
                <w:szCs w:val="18"/>
              </w:rPr>
              <w:t xml:space="preserve"> were generally well tolerated </w:t>
            </w:r>
            <w:r w:rsidR="00B81F9E" w:rsidRPr="007D456F">
              <w:rPr>
                <w:sz w:val="18"/>
                <w:szCs w:val="18"/>
              </w:rPr>
              <w:fldChar w:fldCharType="begin">
                <w:fldData xml:space="preserve">PEVuZE5vdGU+PENpdGU+PEF1dGhvcj52b24gSGFnZW5zPC9BdXRob3I+PFllYXI+MjAxOTwvWWVh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2b24gSGFnZW5zPC9BdXRob3I+PFllYXI+MjAxOTwvWWVh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="00B81F9E" w:rsidRPr="007D456F">
              <w:rPr>
                <w:sz w:val="18"/>
                <w:szCs w:val="18"/>
              </w:rPr>
            </w:r>
            <w:r w:rsidR="00B81F9E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2]</w:t>
            </w:r>
            <w:r w:rsidR="00B81F9E" w:rsidRPr="007D456F">
              <w:rPr>
                <w:sz w:val="18"/>
                <w:szCs w:val="18"/>
              </w:rPr>
              <w:fldChar w:fldCharType="end"/>
            </w:r>
            <w:r w:rsidR="00B81F9E"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2CD14313" w14:textId="0704AA75" w:rsidR="00B81F9E" w:rsidRPr="007D456F" w:rsidRDefault="00B81F9E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JbGV0dDwvQXV0aG9yPjxZZWFyPjIwMDI8L1llYXI+PFJl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JbGV0dDwvQXV0aG9yPjxZZWFyPjIwMDI8L1llYXI+PFJl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5F660520" w14:textId="77777777" w:rsidTr="00DE42D5">
        <w:tc>
          <w:tcPr>
            <w:tcW w:w="699" w:type="pct"/>
            <w:shd w:val="clear" w:color="auto" w:fill="DFEDFA"/>
            <w:vAlign w:val="center"/>
          </w:tcPr>
          <w:p w14:paraId="6B8723D0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Olanzap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3A75C731" w14:textId="5D9ADFFA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 xml:space="preserve">Proliferation, </w:t>
            </w:r>
            <w:r w:rsidR="00F03E05" w:rsidRPr="007D456F">
              <w:rPr>
                <w:rFonts w:eastAsiaTheme="minorHAnsi"/>
                <w:sz w:val="18"/>
                <w:szCs w:val="18"/>
              </w:rPr>
              <w:t xml:space="preserve">apoptosis, </w:t>
            </w:r>
            <w:r w:rsidRPr="007D456F">
              <w:rPr>
                <w:rFonts w:eastAsiaTheme="minorHAnsi"/>
                <w:sz w:val="18"/>
                <w:szCs w:val="18"/>
              </w:rPr>
              <w:t>migration, NF-</w:t>
            </w:r>
            <w:r w:rsidRPr="007D456F">
              <w:rPr>
                <w:sz w:val="18"/>
                <w:szCs w:val="18"/>
              </w:rPr>
              <w:t>κB activation, ROS production, radiosensitiza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3677A8A" w14:textId="1E61A1A9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Primarily via CYP1A2, also CYP2D6 and CYP3A4.</w:t>
            </w:r>
            <w:r w:rsidR="00965911" w:rsidRPr="007D456F">
              <w:rPr>
                <w:sz w:val="18"/>
                <w:szCs w:val="18"/>
              </w:rPr>
              <w:t xml:space="preserve"> </w:t>
            </w:r>
            <w:r w:rsidR="00BD7308" w:rsidRPr="007D456F">
              <w:rPr>
                <w:sz w:val="18"/>
                <w:szCs w:val="18"/>
              </w:rPr>
              <w:t xml:space="preserve">Weight gain and insulin resistance </w:t>
            </w:r>
            <w:r w:rsidR="003A0C2A">
              <w:rPr>
                <w:sz w:val="18"/>
                <w:szCs w:val="18"/>
              </w:rPr>
              <w:t>are</w:t>
            </w:r>
            <w:r w:rsidR="003A0C2A" w:rsidRPr="007D456F">
              <w:rPr>
                <w:sz w:val="18"/>
                <w:szCs w:val="18"/>
              </w:rPr>
              <w:t xml:space="preserve"> </w:t>
            </w:r>
            <w:r w:rsidR="00BD7308" w:rsidRPr="007D456F">
              <w:rPr>
                <w:sz w:val="18"/>
                <w:szCs w:val="18"/>
              </w:rPr>
              <w:t>a common side effects, which needs to be balanced with KMT; r</w:t>
            </w:r>
            <w:r w:rsidR="00965911" w:rsidRPr="007D456F">
              <w:rPr>
                <w:sz w:val="18"/>
                <w:szCs w:val="18"/>
              </w:rPr>
              <w:t>are serious effects include extrapyramidal symptoms</w:t>
            </w:r>
            <w:r w:rsidR="00047815" w:rsidRPr="007D456F">
              <w:rPr>
                <w:sz w:val="18"/>
                <w:szCs w:val="18"/>
              </w:rPr>
              <w:t xml:space="preserve"> and</w:t>
            </w:r>
            <w:r w:rsidR="00965911" w:rsidRPr="007D456F">
              <w:rPr>
                <w:sz w:val="18"/>
                <w:szCs w:val="18"/>
              </w:rPr>
              <w:t xml:space="preserve"> neuroleptic malignant syndrome</w:t>
            </w:r>
            <w:r w:rsidR="00E37C86" w:rsidRPr="007D456F">
              <w:rPr>
                <w:sz w:val="18"/>
                <w:szCs w:val="18"/>
              </w:rPr>
              <w:t xml:space="preserve"> </w:t>
            </w:r>
            <w:r w:rsidR="003644FB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Thomas&lt;/Author&gt;&lt;Year&gt;2023&lt;/Year&gt;&lt;RecNum&gt;8254&lt;/RecNum&gt;&lt;DisplayText&gt;[194]&lt;/DisplayText&gt;&lt;record&gt;&lt;rec-number&gt;8254&lt;/rec-number&gt;&lt;foreign-keys&gt;&lt;key app="EN" db-id="adpvpv2sqp2ardea9sepxavq9f0z2r0f5sw0" timestamp="1690842970"&gt;8254&lt;/key&gt;&lt;/foreign-keys&gt;&lt;ref-type name="Generic"&gt;13&lt;/ref-type&gt;&lt;contributors&gt;&lt;authors&gt;&lt;author&gt;Thomas, Kristina&lt;/author&gt;&lt;author&gt;Saadabadi, Abdolreza&lt;/author&gt;&lt;/authors&gt;&lt;/contributors&gt;&lt;titles&gt;&lt;title&gt;Olanzapine&lt;/title&gt;&lt;/titles&gt;&lt;dates&gt;&lt;year&gt;2023&lt;/year&gt;&lt;/dates&gt;&lt;publisher&gt;StatPearls&lt;/publisher&gt;&lt;urls&gt;&lt;/urls&gt;&lt;/record&gt;&lt;/Cite&gt;&lt;/EndNote&gt;</w:instrText>
            </w:r>
            <w:r w:rsidR="003644FB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4]</w:t>
            </w:r>
            <w:r w:rsidR="003644FB" w:rsidRPr="007D456F">
              <w:rPr>
                <w:sz w:val="18"/>
                <w:szCs w:val="18"/>
              </w:rPr>
              <w:fldChar w:fldCharType="end"/>
            </w:r>
            <w:r w:rsidR="00965911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43D4F4DF" w14:textId="55F83918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Dosing in GBM reported as 10 mg/day. Part of the CLOVA drug repurposing protocol </w:t>
            </w:r>
            <w:r w:rsidRPr="007D456F">
              <w:rPr>
                <w:rStyle w:val="fipmark"/>
                <w:sz w:val="18"/>
                <w:szCs w:val="18"/>
              </w:rPr>
              <w:fldChar w:fldCharType="begin">
                <w:fldData xml:space="preserve">PEVuZE5vdGU+PENpdGU+PEF1dGhvcj5GdXJ1dGE8L0F1dGhvcj48WWVhcj4yMDE3PC9ZZWFyPjxS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</w:fldData>
              </w:fldChar>
            </w:r>
            <w:r w:rsidR="002F6816">
              <w:rPr>
                <w:rStyle w:val="fipmark"/>
                <w:sz w:val="18"/>
                <w:szCs w:val="18"/>
              </w:rPr>
              <w:instrText xml:space="preserve"> ADDIN EN.CITE </w:instrText>
            </w:r>
            <w:r w:rsidR="002F6816">
              <w:rPr>
                <w:rStyle w:val="fipmark"/>
                <w:sz w:val="18"/>
                <w:szCs w:val="18"/>
              </w:rPr>
              <w:fldChar w:fldCharType="begin">
                <w:fldData xml:space="preserve">PEVuZE5vdGU+PENpdGU+PEF1dGhvcj5GdXJ1dGE8L0F1dGhvcj48WWVhcj4yMDE3PC9ZZWFyPjxS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</w:fldData>
              </w:fldChar>
            </w:r>
            <w:r w:rsidR="002F6816">
              <w:rPr>
                <w:rStyle w:val="fipmark"/>
                <w:sz w:val="18"/>
                <w:szCs w:val="18"/>
              </w:rPr>
              <w:instrText xml:space="preserve"> ADDIN EN.CITE.DATA </w:instrText>
            </w:r>
            <w:r w:rsidR="002F6816">
              <w:rPr>
                <w:rStyle w:val="fipmark"/>
                <w:sz w:val="18"/>
                <w:szCs w:val="18"/>
              </w:rPr>
            </w:r>
            <w:r w:rsidR="002F6816">
              <w:rPr>
                <w:rStyle w:val="fipmark"/>
                <w:sz w:val="18"/>
                <w:szCs w:val="18"/>
              </w:rPr>
              <w:fldChar w:fldCharType="end"/>
            </w:r>
            <w:r w:rsidRPr="007D456F">
              <w:rPr>
                <w:rStyle w:val="fipmark"/>
                <w:sz w:val="18"/>
                <w:szCs w:val="18"/>
              </w:rPr>
            </w:r>
            <w:r w:rsidRPr="007D456F">
              <w:rPr>
                <w:rStyle w:val="fipmark"/>
                <w:sz w:val="18"/>
                <w:szCs w:val="18"/>
              </w:rPr>
              <w:fldChar w:fldCharType="separate"/>
            </w:r>
            <w:r w:rsidR="002F6816">
              <w:rPr>
                <w:rStyle w:val="fipmark"/>
                <w:noProof/>
                <w:sz w:val="18"/>
                <w:szCs w:val="18"/>
              </w:rPr>
              <w:t>[91]</w:t>
            </w:r>
            <w:r w:rsidRPr="007D456F">
              <w:rPr>
                <w:rStyle w:val="fipmark"/>
                <w:sz w:val="18"/>
                <w:szCs w:val="18"/>
              </w:rPr>
              <w:fldChar w:fldCharType="end"/>
            </w:r>
            <w:r w:rsidRPr="007D456F">
              <w:rPr>
                <w:rStyle w:val="fipmark"/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5BC2E8B3" w14:textId="17D19362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VcmljaHVrPC9BdXRob3I+PFllYXI+MjAwODwvWWVhcj48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VcmljaHVrPC9BdXRob3I+PFllYXI+MjAwODwvWWVhcj48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5, 196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47A93372" w14:textId="77777777" w:rsidTr="00DE42D5">
        <w:tc>
          <w:tcPr>
            <w:tcW w:w="699" w:type="pct"/>
            <w:shd w:val="clear" w:color="auto" w:fill="DFEDFA"/>
            <w:vAlign w:val="center"/>
          </w:tcPr>
          <w:p w14:paraId="67DF7E41" w14:textId="6FAC0FDA" w:rsidR="005C3949" w:rsidRPr="007D456F" w:rsidRDefault="00F853DF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Nitroglycerin</w:t>
            </w:r>
            <w:r w:rsidR="005C3949" w:rsidRPr="007D456F">
              <w:rPr>
                <w:sz w:val="18"/>
                <w:szCs w:val="18"/>
              </w:rPr>
              <w:t>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03FB7775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Vasoactive properties, reversal of hypoxia, nitric oxide donor, apoptosis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61226FEF" w14:textId="23CDBE98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Bioactivated via liver ALDH2, metabolized to nitrite and then nitric oxide.</w:t>
            </w:r>
            <w:r w:rsidR="00C02F1A" w:rsidRPr="007D456F">
              <w:rPr>
                <w:sz w:val="18"/>
                <w:szCs w:val="18"/>
              </w:rPr>
              <w:t xml:space="preserve"> </w:t>
            </w:r>
            <w:r w:rsidR="005E6DB4" w:rsidRPr="007D456F">
              <w:rPr>
                <w:sz w:val="18"/>
                <w:szCs w:val="18"/>
              </w:rPr>
              <w:t xml:space="preserve">Possible nitrate tolerance with long-term use. </w:t>
            </w:r>
            <w:r w:rsidR="00C02F1A" w:rsidRPr="007D456F">
              <w:rPr>
                <w:sz w:val="18"/>
                <w:szCs w:val="18"/>
              </w:rPr>
              <w:t>Serious effects include</w:t>
            </w:r>
            <w:r w:rsidR="00791F81" w:rsidRPr="007D456F">
              <w:rPr>
                <w:sz w:val="18"/>
                <w:szCs w:val="18"/>
              </w:rPr>
              <w:t xml:space="preserve"> unwanted hypotensive effects</w:t>
            </w:r>
            <w:r w:rsidR="00F106D7" w:rsidRPr="007D456F">
              <w:rPr>
                <w:sz w:val="18"/>
                <w:szCs w:val="18"/>
              </w:rPr>
              <w:t xml:space="preserve"> (syncope)</w:t>
            </w:r>
            <w:r w:rsidR="00791F81" w:rsidRPr="007D456F">
              <w:rPr>
                <w:sz w:val="18"/>
                <w:szCs w:val="18"/>
              </w:rPr>
              <w:t>,</w:t>
            </w:r>
            <w:r w:rsidR="00C02F1A" w:rsidRPr="007D456F">
              <w:rPr>
                <w:sz w:val="18"/>
                <w:szCs w:val="18"/>
              </w:rPr>
              <w:t xml:space="preserve"> reflex tachycardia, methemoglobinemia.</w:t>
            </w:r>
            <w:r w:rsidR="00F81C1A" w:rsidRPr="007D456F">
              <w:rPr>
                <w:sz w:val="18"/>
                <w:szCs w:val="18"/>
              </w:rPr>
              <w:t xml:space="preserve"> Contraindicated with PDE-5 inhibitors</w:t>
            </w:r>
            <w:r w:rsidR="005F0A2F" w:rsidRPr="007D456F">
              <w:rPr>
                <w:sz w:val="18"/>
                <w:szCs w:val="18"/>
              </w:rPr>
              <w:t xml:space="preserve">, </w:t>
            </w:r>
            <w:r w:rsidR="005F0A2F" w:rsidRPr="007D456F">
              <w:rPr>
                <w:sz w:val="18"/>
                <w:szCs w:val="18"/>
              </w:rPr>
              <w:lastRenderedPageBreak/>
              <w:t xml:space="preserve">increased intracranial pressure, severe anemia, right-sided myocardial infarction, or hypersensitivity </w:t>
            </w:r>
            <w:r w:rsidR="005F0A2F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Kim&lt;/Author&gt;&lt;Year&gt;2022&lt;/Year&gt;&lt;RecNum&gt;8255&lt;/RecNum&gt;&lt;DisplayText&gt;[197]&lt;/DisplayText&gt;&lt;record&gt;&lt;rec-number&gt;8255&lt;/rec-number&gt;&lt;foreign-keys&gt;&lt;key app="EN" db-id="adpvpv2sqp2ardea9sepxavq9f0z2r0f5sw0" timestamp="1690895408"&gt;8255&lt;/key&gt;&lt;/foreign-keys&gt;&lt;ref-type name="Book Section"&gt;5&lt;/ref-type&gt;&lt;contributors&gt;&lt;authors&gt;&lt;author&gt;Kim, Kyle H&lt;/author&gt;&lt;author&gt;Kerndt, Connor C&lt;/author&gt;&lt;author&gt;Adnan, Ghufran&lt;/author&gt;&lt;author&gt;Schaller, Derek J&lt;/author&gt;&lt;/authors&gt;&lt;/contributors&gt;&lt;titles&gt;&lt;title&gt;Nitroglycerin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="005F0A2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7]</w:t>
            </w:r>
            <w:r w:rsidR="005F0A2F" w:rsidRPr="007D456F">
              <w:rPr>
                <w:sz w:val="18"/>
                <w:szCs w:val="18"/>
              </w:rPr>
              <w:fldChar w:fldCharType="end"/>
            </w:r>
            <w:r w:rsidR="00F81C1A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012D1904" w14:textId="74D84A79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lastRenderedPageBreak/>
              <w:t>Transdermal patches for angina prophylaxis, 5 to 15 mg/day. No dosing reported for GBM, clinical trials in other cancers</w:t>
            </w:r>
            <w:r w:rsidR="00083F72" w:rsidRPr="007D456F">
              <w:rPr>
                <w:sz w:val="18"/>
                <w:szCs w:val="18"/>
              </w:rPr>
              <w:t xml:space="preserve"> ongoing</w:t>
            </w:r>
            <w:r w:rsidRPr="007D456F">
              <w:rPr>
                <w:sz w:val="18"/>
                <w:szCs w:val="18"/>
              </w:rPr>
              <w:t xml:space="preserve"> (NCT01210378, NCT01704274)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3A25653A" w14:textId="14C7B249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/>
            </w:r>
            <w:r w:rsidR="0008560B">
              <w:rPr>
                <w:sz w:val="18"/>
                <w:szCs w:val="18"/>
              </w:rPr>
              <w:instrText xml:space="preserve"> ADDIN EN.CITE &lt;EndNote&gt;&lt;Cite&gt;&lt;Author&gt;Sukhatme&lt;/Author&gt;&lt;Year&gt;2015&lt;/Year&gt;&lt;RecNum&gt;427&lt;/RecNum&gt;&lt;DisplayText&gt;[198]&lt;/DisplayText&gt;&lt;record&gt;&lt;rec-number&gt;427&lt;/rec-number&gt;&lt;foreign-keys&gt;&lt;key app="EN" db-id="adpvpv2sqp2ardea9sepxavq9f0z2r0f5sw0" timestamp="1668448984"&gt;427&lt;/key&gt;&lt;/foreign-keys&gt;&lt;ref-type name="Journal Article"&gt;17&lt;/ref-type&gt;&lt;contributors&gt;&lt;authors&gt;&lt;author&gt;Sukhatme, V.&lt;/author&gt;&lt;author&gt;Bouche, G.&lt;/author&gt;&lt;author&gt;Meheus, L.&lt;/author&gt;&lt;author&gt;Sukhatme, V. P.&lt;/author&gt;&lt;author&gt;Pantziarka, P.&lt;/author&gt;&lt;/authors&gt;&lt;/contributors&gt;&lt;auth-address&gt;GlobalCures, Inc, Newton MA 02459, USA ; Corresponding authors ; Lead authors.&amp;#xD;Anticancer Fund, Brussels, 1853 Strombeek-Bever, Belgium.&amp;#xD;GlobalCures, Inc, Newton MA 02459, USA ; Beth Israel Deaconess Medical Center and Harvard Medical School, Boston, MA 02215, USA.&amp;#xD;Anticancer Fund, Brussels, 1853 Strombeek-Bever, Belgium ; The George Pantziarka TP53 Trust, London KT1 2JP, UK ; Corresponding authors ; Lead authors.&lt;/auth-address&gt;&lt;titles&gt;&lt;title&gt;Repurposing Drugs in Oncology (ReDO)-nitroglycerin as an anti-cancer agent&lt;/title&gt;&lt;secondary-title&gt;Ecancermedicalscience&lt;/secondary-title&gt;&lt;alt-title&gt;Ecancermedicalscienc&lt;/alt-title&gt;&lt;/titles&gt;&lt;periodical&gt;&lt;full-title&gt;Ecancermedicalscience&lt;/full-title&gt;&lt;/periodical&gt;&lt;pages&gt;568&lt;/pages&gt;&lt;volume&gt;9&lt;/volume&gt;&lt;edition&gt;2015/10/06&lt;/edition&gt;&lt;keywords&gt;&lt;keyword&gt;EPR effect&lt;/keyword&gt;&lt;keyword&gt;ReDO project&lt;/keyword&gt;&lt;keyword&gt;drug repurposing&lt;/keyword&gt;&lt;keyword&gt;hypoxia&lt;/keyword&gt;&lt;keyword&gt;nitroglycerin&lt;/keyword&gt;&lt;/keywords&gt;&lt;dates&gt;&lt;year&gt;2015&lt;/year&gt;&lt;pub-dates&gt;&lt;date&gt;Aug 27&lt;/date&gt;&lt;/pub-dates&gt;&lt;/dates&gt;&lt;isbn&gt;1754-6605 (Print)&amp;#xD;1754-6605 (Electronic)&amp;#xD;1754-6605 (Linking)&lt;/isbn&gt;&lt;accession-num&gt;26435741&lt;/accession-num&gt;&lt;urls&gt;&lt;related-urls&gt;&lt;url&gt;https://www.ncbi.nlm.nih.gov/pubmed/26435741&lt;/url&gt;&lt;/related-urls&gt;&lt;/urls&gt;&lt;custom2&gt;PMC4583240&lt;/custom2&gt;&lt;electronic-resource-num&gt;10.3332/ecancer.2015.568&lt;/electronic-resource-num&gt;&lt;language&gt;English&lt;/language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8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69095D3B" w14:textId="77777777" w:rsidTr="00DE42D5">
        <w:tc>
          <w:tcPr>
            <w:tcW w:w="699" w:type="pct"/>
            <w:shd w:val="clear" w:color="auto" w:fill="DFEDFA"/>
            <w:vAlign w:val="center"/>
          </w:tcPr>
          <w:p w14:paraId="41276565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emant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1F69AA63" w14:textId="51068E40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rFonts w:eastAsiaTheme="minorHAnsi"/>
                <w:sz w:val="18"/>
                <w:szCs w:val="18"/>
              </w:rPr>
            </w:pPr>
            <w:r w:rsidRPr="007D456F">
              <w:rPr>
                <w:rFonts w:eastAsiaTheme="minorHAnsi"/>
                <w:sz w:val="18"/>
                <w:szCs w:val="18"/>
              </w:rPr>
              <w:t>Invasion, proliferation, autophagy.</w:t>
            </w:r>
            <w:r w:rsidR="00871F17" w:rsidRPr="007D456F">
              <w:rPr>
                <w:rFonts w:eastAsiaTheme="minorHAnsi"/>
                <w:sz w:val="18"/>
                <w:szCs w:val="18"/>
              </w:rPr>
              <w:t xml:space="preserve"> </w:t>
            </w:r>
            <w:r w:rsidR="00B96D7A" w:rsidRPr="007D456F">
              <w:rPr>
                <w:sz w:val="18"/>
                <w:szCs w:val="18"/>
              </w:rPr>
              <w:t>NMDA-type glutamate receptor</w:t>
            </w:r>
            <w:r w:rsidR="00871F17" w:rsidRPr="007D456F">
              <w:rPr>
                <w:sz w:val="18"/>
                <w:szCs w:val="18"/>
              </w:rPr>
              <w:t xml:space="preserve"> antagonist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33BA5183" w14:textId="5C99661F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Liver metabolism, CYP2B6 inhibition.</w:t>
            </w:r>
            <w:r w:rsidR="00632498" w:rsidRPr="007D456F">
              <w:rPr>
                <w:sz w:val="18"/>
                <w:szCs w:val="18"/>
              </w:rPr>
              <w:t xml:space="preserve"> Rare side effects include</w:t>
            </w:r>
            <w:r w:rsidR="00254DD9" w:rsidRPr="007D456F">
              <w:rPr>
                <w:sz w:val="18"/>
                <w:szCs w:val="18"/>
              </w:rPr>
              <w:t xml:space="preserve"> neurologic </w:t>
            </w:r>
            <w:r w:rsidR="00632498" w:rsidRPr="007D456F">
              <w:rPr>
                <w:sz w:val="18"/>
                <w:szCs w:val="18"/>
              </w:rPr>
              <w:t>effects, cardiac arrhythmias</w:t>
            </w:r>
            <w:r w:rsidR="003A6A81" w:rsidRPr="007D456F">
              <w:rPr>
                <w:sz w:val="18"/>
                <w:szCs w:val="18"/>
              </w:rPr>
              <w:t>; precaution in cardiovascular disease and hepatic impairment</w:t>
            </w:r>
            <w:r w:rsidR="00B96D7A" w:rsidRPr="007D456F">
              <w:rPr>
                <w:sz w:val="18"/>
                <w:szCs w:val="18"/>
              </w:rPr>
              <w:t xml:space="preserve"> </w:t>
            </w:r>
            <w:r w:rsidR="003A6A81" w:rsidRPr="007D456F">
              <w:rPr>
                <w:sz w:val="18"/>
                <w:szCs w:val="18"/>
              </w:rPr>
              <w:fldChar w:fldCharType="begin"/>
            </w:r>
            <w:r w:rsidR="00123A91">
              <w:rPr>
                <w:sz w:val="18"/>
                <w:szCs w:val="18"/>
              </w:rPr>
              <w:instrText xml:space="preserve"> ADDIN EN.CITE &lt;EndNote&gt;&lt;Cite&gt;&lt;Author&gt;Kuns&lt;/Author&gt;&lt;Year&gt;2024&lt;/Year&gt;&lt;RecNum&gt;8256&lt;/RecNum&gt;&lt;DisplayText&gt;[199]&lt;/DisplayText&gt;&lt;record&gt;&lt;rec-number&gt;8256&lt;/rec-number&gt;&lt;foreign-keys&gt;&lt;key app="EN" db-id="adpvpv2sqp2ardea9sepxavq9f0z2r0f5sw0" timestamp="1690895896"&gt;8256&lt;/key&gt;&lt;/foreign-keys&gt;&lt;ref-type name="Book Section"&gt;5&lt;/ref-type&gt;&lt;contributors&gt;&lt;authors&gt;&lt;author&gt;Kuns, B.&lt;/author&gt;&lt;author&gt;Rosani, A.&lt;/author&gt;&lt;author&gt;Patel, P.&lt;/author&gt;&lt;author&gt;Varghese, D.&lt;/author&gt;&lt;/authors&gt;&lt;/contributors&gt;&lt;auth-address&gt;Ohio University Heritage College of OM&amp;#xD;TTUHSC at the Permian Basin&amp;#xD;Huggins Hospital&lt;/auth-address&gt;&lt;titles&gt;&lt;title&gt;Memantine&lt;/title&gt;&lt;secondary-title&gt;StatPearls&lt;/secondary-title&gt;&lt;/titles&gt;&lt;periodical&gt;&lt;full-title&gt;StatPearls&lt;/full-title&gt;&lt;/periodical&gt;&lt;dates&gt;&lt;year&gt;2024&lt;/year&gt;&lt;/dates&gt;&lt;pub-location&gt;Treasure Island (FL)&lt;/pub-location&gt;&lt;publisher&gt;StatPearls Publishing&lt;/publisher&gt;&lt;accession-num&gt;29763201&lt;/accession-num&gt;&lt;urls&gt;&lt;related-urls&gt;&lt;url&gt;https://www.ncbi.nlm.nih.gov/pubmed/29763201&lt;/url&gt;&lt;/related-urls&gt;&lt;/urls&gt;&lt;language&gt;eng&lt;/language&gt;&lt;/record&gt;&lt;/Cite&gt;&lt;/EndNote&gt;</w:instrText>
            </w:r>
            <w:r w:rsidR="003A6A81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199]</w:t>
            </w:r>
            <w:r w:rsidR="003A6A81" w:rsidRPr="007D456F">
              <w:rPr>
                <w:sz w:val="18"/>
                <w:szCs w:val="18"/>
              </w:rPr>
              <w:fldChar w:fldCharType="end"/>
            </w:r>
            <w:r w:rsidR="00632498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0DD5D540" w14:textId="341BF0A6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For protection against radiation toxicity, </w:t>
            </w:r>
            <w:r w:rsidR="00083F72" w:rsidRPr="007D456F">
              <w:rPr>
                <w:sz w:val="18"/>
                <w:szCs w:val="18"/>
              </w:rPr>
              <w:t xml:space="preserve">dose </w:t>
            </w:r>
            <w:r w:rsidRPr="007D456F">
              <w:rPr>
                <w:sz w:val="18"/>
                <w:szCs w:val="18"/>
              </w:rPr>
              <w:t xml:space="preserve">escalation </w:t>
            </w:r>
            <w:r w:rsidR="00083F72" w:rsidRPr="007D456F">
              <w:rPr>
                <w:sz w:val="18"/>
                <w:szCs w:val="18"/>
              </w:rPr>
              <w:t>usually ranges from</w:t>
            </w:r>
            <w:r w:rsidRPr="007D456F">
              <w:rPr>
                <w:sz w:val="18"/>
                <w:szCs w:val="18"/>
              </w:rPr>
              <w:t xml:space="preserve"> 5 to 20 mg/day </w:t>
            </w:r>
            <w:r w:rsidRPr="007D456F">
              <w:rPr>
                <w:sz w:val="18"/>
                <w:szCs w:val="18"/>
              </w:rPr>
              <w:fldChar w:fldCharType="begin"/>
            </w:r>
            <w:r w:rsidR="0008560B">
              <w:rPr>
                <w:sz w:val="18"/>
                <w:szCs w:val="18"/>
              </w:rPr>
              <w:instrText xml:space="preserve"> ADDIN EN.CITE &lt;EndNote&gt;&lt;Cite&gt;&lt;Author&gt;Chilukuri&lt;/Author&gt;&lt;Year&gt;2020&lt;/Year&gt;&lt;RecNum&gt;334&lt;/RecNum&gt;&lt;DisplayText&gt;[200]&lt;/DisplayText&gt;&lt;record&gt;&lt;rec-number&gt;334&lt;/rec-number&gt;&lt;foreign-keys&gt;&lt;key app="EN" db-id="adpvpv2sqp2ardea9sepxavq9f0z2r0f5sw0" timestamp="1668132232"&gt;334&lt;/key&gt;&lt;/foreign-keys&gt;&lt;ref-type name="Journal Article"&gt;17&lt;/ref-type&gt;&lt;contributors&gt;&lt;authors&gt;&lt;author&gt;Chilukuri, S.&lt;/author&gt;&lt;author&gt;Burela, N.&lt;/author&gt;&lt;/authors&gt;&lt;/contributors&gt;&lt;auth-address&gt;Department of Radiation Oncology, Apollo Proton Cancer Centre, Chennai, India.&lt;/auth-address&gt;&lt;titles&gt;&lt;title&gt;Memantine for Prevention of Brain Irradiation-Induced Cognitive Toxicity: A Tale of an Underappreciated and Underused Intervention&lt;/title&gt;&lt;secondary-title&gt;JCO Glob Oncol&lt;/secondary-title&gt;&lt;alt-title&gt;Jco Glob Oncol&lt;/alt-title&gt;&lt;/titles&gt;&lt;pages&gt;1384-1388&lt;/pages&gt;&lt;volume&gt;6&lt;/volume&gt;&lt;edition&gt;2020/09/15&lt;/edition&gt;&lt;keywords&gt;&lt;keyword&gt;Brain&lt;/keyword&gt;&lt;keyword&gt;Cognition&lt;/keyword&gt;&lt;keyword&gt;Cranial Irradiation&lt;/keyword&gt;&lt;keyword&gt;*Excitatory Amino Acid Antagonists&lt;/keyword&gt;&lt;keyword&gt;*Memantine/therapeutic use&lt;/keyword&gt;&lt;/keywords&gt;&lt;dates&gt;&lt;year&gt;2020&lt;/year&gt;&lt;pub-dates&gt;&lt;date&gt;Sep&lt;/date&gt;&lt;/pub-dates&gt;&lt;/dates&gt;&lt;isbn&gt;2687-8941 (Electronic)&amp;#xD;2687-8941 (Linking)&lt;/isbn&gt;&lt;accession-num&gt;32926643&lt;/accession-num&gt;&lt;urls&gt;&lt;related-urls&gt;&lt;url&gt;https://www.ncbi.nlm.nih.gov/pubmed/32926643&lt;/url&gt;&lt;/related-urls&gt;&lt;/urls&gt;&lt;custom2&gt;PMC7529526&lt;/custom2&gt;&lt;electronic-resource-num&gt;10.1200/GO.20.00342&lt;/electronic-resource-num&gt;&lt;language&gt;English&lt;/language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00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5F62B6BD" w14:textId="6F0F1D87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NaWN1ZGE8L0F1dGhvcj48WWVhcj4yMDA0PC9ZZWFyPjxS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NaWN1ZGE8L0F1dGhvcj48WWVhcj4yMDA0PC9ZZWFyPjxS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01-20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04340BB9" w14:textId="77777777" w:rsidTr="00DE42D5">
        <w:tc>
          <w:tcPr>
            <w:tcW w:w="699" w:type="pct"/>
            <w:shd w:val="clear" w:color="auto" w:fill="DFEDFA"/>
            <w:vAlign w:val="center"/>
          </w:tcPr>
          <w:p w14:paraId="6A093AA3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Ribavirin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7F1B6962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Proliferation, migration, synergy with chemotherapeutics, elF4E signaling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59A6E390" w14:textId="08ED6415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Seemingly not a substrate for CYP450, </w:t>
            </w:r>
            <w:r w:rsidR="00397CE2" w:rsidRPr="007D456F">
              <w:rPr>
                <w:sz w:val="18"/>
                <w:szCs w:val="18"/>
              </w:rPr>
              <w:t xml:space="preserve">secondary </w:t>
            </w:r>
            <w:r w:rsidRPr="007D456F">
              <w:rPr>
                <w:sz w:val="18"/>
                <w:szCs w:val="18"/>
              </w:rPr>
              <w:t>metabolites excreted via urine.</w:t>
            </w:r>
            <w:r w:rsidR="00632498" w:rsidRPr="007D456F">
              <w:rPr>
                <w:sz w:val="18"/>
                <w:szCs w:val="18"/>
              </w:rPr>
              <w:t xml:space="preserve"> </w:t>
            </w:r>
            <w:r w:rsidR="00E6387B" w:rsidRPr="007D456F">
              <w:rPr>
                <w:sz w:val="18"/>
                <w:szCs w:val="18"/>
              </w:rPr>
              <w:t xml:space="preserve">Rare </w:t>
            </w:r>
            <w:r w:rsidR="00632498" w:rsidRPr="007D456F">
              <w:rPr>
                <w:sz w:val="18"/>
                <w:szCs w:val="18"/>
              </w:rPr>
              <w:t xml:space="preserve">serious </w:t>
            </w:r>
            <w:r w:rsidR="00E6387B" w:rsidRPr="007D456F">
              <w:rPr>
                <w:sz w:val="18"/>
                <w:szCs w:val="18"/>
              </w:rPr>
              <w:t xml:space="preserve">side </w:t>
            </w:r>
            <w:r w:rsidR="00632498" w:rsidRPr="007D456F">
              <w:rPr>
                <w:sz w:val="18"/>
                <w:szCs w:val="18"/>
              </w:rPr>
              <w:t>effects include hemolytic anemia, teratogenicity, pulmonary toxicity</w:t>
            </w:r>
            <w:r w:rsidR="00CC7EAA" w:rsidRPr="007D456F">
              <w:rPr>
                <w:sz w:val="18"/>
                <w:szCs w:val="18"/>
              </w:rPr>
              <w:t xml:space="preserve"> </w:t>
            </w:r>
            <w:r w:rsidR="00CC7EAA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Krilov&lt;/Author&gt;&lt;Year&gt;2002&lt;/Year&gt;&lt;RecNum&gt;8257&lt;/RecNum&gt;&lt;DisplayText&gt;[204]&lt;/DisplayText&gt;&lt;record&gt;&lt;rec-number&gt;8257&lt;/rec-number&gt;&lt;foreign-keys&gt;&lt;key app="EN" db-id="adpvpv2sqp2ardea9sepxavq9f0z2r0f5sw0" timestamp="1690896086"&gt;8257&lt;/key&gt;&lt;/foreign-keys&gt;&lt;ref-type name="Journal Article"&gt;17&lt;/ref-type&gt;&lt;contributors&gt;&lt;authors&gt;&lt;author&gt;Krilov, L. R.&lt;/author&gt;&lt;/authors&gt;&lt;/contributors&gt;&lt;auth-address&gt;Department of Pediatrics, Winthrop University Hospital, Mineola, NY, USA.&lt;/auth-address&gt;&lt;titles&gt;&lt;title&gt;Safety issues related to the administration of ribavirin&lt;/title&gt;&lt;secondary-title&gt;Pediatr Infect Dis J&lt;/secondary-title&gt;&lt;/titles&gt;&lt;pages&gt;479-81&lt;/pages&gt;&lt;volume&gt;21&lt;/volume&gt;&lt;number&gt;5&lt;/number&gt;&lt;edition&gt;2002/08/02&lt;/edition&gt;&lt;keywords&gt;&lt;keyword&gt;*Abnormalities, Drug-Induced&lt;/keyword&gt;&lt;keyword&gt;Absorption&lt;/keyword&gt;&lt;keyword&gt;Administration, Inhalation&lt;/keyword&gt;&lt;keyword&gt;Adult&lt;/keyword&gt;&lt;keyword&gt;Antiviral Agents/*adverse effects/pharmacokinetics/therapeutic use&lt;/keyword&gt;&lt;keyword&gt;Child&lt;/keyword&gt;&lt;keyword&gt;Child, Preschool&lt;/keyword&gt;&lt;keyword&gt;Female&lt;/keyword&gt;&lt;keyword&gt;*Health Personnel&lt;/keyword&gt;&lt;keyword&gt;Humans&lt;/keyword&gt;&lt;keyword&gt;Infant&lt;/keyword&gt;&lt;keyword&gt;Infant, Newborn&lt;/keyword&gt;&lt;keyword&gt;Inhalation Exposure&lt;/keyword&gt;&lt;keyword&gt;*Occupational Exposure&lt;/keyword&gt;&lt;keyword&gt;Pregnancy&lt;/keyword&gt;&lt;keyword&gt;Respiratory Protective Devices&lt;/keyword&gt;&lt;keyword&gt;Respiratory Syncytial Virus Infections/*drug therapy&lt;/keyword&gt;&lt;keyword&gt;Ribavirin/*adverse effects/pharmacokinetics/therapeutic use&lt;/keyword&gt;&lt;keyword&gt;Risk Assessment&lt;/keyword&gt;&lt;keyword&gt;Teratogens&lt;/keyword&gt;&lt;/keywords&gt;&lt;dates&gt;&lt;year&gt;2002&lt;/year&gt;&lt;pub-dates&gt;&lt;date&gt;May&lt;/date&gt;&lt;/pub-dates&gt;&lt;/dates&gt;&lt;isbn&gt;0891-3668 (Print)&amp;#xD;0891-3668 (Linking)&lt;/isbn&gt;&lt;accession-num&gt;12150196&lt;/accession-num&gt;&lt;urls&gt;&lt;related-urls&gt;&lt;url&gt;https://www.ncbi.nlm.nih.gov/pubmed/12150196&lt;/url&gt;&lt;/related-urls&gt;&lt;/urls&gt;&lt;electronic-resource-num&gt;10.1097/00006454-200205000-00037&lt;/electronic-resource-num&gt;&lt;/record&gt;&lt;/Cite&gt;&lt;/EndNote&gt;</w:instrText>
            </w:r>
            <w:r w:rsidR="00CC7EAA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04]</w:t>
            </w:r>
            <w:r w:rsidR="00CC7EAA" w:rsidRPr="007D456F">
              <w:rPr>
                <w:sz w:val="18"/>
                <w:szCs w:val="18"/>
              </w:rPr>
              <w:fldChar w:fldCharType="end"/>
            </w:r>
            <w:r w:rsidR="00632498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7274FB07" w14:textId="7183D8BB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Hepatitis C dosing ranges from 800 to 1500 mg/day. </w:t>
            </w:r>
            <w:r w:rsidR="00397CE2" w:rsidRPr="007D456F">
              <w:rPr>
                <w:sz w:val="18"/>
                <w:szCs w:val="18"/>
              </w:rPr>
              <w:t>Optimal</w:t>
            </w:r>
            <w:r w:rsidRPr="007D456F">
              <w:rPr>
                <w:sz w:val="18"/>
                <w:szCs w:val="18"/>
              </w:rPr>
              <w:t xml:space="preserve"> dosing </w:t>
            </w:r>
            <w:r w:rsidR="00D831C8" w:rsidRPr="007D456F">
              <w:rPr>
                <w:sz w:val="18"/>
                <w:szCs w:val="18"/>
              </w:rPr>
              <w:t>for</w:t>
            </w:r>
            <w:r w:rsidRPr="007D456F">
              <w:rPr>
                <w:sz w:val="18"/>
                <w:szCs w:val="18"/>
              </w:rPr>
              <w:t xml:space="preserve"> GBM unknown </w:t>
            </w: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Wb2xwaW48L0F1dGhvcj48WWVhcj4yMDE3PC9ZZWFyPjxS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Wb2xwaW48L0F1dGhvcj48WWVhcj4yMDE3PC9ZZWFyPjxS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05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0CCF3515" w14:textId="1F2BF29A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HbHVlPC9BdXRob3I+PFllYXI+MTk5OTwvWWVhcj48UmVj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HbHVlPC9BdXRob3I+PFllYXI+MTk5OTwvWWVhcj48UmVj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06, 207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49495F46" w14:textId="77777777" w:rsidTr="00DE42D5">
        <w:tc>
          <w:tcPr>
            <w:tcW w:w="699" w:type="pct"/>
            <w:shd w:val="clear" w:color="auto" w:fill="DFEDFA"/>
            <w:vAlign w:val="center"/>
          </w:tcPr>
          <w:p w14:paraId="66589010" w14:textId="7D26272D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hlorpromazine, fluphenazine and perphenazine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6E9BAF32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Cell cycle arrest, apoptosis, chemo/radiosensitization, stem cell targeting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659CF4E4" w14:textId="0327C0DC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Chlorpromazine CYP2D6 (major pathway), CYP1A2 and CYP3A4. Fluphenazine mainly via </w:t>
            </w:r>
            <w:r w:rsidRPr="007D456F">
              <w:rPr>
                <w:rFonts w:eastAsiaTheme="minorHAnsi"/>
                <w:sz w:val="18"/>
                <w:szCs w:val="18"/>
              </w:rPr>
              <w:t>CYP2D6, minor inhibition of CYP2C9 and CYP2E1. Perphenazine via CYP2D6, CYP1A2, CYP2C19, CYP2C9, CYP3A4, minor inhibition of CYP1A2, CYP2D6</w:t>
            </w:r>
            <w:r w:rsidR="00E6387B" w:rsidRPr="007D456F">
              <w:rPr>
                <w:rFonts w:eastAsiaTheme="minorHAnsi"/>
                <w:sz w:val="18"/>
                <w:szCs w:val="18"/>
              </w:rPr>
              <w:t xml:space="preserve">. </w:t>
            </w:r>
            <w:r w:rsidR="00E6387B" w:rsidRPr="007D456F">
              <w:rPr>
                <w:sz w:val="18"/>
                <w:szCs w:val="18"/>
              </w:rPr>
              <w:t>Common side effects include sedation, extrapyramidal symptoms, anticholinergic effects; serious effects include neuroleptic malignant syndrome, tardive dyskinesia, cardiovascular effects</w:t>
            </w:r>
            <w:r w:rsidR="007D456F" w:rsidRPr="007D456F">
              <w:rPr>
                <w:sz w:val="18"/>
                <w:szCs w:val="18"/>
              </w:rPr>
              <w:t>; contraindications discussed in</w:t>
            </w:r>
            <w:r w:rsidR="0046434E" w:rsidRPr="007D456F">
              <w:rPr>
                <w:sz w:val="18"/>
                <w:szCs w:val="18"/>
              </w:rPr>
              <w:t xml:space="preserve"> </w:t>
            </w:r>
            <w:r w:rsidR="000E2C59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Chokhawala&lt;/Author&gt;&lt;Year&gt;2022&lt;/Year&gt;&lt;RecNum&gt;8258&lt;/RecNum&gt;&lt;DisplayText&gt;[208]&lt;/DisplayText&gt;&lt;record&gt;&lt;rec-number&gt;8258&lt;/rec-number&gt;&lt;foreign-keys&gt;&lt;key app="EN" db-id="adpvpv2sqp2ardea9sepxavq9f0z2r0f5sw0" timestamp="1690896190"&gt;8258&lt;/key&gt;&lt;/foreign-keys&gt;&lt;ref-type name="Book Section"&gt;5&lt;/ref-type&gt;&lt;contributors&gt;&lt;authors&gt;&lt;author&gt;Chokhawala, Krutika&lt;/author&gt;&lt;author&gt;Stevens, Lee&lt;/author&gt;&lt;/authors&gt;&lt;/contributors&gt;&lt;titles&gt;&lt;title&gt;Antipsychotic medications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="000E2C59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08]</w:t>
            </w:r>
            <w:r w:rsidR="000E2C59" w:rsidRPr="007D456F">
              <w:rPr>
                <w:sz w:val="18"/>
                <w:szCs w:val="18"/>
              </w:rPr>
              <w:fldChar w:fldCharType="end"/>
            </w:r>
            <w:r w:rsidR="00E6387B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516BC60A" w14:textId="086E8FF0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 xml:space="preserve">Clinical trials for chlorpromazine suggested 25 mg to 50 mg/day (NCT05190315 and NCT04224441). Optimal dosing </w:t>
            </w:r>
            <w:r w:rsidR="00D831C8" w:rsidRPr="007D456F">
              <w:rPr>
                <w:sz w:val="18"/>
                <w:szCs w:val="18"/>
              </w:rPr>
              <w:t xml:space="preserve">for GBM </w:t>
            </w:r>
            <w:r w:rsidRPr="007D456F">
              <w:rPr>
                <w:sz w:val="18"/>
                <w:szCs w:val="18"/>
              </w:rPr>
              <w:t>unknown</w:t>
            </w:r>
            <w:r w:rsidR="00D831C8" w:rsidRPr="007D456F">
              <w:rPr>
                <w:sz w:val="18"/>
                <w:szCs w:val="18"/>
              </w:rPr>
              <w:t>.</w:t>
            </w:r>
            <w:r w:rsidRPr="007D456F">
              <w:rPr>
                <w:sz w:val="18"/>
                <w:szCs w:val="18"/>
              </w:rPr>
              <w:t xml:space="preserve"> </w:t>
            </w:r>
            <w:r w:rsidR="00D831C8" w:rsidRPr="007D456F">
              <w:rPr>
                <w:sz w:val="18"/>
                <w:szCs w:val="18"/>
              </w:rPr>
              <w:t>S</w:t>
            </w:r>
            <w:r w:rsidRPr="007D456F">
              <w:rPr>
                <w:sz w:val="18"/>
                <w:szCs w:val="18"/>
              </w:rPr>
              <w:t xml:space="preserve">tandard dosing discussed in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Kidron&lt;/Author&gt;&lt;Year&gt;2022&lt;/Year&gt;&lt;RecNum&gt;477&lt;/RecNum&gt;&lt;DisplayText&gt;[209]&lt;/DisplayText&gt;&lt;record&gt;&lt;rec-number&gt;477&lt;/rec-number&gt;&lt;foreign-keys&gt;&lt;key app="EN" db-id="adpvpv2sqp2ardea9sepxavq9f0z2r0f5sw0" timestamp="1668487020"&gt;477&lt;/key&gt;&lt;/foreign-keys&gt;&lt;ref-type name="Book Section"&gt;5&lt;/ref-type&gt;&lt;contributors&gt;&lt;authors&gt;&lt;author&gt;Kidron, Ariel&lt;/author&gt;&lt;author&gt;Nguyen, Hoang&lt;/author&gt;&lt;/authors&gt;&lt;/contributors&gt;&lt;titles&gt;&lt;title&gt;Phenothiazine&lt;/title&gt;&lt;secondary-title&gt;StatPearls [Internet]&lt;/secondary-title&gt;&lt;/titles&gt;&lt;dates&gt;&lt;year&gt;2022&lt;/year&gt;&lt;/dates&gt;&lt;publisher&gt;StatPearls Publishing&lt;/publisher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09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>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2E994719" w14:textId="1F9AF02D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Xw7NqY2lrb3dza2k8L0F1dGhvcj48WWVhcj4yMDEwPC9Z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 </w:instrText>
            </w:r>
            <w:r w:rsidR="0008560B">
              <w:rPr>
                <w:sz w:val="18"/>
                <w:szCs w:val="18"/>
              </w:rPr>
              <w:fldChar w:fldCharType="begin">
                <w:fldData xml:space="preserve">PEVuZE5vdGU+PENpdGU+PEF1dGhvcj5Xw7NqY2lrb3dza2k8L0F1dGhvcj48WWVhcj4yMDEwPC9Z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</w:fldData>
              </w:fldChar>
            </w:r>
            <w:r w:rsidR="0008560B">
              <w:rPr>
                <w:sz w:val="18"/>
                <w:szCs w:val="18"/>
              </w:rPr>
              <w:instrText xml:space="preserve"> ADDIN EN.CITE.DATA </w:instrText>
            </w:r>
            <w:r w:rsidR="0008560B">
              <w:rPr>
                <w:sz w:val="18"/>
                <w:szCs w:val="18"/>
              </w:rPr>
            </w:r>
            <w:r w:rsidR="0008560B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10-213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  <w:tr w:rsidR="00DE42D5" w:rsidRPr="007D456F" w14:paraId="23357917" w14:textId="77777777" w:rsidTr="00DE42D5">
        <w:tc>
          <w:tcPr>
            <w:tcW w:w="699" w:type="pct"/>
            <w:shd w:val="clear" w:color="auto" w:fill="DFEDFA"/>
            <w:vAlign w:val="center"/>
          </w:tcPr>
          <w:p w14:paraId="1ED8EE6D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Amlexanox.</w:t>
            </w:r>
          </w:p>
        </w:tc>
        <w:tc>
          <w:tcPr>
            <w:tcW w:w="789" w:type="pct"/>
            <w:shd w:val="clear" w:color="auto" w:fill="DFEDFA"/>
            <w:vAlign w:val="center"/>
          </w:tcPr>
          <w:p w14:paraId="033F97F4" w14:textId="77777777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flammation, proliferation, chemosensitization.</w:t>
            </w:r>
          </w:p>
        </w:tc>
        <w:tc>
          <w:tcPr>
            <w:tcW w:w="1677" w:type="pct"/>
            <w:shd w:val="clear" w:color="auto" w:fill="DFEDFA"/>
            <w:vAlign w:val="center"/>
          </w:tcPr>
          <w:p w14:paraId="39B522A4" w14:textId="3CEAEC2D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Metabolism mediated</w:t>
            </w:r>
            <w:r w:rsidRPr="007D456F">
              <w:rPr>
                <w:i/>
                <w:iCs/>
                <w:sz w:val="18"/>
                <w:szCs w:val="18"/>
              </w:rPr>
              <w:t xml:space="preserve"> </w:t>
            </w:r>
            <w:r w:rsidRPr="007D456F">
              <w:rPr>
                <w:sz w:val="18"/>
                <w:szCs w:val="18"/>
              </w:rPr>
              <w:t>via several CYP enzymes.</w:t>
            </w:r>
            <w:r w:rsidR="00992CB0" w:rsidRPr="007D456F">
              <w:rPr>
                <w:sz w:val="18"/>
                <w:szCs w:val="18"/>
              </w:rPr>
              <w:t xml:space="preserve"> Rare serious side effects include mucosal ulceration, hypersensitivity</w:t>
            </w:r>
            <w:r w:rsidR="007D456F" w:rsidRPr="007D456F">
              <w:rPr>
                <w:sz w:val="18"/>
                <w:szCs w:val="18"/>
              </w:rPr>
              <w:t xml:space="preserve"> </w:t>
            </w:r>
            <w:r w:rsidR="007D456F"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Dosanjh&lt;/Author&gt;&lt;Year&gt;2020&lt;/Year&gt;&lt;RecNum&gt;8259&lt;/RecNum&gt;&lt;DisplayText&gt;[214]&lt;/DisplayText&gt;&lt;record&gt;&lt;rec-number&gt;8259&lt;/rec-number&gt;&lt;foreign-keys&gt;&lt;key app="EN" db-id="adpvpv2sqp2ardea9sepxavq9f0z2r0f5sw0" timestamp="1690896512"&gt;8259&lt;/key&gt;&lt;/foreign-keys&gt;&lt;ref-type name="Journal Article"&gt;17&lt;/ref-type&gt;&lt;contributors&gt;&lt;authors&gt;&lt;author&gt;Dosanjh, Amrita&lt;/author&gt;&lt;author&gt;Won, Cindy Y&lt;/author&gt;&lt;/authors&gt;&lt;/contributors&gt;&lt;titles&gt;&lt;title&gt;Focus: Allergic Diseases and Type II Immunity: Amlexanox: A Novel Therapeutic for Atopic, Metabolic, and Inflammatory Disease&lt;/title&gt;&lt;secondary-title&gt;&lt;style face="normal" font="default" size="100%"&gt;The Yale journal of biology&lt;/style&gt;&lt;style face="normal" font="default" charset="238" size="100%"&gt; &lt;/style&gt;&lt;style face="normal" font="default" size="100%"&gt;medicine&lt;/style&gt;&lt;/secondary-title&gt;&lt;/titles&gt;&lt;periodical&gt;&lt;full-title&gt;The Yale journal of biology medicine&lt;/full-title&gt;&lt;/periodical&gt;&lt;pages&gt;759&lt;/pages&gt;&lt;volume&gt;93&lt;/volume&gt;&lt;number&gt;5&lt;/number&gt;&lt;dates&gt;&lt;year&gt;2020&lt;/year&gt;&lt;/dates&gt;&lt;urls&gt;&lt;/urls&gt;&lt;/record&gt;&lt;/Cite&gt;&lt;/EndNote&gt;</w:instrText>
            </w:r>
            <w:r w:rsidR="007D456F"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14]</w:t>
            </w:r>
            <w:r w:rsidR="007D456F" w:rsidRPr="007D456F">
              <w:rPr>
                <w:sz w:val="18"/>
                <w:szCs w:val="18"/>
              </w:rPr>
              <w:fldChar w:fldCharType="end"/>
            </w:r>
            <w:r w:rsidR="00992CB0" w:rsidRPr="007D456F">
              <w:rPr>
                <w:sz w:val="18"/>
                <w:szCs w:val="18"/>
              </w:rPr>
              <w:t>.</w:t>
            </w:r>
          </w:p>
        </w:tc>
        <w:tc>
          <w:tcPr>
            <w:tcW w:w="1493" w:type="pct"/>
            <w:shd w:val="clear" w:color="auto" w:fill="DFEDFA"/>
            <w:vAlign w:val="center"/>
          </w:tcPr>
          <w:p w14:paraId="74FEAD7E" w14:textId="3B7B1052" w:rsidR="005C3949" w:rsidRPr="007D456F" w:rsidRDefault="005C3949" w:rsidP="00852AF6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t>In type 2 diabetes, 25 mg t.i.d. for 2 weeks, and then increased to 50 mg t.i.d</w:t>
            </w:r>
            <w:r w:rsidR="00A26883">
              <w:rPr>
                <w:sz w:val="18"/>
                <w:szCs w:val="18"/>
              </w:rPr>
              <w:t>.</w:t>
            </w:r>
            <w:r w:rsidRPr="007D456F">
              <w:rPr>
                <w:sz w:val="18"/>
                <w:szCs w:val="18"/>
              </w:rPr>
              <w:t xml:space="preserve"> for an additional 10 weeks </w:t>
            </w:r>
            <w:r w:rsidRPr="007D456F">
              <w:rPr>
                <w:sz w:val="18"/>
                <w:szCs w:val="18"/>
              </w:rPr>
              <w:fldChar w:fldCharType="begin"/>
            </w:r>
            <w:r w:rsidR="002F6816">
              <w:rPr>
                <w:sz w:val="18"/>
                <w:szCs w:val="18"/>
              </w:rPr>
              <w:instrText xml:space="preserve"> ADDIN EN.CITE &lt;EndNote&gt;&lt;Cite&gt;&lt;Author&gt;Oral&lt;/Author&gt;&lt;Year&gt;2017&lt;/Year&gt;&lt;RecNum&gt;344&lt;/RecNum&gt;&lt;DisplayText&gt;[215]&lt;/DisplayText&gt;&lt;record&gt;&lt;rec-number&gt;344&lt;/rec-number&gt;&lt;foreign-keys&gt;&lt;key app="EN" db-id="adpvpv2sqp2ardea9sepxavq9f0z2r0f5sw0" timestamp="1668134361"&gt;344&lt;/key&gt;&lt;/foreign-keys&gt;&lt;ref-type name="Journal Article"&gt;17&lt;/ref-type&gt;&lt;contributors&gt;&lt;authors&gt;&lt;author&gt;Oral, Elif A&lt;/author&gt;&lt;author&gt;Reilly, Shannon M&lt;/author&gt;&lt;author&gt;Gomez, Andrew V&lt;/author&gt;&lt;author&gt;Meral, Rasimcan&lt;/author&gt;&lt;author&gt;Butz, Laura&lt;/author&gt;&lt;author&gt;Ajluni, Nevin&lt;/author&gt;&lt;author&gt;Chenevert, Thomas L&lt;/author&gt;&lt;author&gt;Korytnaya, Evgenia&lt;/author&gt;&lt;author&gt;Neidert, Adam H&lt;/author&gt;&lt;author&gt;Hench, Rita&lt;/author&gt;&lt;/authors&gt;&lt;/contributors&gt;&lt;titles&gt;&lt;title&gt;Inhibition of IKKɛ and TBK1 improves glucose control in a subset of patients with type 2 diabetes&lt;/title&gt;&lt;secondary-title&gt;Cell metabolism&lt;/secondary-title&gt;&lt;/titles&gt;&lt;periodical&gt;&lt;full-title&gt;Cell metabolism&lt;/full-title&gt;&lt;abbr-1&gt;Cell Metab&lt;/abbr-1&gt;&lt;/periodical&gt;&lt;pages&gt;157-170. e7&lt;/pages&gt;&lt;volume&gt;26&lt;/volume&gt;&lt;number&gt;1&lt;/number&gt;&lt;dates&gt;&lt;year&gt;2017&lt;/year&gt;&lt;/dates&gt;&lt;isbn&gt;1550-4131&lt;/isbn&gt;&lt;urls&gt;&lt;/urls&gt;&lt;/record&gt;&lt;/Cite&gt;&lt;/EndNote&gt;</w:instrText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15]</w:t>
            </w:r>
            <w:r w:rsidRPr="007D456F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  <w:t xml:space="preserve">. Appropriate dosing </w:t>
            </w:r>
            <w:r w:rsidR="00D831C8" w:rsidRPr="007D456F">
              <w:rPr>
                <w:sz w:val="18"/>
                <w:szCs w:val="18"/>
              </w:rPr>
              <w:t>for</w:t>
            </w:r>
            <w:r w:rsidRPr="007D456F">
              <w:rPr>
                <w:sz w:val="18"/>
                <w:szCs w:val="18"/>
              </w:rPr>
              <w:t xml:space="preserve"> GBM unknown.</w:t>
            </w:r>
          </w:p>
        </w:tc>
        <w:tc>
          <w:tcPr>
            <w:tcW w:w="342" w:type="pct"/>
            <w:shd w:val="clear" w:color="auto" w:fill="DFEDFA"/>
            <w:vAlign w:val="center"/>
          </w:tcPr>
          <w:p w14:paraId="6952A94A" w14:textId="3D20CCF5" w:rsidR="005C3949" w:rsidRPr="007D456F" w:rsidRDefault="005C3949" w:rsidP="00852AF6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7D456F">
              <w:rPr>
                <w:sz w:val="18"/>
                <w:szCs w:val="18"/>
              </w:rPr>
              <w:fldChar w:fldCharType="begin">
                <w:fldData xml:space="preserve">PEVuZE5vdGU+PENpdGU+PEF1dGhvcj5HYW48L0F1dGhvcj48WWVhcj4yMDE5PC9ZZWFyPjxSZWNO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 </w:instrText>
            </w:r>
            <w:r w:rsidR="002F6816">
              <w:rPr>
                <w:sz w:val="18"/>
                <w:szCs w:val="18"/>
              </w:rPr>
              <w:fldChar w:fldCharType="begin">
                <w:fldData xml:space="preserve">PEVuZE5vdGU+PENpdGU+PEF1dGhvcj5HYW48L0F1dGhvcj48WWVhcj4yMDE5PC9ZZWFyPjxSZWNO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</w:fldData>
              </w:fldChar>
            </w:r>
            <w:r w:rsidR="002F6816">
              <w:rPr>
                <w:sz w:val="18"/>
                <w:szCs w:val="18"/>
              </w:rPr>
              <w:instrText xml:space="preserve"> ADDIN EN.CITE.DATA </w:instrText>
            </w:r>
            <w:r w:rsidR="002F6816">
              <w:rPr>
                <w:sz w:val="18"/>
                <w:szCs w:val="18"/>
              </w:rPr>
            </w:r>
            <w:r w:rsidR="002F6816">
              <w:rPr>
                <w:sz w:val="18"/>
                <w:szCs w:val="18"/>
              </w:rPr>
              <w:fldChar w:fldCharType="end"/>
            </w:r>
            <w:r w:rsidRPr="007D456F">
              <w:rPr>
                <w:sz w:val="18"/>
                <w:szCs w:val="18"/>
              </w:rPr>
            </w:r>
            <w:r w:rsidRPr="007D456F">
              <w:rPr>
                <w:sz w:val="18"/>
                <w:szCs w:val="18"/>
              </w:rPr>
              <w:fldChar w:fldCharType="separate"/>
            </w:r>
            <w:r w:rsidR="002F6816">
              <w:rPr>
                <w:noProof/>
                <w:sz w:val="18"/>
                <w:szCs w:val="18"/>
              </w:rPr>
              <w:t>[216]</w:t>
            </w:r>
            <w:r w:rsidRPr="007D456F">
              <w:rPr>
                <w:sz w:val="18"/>
                <w:szCs w:val="18"/>
              </w:rPr>
              <w:fldChar w:fldCharType="end"/>
            </w:r>
          </w:p>
        </w:tc>
      </w:tr>
    </w:tbl>
    <w:p w14:paraId="217D7531" w14:textId="52F77CF0" w:rsidR="00EA5448" w:rsidRDefault="00DB72AE" w:rsidP="00896225">
      <w:pPr>
        <w:spacing w:before="240" w:after="0" w:line="240" w:lineRule="exact"/>
        <w:contextualSpacing w:val="0"/>
        <w:jc w:val="both"/>
        <w:rPr>
          <w:sz w:val="18"/>
          <w:szCs w:val="18"/>
        </w:rPr>
      </w:pPr>
      <w:r w:rsidRPr="00EA5448">
        <w:rPr>
          <w:b/>
          <w:bCs/>
          <w:sz w:val="18"/>
          <w:szCs w:val="18"/>
        </w:rPr>
        <w:t>Abbreviations:</w:t>
      </w:r>
      <w:r>
        <w:rPr>
          <w:sz w:val="18"/>
          <w:szCs w:val="18"/>
        </w:rPr>
        <w:t xml:space="preserve"> </w:t>
      </w:r>
      <w:r w:rsidRPr="00DB72AE">
        <w:rPr>
          <w:sz w:val="18"/>
          <w:szCs w:val="18"/>
        </w:rPr>
        <w:t>5-ALA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5-Aminolevulinic Acid; ALDH2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Aldehyde Dehydrogenase 2; ATA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Atmospheres Absolute; BBB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Blood-Brain Barrier; CNS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Central Nervous System; COPD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Chronic Obstructive Pulmonary Disease; COX2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Cyclooxygenase-2; CYP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Cytochrome P450; EGFR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Epidermal Growth Factor Receptor; GBM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Glioblastoma Multiforme; GSTZ1</w:t>
      </w:r>
      <w:r w:rsidR="00EB1BDB">
        <w:rPr>
          <w:sz w:val="18"/>
          <w:szCs w:val="18"/>
        </w:rPr>
        <w:t xml:space="preserve">, </w:t>
      </w:r>
      <w:r w:rsidR="000E2C13">
        <w:rPr>
          <w:sz w:val="18"/>
          <w:szCs w:val="18"/>
        </w:rPr>
        <w:t>G</w:t>
      </w:r>
      <w:r w:rsidR="000E2C13" w:rsidRPr="000E2C13">
        <w:rPr>
          <w:sz w:val="18"/>
          <w:szCs w:val="18"/>
        </w:rPr>
        <w:t>lutathione S-transferase zeta 1</w:t>
      </w:r>
      <w:r w:rsidRPr="00DB72AE">
        <w:rPr>
          <w:sz w:val="18"/>
          <w:szCs w:val="18"/>
        </w:rPr>
        <w:t>; HBOT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Hyperbaric Oxygen Therapy; HDAC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Histone Deacetylase; HIF-1α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Hypoxia-Inducible Factor 1-alpha; HMG-CoA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3-Hydroxy-3-Methylglutaryl-Coenzyme A; JNK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c-Jun N-terminal Kinase; KD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Ketogenic Diet; KMT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Ketogenic Metabolic Therapy; MGMT</w:t>
      </w:r>
      <w:r w:rsidR="00EB1BDB">
        <w:rPr>
          <w:sz w:val="18"/>
          <w:szCs w:val="18"/>
        </w:rPr>
        <w:t xml:space="preserve">, </w:t>
      </w:r>
      <w:r w:rsidR="00EB1BDB" w:rsidRPr="00EB1BDB">
        <w:rPr>
          <w:sz w:val="18"/>
          <w:szCs w:val="18"/>
        </w:rPr>
        <w:t>O</w:t>
      </w:r>
      <w:r w:rsidR="00EB1BDB" w:rsidRPr="00EA5448">
        <w:rPr>
          <w:sz w:val="18"/>
          <w:szCs w:val="18"/>
          <w:vertAlign w:val="superscript"/>
        </w:rPr>
        <w:t>6</w:t>
      </w:r>
      <w:r w:rsidR="00EB1BDB" w:rsidRPr="00EB1BDB">
        <w:rPr>
          <w:sz w:val="18"/>
          <w:szCs w:val="18"/>
        </w:rPr>
        <w:t>-methylguanine-DNA methyltransferase</w:t>
      </w:r>
      <w:r w:rsidRPr="00DB72AE">
        <w:rPr>
          <w:sz w:val="18"/>
          <w:szCs w:val="18"/>
        </w:rPr>
        <w:t>; mTOR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Mechanistic Target of Rapamycin; NK-1R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Neurokinin 1 Receptor; NSAID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Nonsteroidal Anti-Inflammatory Drug; P-gp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P-Glycoprotein; P38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P38 Mitogen-Activated Protein Kinases; ROS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Reactive Oxygen Species; SOC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Standard of Care; STAT3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Signal Transducer and Activator of Transcription 3; UGT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UDP Glucuronosyltransferase; VEGF</w:t>
      </w:r>
      <w:r w:rsidR="00EB1BDB">
        <w:rPr>
          <w:sz w:val="18"/>
          <w:szCs w:val="18"/>
        </w:rPr>
        <w:t xml:space="preserve">, </w:t>
      </w:r>
      <w:r w:rsidRPr="00DB72AE">
        <w:rPr>
          <w:sz w:val="18"/>
          <w:szCs w:val="18"/>
        </w:rPr>
        <w:t>Vascular Endothelial Growth Factor</w:t>
      </w:r>
      <w:r w:rsidR="00EB1BDB">
        <w:rPr>
          <w:sz w:val="18"/>
          <w:szCs w:val="18"/>
        </w:rPr>
        <w:t>.</w:t>
      </w:r>
    </w:p>
    <w:p w14:paraId="4651238C" w14:textId="36E9242B" w:rsidR="00695395" w:rsidRPr="00896225" w:rsidRDefault="00EA5448" w:rsidP="00385018">
      <w:pPr>
        <w:contextualSpacing w:val="0"/>
        <w:rPr>
          <w:b/>
          <w:bCs/>
          <w:sz w:val="18"/>
          <w:szCs w:val="18"/>
        </w:rPr>
      </w:pPr>
      <w:r>
        <w:rPr>
          <w:sz w:val="18"/>
          <w:szCs w:val="18"/>
        </w:rPr>
        <w:br w:type="page"/>
      </w:r>
      <w:r w:rsidR="00695395" w:rsidRPr="00896225">
        <w:rPr>
          <w:b/>
          <w:bCs/>
          <w:sz w:val="18"/>
          <w:szCs w:val="18"/>
          <w:u w:val="single"/>
        </w:rPr>
        <w:lastRenderedPageBreak/>
        <w:t>References</w:t>
      </w:r>
      <w:r w:rsidR="00695395" w:rsidRPr="00896225">
        <w:rPr>
          <w:b/>
          <w:bCs/>
          <w:sz w:val="18"/>
          <w:szCs w:val="18"/>
        </w:rPr>
        <w:t>:</w:t>
      </w:r>
    </w:p>
    <w:p w14:paraId="47711193" w14:textId="77777777" w:rsidR="00123A91" w:rsidRPr="00123A91" w:rsidRDefault="00695395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sz w:val="18"/>
          <w:szCs w:val="18"/>
        </w:rPr>
        <w:fldChar w:fldCharType="begin"/>
      </w:r>
      <w:r w:rsidRPr="00123A91">
        <w:rPr>
          <w:sz w:val="18"/>
          <w:szCs w:val="18"/>
        </w:rPr>
        <w:instrText xml:space="preserve"> ADDIN EN.REFLIST </w:instrText>
      </w:r>
      <w:r w:rsidRPr="00123A91">
        <w:rPr>
          <w:sz w:val="18"/>
          <w:szCs w:val="18"/>
        </w:rPr>
        <w:fldChar w:fldCharType="separate"/>
      </w:r>
      <w:r w:rsidR="00123A91" w:rsidRPr="00123A91">
        <w:rPr>
          <w:noProof/>
          <w:sz w:val="18"/>
          <w:szCs w:val="18"/>
        </w:rPr>
        <w:t>1.</w:t>
      </w:r>
      <w:r w:rsidR="00123A91" w:rsidRPr="00123A91">
        <w:rPr>
          <w:noProof/>
          <w:sz w:val="18"/>
          <w:szCs w:val="18"/>
        </w:rPr>
        <w:tab/>
        <w:t xml:space="preserve">Thakur RK, Patel SP: </w:t>
      </w:r>
      <w:r w:rsidR="00123A91" w:rsidRPr="00123A91">
        <w:rPr>
          <w:b/>
          <w:noProof/>
          <w:sz w:val="18"/>
          <w:szCs w:val="18"/>
        </w:rPr>
        <w:t>Mebendazole</w:t>
      </w:r>
      <w:r w:rsidR="00123A91" w:rsidRPr="00123A91">
        <w:rPr>
          <w:noProof/>
          <w:sz w:val="18"/>
          <w:szCs w:val="18"/>
        </w:rPr>
        <w:t xml:space="preserve">. In: </w:t>
      </w:r>
      <w:r w:rsidR="00123A91" w:rsidRPr="00123A91">
        <w:rPr>
          <w:i/>
          <w:noProof/>
          <w:sz w:val="18"/>
          <w:szCs w:val="18"/>
        </w:rPr>
        <w:t>StatPearls.</w:t>
      </w:r>
      <w:r w:rsidR="00123A91" w:rsidRPr="00123A91">
        <w:rPr>
          <w:noProof/>
          <w:sz w:val="18"/>
          <w:szCs w:val="18"/>
        </w:rPr>
        <w:t xml:space="preserve"> edn. Treasure Island (FL): StatPearls Publishing; 2024.</w:t>
      </w:r>
    </w:p>
    <w:p w14:paraId="26924AE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.</w:t>
      </w:r>
      <w:r w:rsidRPr="00123A91">
        <w:rPr>
          <w:noProof/>
          <w:sz w:val="18"/>
          <w:szCs w:val="18"/>
        </w:rPr>
        <w:tab/>
        <w:t xml:space="preserve">Mansoori S, Fryknas M, Alvfors C, Loskog A, Larsson R, Nygren P: </w:t>
      </w:r>
      <w:r w:rsidRPr="00123A91">
        <w:rPr>
          <w:b/>
          <w:noProof/>
          <w:sz w:val="18"/>
          <w:szCs w:val="18"/>
        </w:rPr>
        <w:t>A phase 2a clinical study on the safety and efficacy of individualized dosed mebendazole in patients with advanced gastrointestinal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Sci Rep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11</w:t>
      </w:r>
      <w:r w:rsidRPr="00123A91">
        <w:rPr>
          <w:noProof/>
          <w:sz w:val="18"/>
          <w:szCs w:val="18"/>
        </w:rPr>
        <w:t>(1):8981.</w:t>
      </w:r>
    </w:p>
    <w:p w14:paraId="0E5A69F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.</w:t>
      </w:r>
      <w:r w:rsidRPr="00123A91">
        <w:rPr>
          <w:noProof/>
          <w:sz w:val="18"/>
          <w:szCs w:val="18"/>
        </w:rPr>
        <w:tab/>
        <w:t xml:space="preserve">Bekhti A, Pirotte J: </w:t>
      </w:r>
      <w:r w:rsidRPr="00123A91">
        <w:rPr>
          <w:b/>
          <w:noProof/>
          <w:sz w:val="18"/>
          <w:szCs w:val="18"/>
        </w:rPr>
        <w:t>Cimetidine increases serum mebendazole concentrations. Implications for treatment of hepatic hydatid cys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 J Clin Pharmacol </w:t>
      </w:r>
      <w:r w:rsidRPr="00123A91">
        <w:rPr>
          <w:noProof/>
          <w:sz w:val="18"/>
          <w:szCs w:val="18"/>
        </w:rPr>
        <w:t xml:space="preserve">1987, </w:t>
      </w:r>
      <w:r w:rsidRPr="00123A91">
        <w:rPr>
          <w:b/>
          <w:noProof/>
          <w:sz w:val="18"/>
          <w:szCs w:val="18"/>
        </w:rPr>
        <w:t>24</w:t>
      </w:r>
      <w:r w:rsidRPr="00123A91">
        <w:rPr>
          <w:noProof/>
          <w:sz w:val="18"/>
          <w:szCs w:val="18"/>
        </w:rPr>
        <w:t>(3):390-392.</w:t>
      </w:r>
    </w:p>
    <w:p w14:paraId="3BEBEB1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.</w:t>
      </w:r>
      <w:r w:rsidRPr="00123A91">
        <w:rPr>
          <w:noProof/>
          <w:sz w:val="18"/>
          <w:szCs w:val="18"/>
        </w:rPr>
        <w:tab/>
        <w:t xml:space="preserve">Chen KT, Twu SJ, Chang HJ, Lin RS: </w:t>
      </w:r>
      <w:r w:rsidRPr="00123A91">
        <w:rPr>
          <w:b/>
          <w:noProof/>
          <w:sz w:val="18"/>
          <w:szCs w:val="18"/>
        </w:rPr>
        <w:t>Outbreak of Stevens-Johnson syndrome/toxic epidermal necrolysis associated with mebendazole and metronidazole use among Filipino laborers in Taiwa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m J Public Health </w:t>
      </w:r>
      <w:r w:rsidRPr="00123A91">
        <w:rPr>
          <w:noProof/>
          <w:sz w:val="18"/>
          <w:szCs w:val="18"/>
        </w:rPr>
        <w:t xml:space="preserve">2003, </w:t>
      </w:r>
      <w:r w:rsidRPr="00123A91">
        <w:rPr>
          <w:b/>
          <w:noProof/>
          <w:sz w:val="18"/>
          <w:szCs w:val="18"/>
        </w:rPr>
        <w:t>93</w:t>
      </w:r>
      <w:r w:rsidRPr="00123A91">
        <w:rPr>
          <w:noProof/>
          <w:sz w:val="18"/>
          <w:szCs w:val="18"/>
        </w:rPr>
        <w:t>(3):489-492.</w:t>
      </w:r>
    </w:p>
    <w:p w14:paraId="0699722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.</w:t>
      </w:r>
      <w:r w:rsidRPr="00123A91">
        <w:rPr>
          <w:noProof/>
          <w:sz w:val="18"/>
          <w:szCs w:val="18"/>
        </w:rPr>
        <w:tab/>
        <w:t>Gallia GL, Holdhoff M, Brem H, Joshi AD, Hann CL, Bai RY, Staedtke V, Blakeley JO, Sengupta S, Jarrell TC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Mebendazole and temozolomide in patients with newly diagnosed high-grade gliomas: results of a phase 1 clinical trial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eurooncol Adv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3</w:t>
      </w:r>
      <w:r w:rsidRPr="00123A91">
        <w:rPr>
          <w:noProof/>
          <w:sz w:val="18"/>
          <w:szCs w:val="18"/>
        </w:rPr>
        <w:t>(1):vdaa154.</w:t>
      </w:r>
    </w:p>
    <w:p w14:paraId="67529FC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.</w:t>
      </w:r>
      <w:r w:rsidRPr="00123A91">
        <w:rPr>
          <w:noProof/>
          <w:sz w:val="18"/>
          <w:szCs w:val="18"/>
        </w:rPr>
        <w:tab/>
        <w:t xml:space="preserve">Schalkwijk S, Buaben AO, Freriksen JJM, Colbers AP, Burger DM, Greupink R, Russel FGM: </w:t>
      </w:r>
      <w:r w:rsidRPr="00123A91">
        <w:rPr>
          <w:b/>
          <w:noProof/>
          <w:sz w:val="18"/>
          <w:szCs w:val="18"/>
        </w:rPr>
        <w:t>Prediction of Fetal Darunavir Exposure by Integrating Human Ex-Vivo Placental Transfer and Physiologically Based Pharmacokinetic Modelin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Pharmacokinet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57</w:t>
      </w:r>
      <w:r w:rsidRPr="00123A91">
        <w:rPr>
          <w:noProof/>
          <w:sz w:val="18"/>
          <w:szCs w:val="18"/>
        </w:rPr>
        <w:t>(6):705-716.</w:t>
      </w:r>
    </w:p>
    <w:p w14:paraId="6E423A4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.</w:t>
      </w:r>
      <w:r w:rsidRPr="00123A91">
        <w:rPr>
          <w:noProof/>
          <w:sz w:val="18"/>
          <w:szCs w:val="18"/>
        </w:rPr>
        <w:tab/>
        <w:t xml:space="preserve">Montalbano C, Kiorpes C, Elam L, Miscioscia E, Shmalberg J: </w:t>
      </w:r>
      <w:r w:rsidRPr="00123A91">
        <w:rPr>
          <w:b/>
          <w:noProof/>
          <w:sz w:val="18"/>
          <w:szCs w:val="18"/>
        </w:rPr>
        <w:t>Common Uses and Adverse Effects of Hyperbaric Oxygen Therapy in a Cohort of Small Animal Patients: A Retrospective Analysis of 2,792 Treatment Sessio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Front Vet Sci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:764002.</w:t>
      </w:r>
    </w:p>
    <w:p w14:paraId="50C07B9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.</w:t>
      </w:r>
      <w:r w:rsidRPr="00123A91">
        <w:rPr>
          <w:noProof/>
          <w:sz w:val="18"/>
          <w:szCs w:val="18"/>
        </w:rPr>
        <w:tab/>
        <w:t xml:space="preserve">Heyboer III M, Sharma D, Santiago W, McCulloch N: </w:t>
      </w:r>
      <w:r w:rsidRPr="00123A91">
        <w:rPr>
          <w:b/>
          <w:noProof/>
          <w:sz w:val="18"/>
          <w:szCs w:val="18"/>
        </w:rPr>
        <w:t>Hyperbaric oxygen therapy: side effects defined and quantified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dvances in wound care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6</w:t>
      </w:r>
      <w:r w:rsidRPr="00123A91">
        <w:rPr>
          <w:noProof/>
          <w:sz w:val="18"/>
          <w:szCs w:val="18"/>
        </w:rPr>
        <w:t>(6):210-224.</w:t>
      </w:r>
    </w:p>
    <w:p w14:paraId="64169F7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.</w:t>
      </w:r>
      <w:r w:rsidRPr="00123A91">
        <w:rPr>
          <w:noProof/>
          <w:sz w:val="18"/>
          <w:szCs w:val="18"/>
        </w:rPr>
        <w:tab/>
        <w:t xml:space="preserve">Gawdi R, Cooper JS: </w:t>
      </w:r>
      <w:r w:rsidRPr="00123A91">
        <w:rPr>
          <w:b/>
          <w:noProof/>
          <w:sz w:val="18"/>
          <w:szCs w:val="18"/>
        </w:rPr>
        <w:t>Hyperbaric contraindications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66BD9A2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.</w:t>
      </w:r>
      <w:r w:rsidRPr="00123A91">
        <w:rPr>
          <w:noProof/>
          <w:sz w:val="18"/>
          <w:szCs w:val="18"/>
        </w:rPr>
        <w:tab/>
        <w:t xml:space="preserve">Baude J, Cooper JS: </w:t>
      </w:r>
      <w:r w:rsidRPr="00123A91">
        <w:rPr>
          <w:b/>
          <w:noProof/>
          <w:sz w:val="18"/>
          <w:szCs w:val="18"/>
        </w:rPr>
        <w:t>Hyperbaric contraindicated chemotherapeutic agents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1.</w:t>
      </w:r>
    </w:p>
    <w:p w14:paraId="5CF8D7C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.</w:t>
      </w:r>
      <w:r w:rsidRPr="00123A91">
        <w:rPr>
          <w:noProof/>
          <w:sz w:val="18"/>
          <w:szCs w:val="18"/>
        </w:rPr>
        <w:tab/>
        <w:t xml:space="preserve">Alpuim Costa D, Sampaio-Alves M, Netto E, Fernandez G, Oliveira E, Teixeira A, Daniel PM, Bernardo GS, Amaro C: </w:t>
      </w:r>
      <w:r w:rsidRPr="00123A91">
        <w:rPr>
          <w:b/>
          <w:noProof/>
          <w:sz w:val="18"/>
          <w:szCs w:val="18"/>
        </w:rPr>
        <w:t>Hyperbaric Oxygen Therapy as a Complementary Treatment in Glioblastoma-A Scoping Review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Front Neurol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13</w:t>
      </w:r>
      <w:r w:rsidRPr="00123A91">
        <w:rPr>
          <w:noProof/>
          <w:sz w:val="18"/>
          <w:szCs w:val="18"/>
        </w:rPr>
        <w:t>:886603.</w:t>
      </w:r>
    </w:p>
    <w:p w14:paraId="28EB950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.</w:t>
      </w:r>
      <w:r w:rsidRPr="00123A91">
        <w:rPr>
          <w:noProof/>
          <w:sz w:val="18"/>
          <w:szCs w:val="18"/>
        </w:rPr>
        <w:tab/>
        <w:t xml:space="preserve">Iyikesici MSJIJoH: </w:t>
      </w:r>
      <w:r w:rsidRPr="00123A91">
        <w:rPr>
          <w:b/>
          <w:noProof/>
          <w:sz w:val="18"/>
          <w:szCs w:val="18"/>
        </w:rPr>
        <w:t>Feasibility study of metabolically supported chemotherapy with weekly carboplatin/paclitaxel combined with ketogenic diet, hyperthermia and hyperbaric oxygen therapy in metastatic non-small cell lung cancer</w:t>
      </w:r>
      <w:r w:rsidRPr="00123A91">
        <w:rPr>
          <w:noProof/>
          <w:sz w:val="18"/>
          <w:szCs w:val="18"/>
        </w:rPr>
        <w:t xml:space="preserve">. 2019, </w:t>
      </w:r>
      <w:r w:rsidRPr="00123A91">
        <w:rPr>
          <w:b/>
          <w:noProof/>
          <w:sz w:val="18"/>
          <w:szCs w:val="18"/>
        </w:rPr>
        <w:t>36</w:t>
      </w:r>
      <w:r w:rsidRPr="00123A91">
        <w:rPr>
          <w:noProof/>
          <w:sz w:val="18"/>
          <w:szCs w:val="18"/>
        </w:rPr>
        <w:t>(1):445-454.</w:t>
      </w:r>
    </w:p>
    <w:p w14:paraId="537C13B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.</w:t>
      </w:r>
      <w:r w:rsidRPr="00123A91">
        <w:rPr>
          <w:noProof/>
          <w:sz w:val="18"/>
          <w:szCs w:val="18"/>
        </w:rPr>
        <w:tab/>
        <w:t xml:space="preserve">Ohguri T, Imada H, Narisada H, Yahara K, Morioka T, Nakano K, Miyaguni Y, Korogi Y: </w:t>
      </w:r>
      <w:r w:rsidRPr="00123A91">
        <w:rPr>
          <w:b/>
          <w:noProof/>
          <w:sz w:val="18"/>
          <w:szCs w:val="18"/>
        </w:rPr>
        <w:t>Systemic chemotherapy using paclitaxel and carboplatin plus regional hyperthermia and hyperbaric oxygen treatment for non-small cell lung cancer with multiple pulmonary metastases: preliminary resul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Int J Hyperthermia </w:t>
      </w:r>
      <w:r w:rsidRPr="00123A91">
        <w:rPr>
          <w:noProof/>
          <w:sz w:val="18"/>
          <w:szCs w:val="18"/>
        </w:rPr>
        <w:t xml:space="preserve">2009, </w:t>
      </w:r>
      <w:r w:rsidRPr="00123A91">
        <w:rPr>
          <w:b/>
          <w:noProof/>
          <w:sz w:val="18"/>
          <w:szCs w:val="18"/>
        </w:rPr>
        <w:t>25</w:t>
      </w:r>
      <w:r w:rsidRPr="00123A91">
        <w:rPr>
          <w:noProof/>
          <w:sz w:val="18"/>
          <w:szCs w:val="18"/>
        </w:rPr>
        <w:t>(2):160-167.</w:t>
      </w:r>
    </w:p>
    <w:p w14:paraId="390F7B0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.</w:t>
      </w:r>
      <w:r w:rsidRPr="00123A91">
        <w:rPr>
          <w:noProof/>
          <w:sz w:val="18"/>
          <w:szCs w:val="18"/>
        </w:rPr>
        <w:tab/>
        <w:t xml:space="preserve">Moen I, Stuhr LE: </w:t>
      </w:r>
      <w:r w:rsidRPr="00123A91">
        <w:rPr>
          <w:b/>
          <w:noProof/>
          <w:sz w:val="18"/>
          <w:szCs w:val="18"/>
        </w:rPr>
        <w:t>Hyperbaric oxygen therapy and cancer--a review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Target Oncol </w:t>
      </w:r>
      <w:r w:rsidRPr="00123A91">
        <w:rPr>
          <w:noProof/>
          <w:sz w:val="18"/>
          <w:szCs w:val="18"/>
        </w:rPr>
        <w:t xml:space="preserve">2012, </w:t>
      </w:r>
      <w:r w:rsidRPr="00123A91">
        <w:rPr>
          <w:b/>
          <w:noProof/>
          <w:sz w:val="18"/>
          <w:szCs w:val="18"/>
        </w:rPr>
        <w:t>7</w:t>
      </w:r>
      <w:r w:rsidRPr="00123A91">
        <w:rPr>
          <w:noProof/>
          <w:sz w:val="18"/>
          <w:szCs w:val="18"/>
        </w:rPr>
        <w:t>(4):233-242.</w:t>
      </w:r>
    </w:p>
    <w:p w14:paraId="205CA50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.</w:t>
      </w:r>
      <w:r w:rsidRPr="00123A91">
        <w:rPr>
          <w:noProof/>
          <w:sz w:val="18"/>
          <w:szCs w:val="18"/>
        </w:rPr>
        <w:tab/>
        <w:t xml:space="preserve">Nauman G, Gray JC, Parkinson R, Levine M, Paller CJ: </w:t>
      </w:r>
      <w:r w:rsidRPr="00123A91">
        <w:rPr>
          <w:b/>
          <w:noProof/>
          <w:sz w:val="18"/>
          <w:szCs w:val="18"/>
        </w:rPr>
        <w:t>Systematic Review of Intravenous Ascorbate in Cancer Clinical Trial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ntioxidants (Basel)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7</w:t>
      </w:r>
      <w:r w:rsidRPr="00123A91">
        <w:rPr>
          <w:noProof/>
          <w:sz w:val="18"/>
          <w:szCs w:val="18"/>
        </w:rPr>
        <w:t>(7):89.</w:t>
      </w:r>
    </w:p>
    <w:p w14:paraId="1B77CD8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.</w:t>
      </w:r>
      <w:r w:rsidRPr="00123A91">
        <w:rPr>
          <w:noProof/>
          <w:sz w:val="18"/>
          <w:szCs w:val="18"/>
        </w:rPr>
        <w:tab/>
        <w:t xml:space="preserve">Alkhunaizi AM, Chan L: </w:t>
      </w:r>
      <w:r w:rsidRPr="00123A91">
        <w:rPr>
          <w:b/>
          <w:noProof/>
          <w:sz w:val="18"/>
          <w:szCs w:val="18"/>
        </w:rPr>
        <w:t>Secondary oxalosis: a cause of delayed recovery of renal function in the setting of acute renal failur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Am Soc Nephrol </w:t>
      </w:r>
      <w:r w:rsidRPr="00123A91">
        <w:rPr>
          <w:noProof/>
          <w:sz w:val="18"/>
          <w:szCs w:val="18"/>
        </w:rPr>
        <w:t xml:space="preserve">1996, </w:t>
      </w:r>
      <w:r w:rsidRPr="00123A91">
        <w:rPr>
          <w:b/>
          <w:noProof/>
          <w:sz w:val="18"/>
          <w:szCs w:val="18"/>
        </w:rPr>
        <w:t>7</w:t>
      </w:r>
      <w:r w:rsidRPr="00123A91">
        <w:rPr>
          <w:noProof/>
          <w:sz w:val="18"/>
          <w:szCs w:val="18"/>
        </w:rPr>
        <w:t>(11):2320-2326.</w:t>
      </w:r>
    </w:p>
    <w:p w14:paraId="5533FDC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.</w:t>
      </w:r>
      <w:r w:rsidRPr="00123A91">
        <w:rPr>
          <w:noProof/>
          <w:sz w:val="18"/>
          <w:szCs w:val="18"/>
        </w:rPr>
        <w:tab/>
        <w:t xml:space="preserve">Wong K, Thomson C, Bailey RR, McDiarmid S, Gardner J: </w:t>
      </w:r>
      <w:r w:rsidRPr="00123A91">
        <w:rPr>
          <w:b/>
          <w:noProof/>
          <w:sz w:val="18"/>
          <w:szCs w:val="18"/>
        </w:rPr>
        <w:t>Acute oxalate nephropathy after a massive intravenous dose of vitamin C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ust N Z J Med </w:t>
      </w:r>
      <w:r w:rsidRPr="00123A91">
        <w:rPr>
          <w:noProof/>
          <w:sz w:val="18"/>
          <w:szCs w:val="18"/>
        </w:rPr>
        <w:t xml:space="preserve">1994, </w:t>
      </w:r>
      <w:r w:rsidRPr="00123A91">
        <w:rPr>
          <w:b/>
          <w:noProof/>
          <w:sz w:val="18"/>
          <w:szCs w:val="18"/>
        </w:rPr>
        <w:t>24</w:t>
      </w:r>
      <w:r w:rsidRPr="00123A91">
        <w:rPr>
          <w:noProof/>
          <w:sz w:val="18"/>
          <w:szCs w:val="18"/>
        </w:rPr>
        <w:t>(4):410-411.</w:t>
      </w:r>
    </w:p>
    <w:p w14:paraId="36A11F0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.</w:t>
      </w:r>
      <w:r w:rsidRPr="00123A91">
        <w:rPr>
          <w:noProof/>
          <w:sz w:val="18"/>
          <w:szCs w:val="18"/>
        </w:rPr>
        <w:tab/>
        <w:t xml:space="preserve">Johnston CS: </w:t>
      </w:r>
      <w:r w:rsidRPr="00123A91">
        <w:rPr>
          <w:b/>
          <w:noProof/>
          <w:sz w:val="18"/>
          <w:szCs w:val="18"/>
        </w:rPr>
        <w:t>Biomarkers for establishing a tolerable upper intake level for vitamin C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utr Rev </w:t>
      </w:r>
      <w:r w:rsidRPr="00123A91">
        <w:rPr>
          <w:noProof/>
          <w:sz w:val="18"/>
          <w:szCs w:val="18"/>
        </w:rPr>
        <w:t xml:space="preserve">1999, </w:t>
      </w:r>
      <w:r w:rsidRPr="00123A91">
        <w:rPr>
          <w:b/>
          <w:noProof/>
          <w:sz w:val="18"/>
          <w:szCs w:val="18"/>
        </w:rPr>
        <w:t>57</w:t>
      </w:r>
      <w:r w:rsidRPr="00123A91">
        <w:rPr>
          <w:noProof/>
          <w:sz w:val="18"/>
          <w:szCs w:val="18"/>
        </w:rPr>
        <w:t>(3):71-77.</w:t>
      </w:r>
    </w:p>
    <w:p w14:paraId="60D590B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.</w:t>
      </w:r>
      <w:r w:rsidRPr="00123A91">
        <w:rPr>
          <w:noProof/>
          <w:sz w:val="18"/>
          <w:szCs w:val="18"/>
        </w:rPr>
        <w:tab/>
        <w:t xml:space="preserve">Board AME: </w:t>
      </w:r>
      <w:r w:rsidRPr="00123A91">
        <w:rPr>
          <w:b/>
          <w:noProof/>
          <w:sz w:val="18"/>
          <w:szCs w:val="18"/>
        </w:rPr>
        <w:t>High-Dose Vitamin C (PDQ®)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PDQ Cancer Information Summaries [Internet].</w:t>
      </w:r>
      <w:r w:rsidRPr="00123A91">
        <w:rPr>
          <w:noProof/>
          <w:sz w:val="18"/>
          <w:szCs w:val="18"/>
        </w:rPr>
        <w:t xml:space="preserve"> edn.: National Cancer Institute (US); 2013.</w:t>
      </w:r>
    </w:p>
    <w:p w14:paraId="13A1560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.</w:t>
      </w:r>
      <w:r w:rsidRPr="00123A91">
        <w:rPr>
          <w:noProof/>
          <w:sz w:val="18"/>
          <w:szCs w:val="18"/>
        </w:rPr>
        <w:tab/>
        <w:t xml:space="preserve">DeBlasi JM, Ward NP, Poff AM, Koutnik AP, Rogers CQ, D'Agostino DP: </w:t>
      </w:r>
      <w:r w:rsidRPr="00123A91">
        <w:rPr>
          <w:b/>
          <w:noProof/>
          <w:sz w:val="18"/>
          <w:szCs w:val="18"/>
        </w:rPr>
        <w:t>Anti‐Cancer Effects of Ascorbic Acid and Hyperbaric Oxygen Therapy in vitro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The FASEB Journal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31</w:t>
      </w:r>
      <w:r w:rsidRPr="00123A91">
        <w:rPr>
          <w:noProof/>
          <w:sz w:val="18"/>
          <w:szCs w:val="18"/>
        </w:rPr>
        <w:t>:879.874-879.874.</w:t>
      </w:r>
    </w:p>
    <w:p w14:paraId="34A382F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1.</w:t>
      </w:r>
      <w:r w:rsidRPr="00123A91">
        <w:rPr>
          <w:noProof/>
          <w:sz w:val="18"/>
          <w:szCs w:val="18"/>
        </w:rPr>
        <w:tab/>
        <w:t xml:space="preserve">Bottger F, Valles-Marti A, Cahn L, Jimenez CR: </w:t>
      </w:r>
      <w:r w:rsidRPr="00123A91">
        <w:rPr>
          <w:b/>
          <w:noProof/>
          <w:sz w:val="18"/>
          <w:szCs w:val="18"/>
        </w:rPr>
        <w:t>High-dose intravenous vitamin C, a promising multi-targeting agent in the treatment of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Exp Clin Cancer Res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40</w:t>
      </w:r>
      <w:r w:rsidRPr="00123A91">
        <w:rPr>
          <w:noProof/>
          <w:sz w:val="18"/>
          <w:szCs w:val="18"/>
        </w:rPr>
        <w:t>(1):343.</w:t>
      </w:r>
    </w:p>
    <w:p w14:paraId="709ECB1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2.</w:t>
      </w:r>
      <w:r w:rsidRPr="00123A91">
        <w:rPr>
          <w:noProof/>
          <w:sz w:val="18"/>
          <w:szCs w:val="18"/>
        </w:rPr>
        <w:tab/>
        <w:t xml:space="preserve">Stacpoole PW, Nagaraja NV, Hutson AD: </w:t>
      </w:r>
      <w:r w:rsidRPr="00123A91">
        <w:rPr>
          <w:b/>
          <w:noProof/>
          <w:sz w:val="18"/>
          <w:szCs w:val="18"/>
        </w:rPr>
        <w:t>Efficacy of dichloroacetate as a lactate‐lowering dru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The Journal of Clinical Pharmacology </w:t>
      </w:r>
      <w:r w:rsidRPr="00123A91">
        <w:rPr>
          <w:noProof/>
          <w:sz w:val="18"/>
          <w:szCs w:val="18"/>
        </w:rPr>
        <w:t xml:space="preserve">2003, </w:t>
      </w:r>
      <w:r w:rsidRPr="00123A91">
        <w:rPr>
          <w:b/>
          <w:noProof/>
          <w:sz w:val="18"/>
          <w:szCs w:val="18"/>
        </w:rPr>
        <w:t>43</w:t>
      </w:r>
      <w:r w:rsidRPr="00123A91">
        <w:rPr>
          <w:noProof/>
          <w:sz w:val="18"/>
          <w:szCs w:val="18"/>
        </w:rPr>
        <w:t>(7):683-691.</w:t>
      </w:r>
    </w:p>
    <w:p w14:paraId="136DFC7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3.</w:t>
      </w:r>
      <w:r w:rsidRPr="00123A91">
        <w:rPr>
          <w:noProof/>
          <w:sz w:val="18"/>
          <w:szCs w:val="18"/>
        </w:rPr>
        <w:tab/>
        <w:t xml:space="preserve">James MO, Stacpoole PW: </w:t>
      </w:r>
      <w:r w:rsidRPr="00123A91">
        <w:rPr>
          <w:b/>
          <w:noProof/>
          <w:sz w:val="18"/>
          <w:szCs w:val="18"/>
        </w:rPr>
        <w:t>Pharmacogenetic considerations with dichloroacetate dosin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harmacogenomics </w:t>
      </w:r>
      <w:r w:rsidRPr="00123A91">
        <w:rPr>
          <w:noProof/>
          <w:sz w:val="18"/>
          <w:szCs w:val="18"/>
        </w:rPr>
        <w:t xml:space="preserve">2016, </w:t>
      </w:r>
      <w:r w:rsidRPr="00123A91">
        <w:rPr>
          <w:b/>
          <w:noProof/>
          <w:sz w:val="18"/>
          <w:szCs w:val="18"/>
        </w:rPr>
        <w:t>17</w:t>
      </w:r>
      <w:r w:rsidRPr="00123A91">
        <w:rPr>
          <w:noProof/>
          <w:sz w:val="18"/>
          <w:szCs w:val="18"/>
        </w:rPr>
        <w:t>(7):743-753.</w:t>
      </w:r>
    </w:p>
    <w:p w14:paraId="470991B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4.</w:t>
      </w:r>
      <w:r w:rsidRPr="00123A91">
        <w:rPr>
          <w:noProof/>
          <w:sz w:val="18"/>
          <w:szCs w:val="18"/>
        </w:rPr>
        <w:tab/>
        <w:t xml:space="preserve">Stacpoole PW: </w:t>
      </w:r>
      <w:r w:rsidRPr="00123A91">
        <w:rPr>
          <w:b/>
          <w:noProof/>
          <w:sz w:val="18"/>
          <w:szCs w:val="18"/>
        </w:rPr>
        <w:t>The pharmacology of dichloroacetat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Metabolism </w:t>
      </w:r>
      <w:r w:rsidRPr="00123A91">
        <w:rPr>
          <w:noProof/>
          <w:sz w:val="18"/>
          <w:szCs w:val="18"/>
        </w:rPr>
        <w:t xml:space="preserve">1989, </w:t>
      </w:r>
      <w:r w:rsidRPr="00123A91">
        <w:rPr>
          <w:b/>
          <w:noProof/>
          <w:sz w:val="18"/>
          <w:szCs w:val="18"/>
        </w:rPr>
        <w:t>38</w:t>
      </w:r>
      <w:r w:rsidRPr="00123A91">
        <w:rPr>
          <w:noProof/>
          <w:sz w:val="18"/>
          <w:szCs w:val="18"/>
        </w:rPr>
        <w:t>(11):1124-1144.</w:t>
      </w:r>
    </w:p>
    <w:p w14:paraId="234837C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5.</w:t>
      </w:r>
      <w:r w:rsidRPr="00123A91">
        <w:rPr>
          <w:noProof/>
          <w:sz w:val="18"/>
          <w:szCs w:val="18"/>
        </w:rPr>
        <w:tab/>
        <w:t xml:space="preserve">Michelakis E, Sutendra G, Dromparis P, Webster L, Haromy A, Niven E, Maguire C, Gammer T-L, Mackey J, Fulton DJStm: </w:t>
      </w:r>
      <w:r w:rsidRPr="00123A91">
        <w:rPr>
          <w:b/>
          <w:noProof/>
          <w:sz w:val="18"/>
          <w:szCs w:val="18"/>
        </w:rPr>
        <w:t>Metabolic modulation of glioblastoma with dichloroacetate</w:t>
      </w:r>
      <w:r w:rsidRPr="00123A91">
        <w:rPr>
          <w:noProof/>
          <w:sz w:val="18"/>
          <w:szCs w:val="18"/>
        </w:rPr>
        <w:t xml:space="preserve">. 2010, </w:t>
      </w:r>
      <w:r w:rsidRPr="00123A91">
        <w:rPr>
          <w:b/>
          <w:noProof/>
          <w:sz w:val="18"/>
          <w:szCs w:val="18"/>
        </w:rPr>
        <w:t>2</w:t>
      </w:r>
      <w:r w:rsidRPr="00123A91">
        <w:rPr>
          <w:noProof/>
          <w:sz w:val="18"/>
          <w:szCs w:val="18"/>
        </w:rPr>
        <w:t>(31):31ra34-31ra34.</w:t>
      </w:r>
    </w:p>
    <w:p w14:paraId="37CFC89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6.</w:t>
      </w:r>
      <w:r w:rsidRPr="00123A91">
        <w:rPr>
          <w:noProof/>
          <w:sz w:val="18"/>
          <w:szCs w:val="18"/>
        </w:rPr>
        <w:tab/>
        <w:t xml:space="preserve">Khan A, Marier D, Marsden E, Andrews D, Eliaz I: </w:t>
      </w:r>
      <w:r w:rsidRPr="00123A91">
        <w:rPr>
          <w:b/>
          <w:noProof/>
          <w:sz w:val="18"/>
          <w:szCs w:val="18"/>
        </w:rPr>
        <w:t>A novel form of dichloroacetate therapy for patients with advanced cancer: a report of 3 cas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ltern Ther Health Med </w:t>
      </w:r>
      <w:r w:rsidRPr="00123A91">
        <w:rPr>
          <w:noProof/>
          <w:sz w:val="18"/>
          <w:szCs w:val="18"/>
        </w:rPr>
        <w:t xml:space="preserve">2014, </w:t>
      </w:r>
      <w:r w:rsidRPr="00123A91">
        <w:rPr>
          <w:b/>
          <w:noProof/>
          <w:sz w:val="18"/>
          <w:szCs w:val="18"/>
        </w:rPr>
        <w:t>20 Suppl 2</w:t>
      </w:r>
      <w:r w:rsidRPr="00123A91">
        <w:rPr>
          <w:noProof/>
          <w:sz w:val="18"/>
          <w:szCs w:val="18"/>
        </w:rPr>
        <w:t>(Suppl 2):21-28.</w:t>
      </w:r>
    </w:p>
    <w:p w14:paraId="51E4A14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7.</w:t>
      </w:r>
      <w:r w:rsidRPr="00123A91">
        <w:rPr>
          <w:noProof/>
          <w:sz w:val="18"/>
          <w:szCs w:val="18"/>
        </w:rPr>
        <w:tab/>
        <w:t xml:space="preserve">Tataranni T, Piccoli C: </w:t>
      </w:r>
      <w:r w:rsidRPr="00123A91">
        <w:rPr>
          <w:b/>
          <w:noProof/>
          <w:sz w:val="18"/>
          <w:szCs w:val="18"/>
        </w:rPr>
        <w:t>Dichloroacetate (DCA) and Cancer: An Overview towards Clinical Applicatio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Oxid Med Cell Longev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2019</w:t>
      </w:r>
      <w:r w:rsidRPr="00123A91">
        <w:rPr>
          <w:noProof/>
          <w:sz w:val="18"/>
          <w:szCs w:val="18"/>
        </w:rPr>
        <w:t>:8201079.</w:t>
      </w:r>
    </w:p>
    <w:p w14:paraId="0C1049A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8.</w:t>
      </w:r>
      <w:r w:rsidRPr="00123A91">
        <w:rPr>
          <w:noProof/>
          <w:sz w:val="18"/>
          <w:szCs w:val="18"/>
        </w:rPr>
        <w:tab/>
        <w:t xml:space="preserve">Skandalakis GP, Rivera DR, Rizea CD, Bouras A, Jesu Raj JG, Bozec D, Hadjipanayis CG: </w:t>
      </w:r>
      <w:r w:rsidRPr="00123A91">
        <w:rPr>
          <w:b/>
          <w:noProof/>
          <w:sz w:val="18"/>
          <w:szCs w:val="18"/>
        </w:rPr>
        <w:t>Hyperthermia treatment advances for brain tumor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Int J Hyperthermia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37</w:t>
      </w:r>
      <w:r w:rsidRPr="00123A91">
        <w:rPr>
          <w:noProof/>
          <w:sz w:val="18"/>
          <w:szCs w:val="18"/>
        </w:rPr>
        <w:t>(2):3-19.</w:t>
      </w:r>
    </w:p>
    <w:p w14:paraId="317757C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lastRenderedPageBreak/>
        <w:t>29.</w:t>
      </w:r>
      <w:r w:rsidRPr="00123A91">
        <w:rPr>
          <w:noProof/>
          <w:sz w:val="18"/>
          <w:szCs w:val="18"/>
        </w:rPr>
        <w:tab/>
        <w:t xml:space="preserve">Schneider CS, Woodworth GF, Vujaskovic Z, Mishra MV: </w:t>
      </w:r>
      <w:r w:rsidRPr="00123A91">
        <w:rPr>
          <w:b/>
          <w:noProof/>
          <w:sz w:val="18"/>
          <w:szCs w:val="18"/>
        </w:rPr>
        <w:t>Radiosensitization of high-grade gliomas through induced hyperthermia: Review of clinical experience and the potential role of MR-guided focused ultrasound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Radiother Oncol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142</w:t>
      </w:r>
      <w:r w:rsidRPr="00123A91">
        <w:rPr>
          <w:noProof/>
          <w:sz w:val="18"/>
          <w:szCs w:val="18"/>
        </w:rPr>
        <w:t>:43-51.</w:t>
      </w:r>
    </w:p>
    <w:p w14:paraId="4A3E703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0.</w:t>
      </w:r>
      <w:r w:rsidRPr="00123A91">
        <w:rPr>
          <w:noProof/>
          <w:sz w:val="18"/>
          <w:szCs w:val="18"/>
        </w:rPr>
        <w:tab/>
        <w:t xml:space="preserve">Mahmoudi K, Bouras A, Bozec D, Ivkov R, Hadjipanayis C: </w:t>
      </w:r>
      <w:r w:rsidRPr="00123A91">
        <w:rPr>
          <w:b/>
          <w:noProof/>
          <w:sz w:val="18"/>
          <w:szCs w:val="18"/>
        </w:rPr>
        <w:t>Magnetic hyperthermia therapy for the treatment of glioblastoma: a review of the therapy's history, efficacy and application in huma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Int J Hyperthermia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34</w:t>
      </w:r>
      <w:r w:rsidRPr="00123A91">
        <w:rPr>
          <w:noProof/>
          <w:sz w:val="18"/>
          <w:szCs w:val="18"/>
        </w:rPr>
        <w:t>(8):1316-1328.</w:t>
      </w:r>
    </w:p>
    <w:p w14:paraId="1406641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1.</w:t>
      </w:r>
      <w:r w:rsidRPr="00123A91">
        <w:rPr>
          <w:noProof/>
          <w:sz w:val="18"/>
          <w:szCs w:val="18"/>
        </w:rPr>
        <w:tab/>
        <w:t xml:space="preserve">Szasz AM, Arrojo Alvarez EE, Fiorentini G, Herold M, Herold Z, Sarti D, Dank M: </w:t>
      </w:r>
      <w:r w:rsidRPr="00123A91">
        <w:rPr>
          <w:b/>
          <w:noProof/>
          <w:sz w:val="18"/>
          <w:szCs w:val="18"/>
        </w:rPr>
        <w:t>Meta-Analysis of Modulated Electro-Hyperthermia and Tumor Treating Fields in the Treatment of Glioblastoma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s (Basel) </w:t>
      </w:r>
      <w:r w:rsidRPr="00123A91">
        <w:rPr>
          <w:noProof/>
          <w:sz w:val="18"/>
          <w:szCs w:val="18"/>
        </w:rPr>
        <w:t xml:space="preserve">2023, </w:t>
      </w:r>
      <w:r w:rsidRPr="00123A91">
        <w:rPr>
          <w:b/>
          <w:noProof/>
          <w:sz w:val="18"/>
          <w:szCs w:val="18"/>
        </w:rPr>
        <w:t>15</w:t>
      </w:r>
      <w:r w:rsidRPr="00123A91">
        <w:rPr>
          <w:noProof/>
          <w:sz w:val="18"/>
          <w:szCs w:val="18"/>
        </w:rPr>
        <w:t>(3):880.</w:t>
      </w:r>
    </w:p>
    <w:p w14:paraId="2E5C273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2.</w:t>
      </w:r>
      <w:r w:rsidRPr="00123A91">
        <w:rPr>
          <w:noProof/>
          <w:sz w:val="18"/>
          <w:szCs w:val="18"/>
        </w:rPr>
        <w:tab/>
        <w:t xml:space="preserve">Bhanja D, Wilding H, Baroz A, Trifoi M, Shenoy G, Slagle-Webb B, Hayes D, Soudagar Y, Connor J, Mansouri A: </w:t>
      </w:r>
      <w:r w:rsidRPr="00123A91">
        <w:rPr>
          <w:b/>
          <w:noProof/>
          <w:sz w:val="18"/>
          <w:szCs w:val="18"/>
        </w:rPr>
        <w:t>Photodynamic Therapy for Glioblastoma: Illuminating the Path toward Clinical Applicability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s (Basel) </w:t>
      </w:r>
      <w:r w:rsidRPr="00123A91">
        <w:rPr>
          <w:noProof/>
          <w:sz w:val="18"/>
          <w:szCs w:val="18"/>
        </w:rPr>
        <w:t xml:space="preserve">2023, </w:t>
      </w:r>
      <w:r w:rsidRPr="00123A91">
        <w:rPr>
          <w:b/>
          <w:noProof/>
          <w:sz w:val="18"/>
          <w:szCs w:val="18"/>
        </w:rPr>
        <w:t>15</w:t>
      </w:r>
      <w:r w:rsidRPr="00123A91">
        <w:rPr>
          <w:noProof/>
          <w:sz w:val="18"/>
          <w:szCs w:val="18"/>
        </w:rPr>
        <w:t>(13):3427.</w:t>
      </w:r>
    </w:p>
    <w:p w14:paraId="0A05164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3.</w:t>
      </w:r>
      <w:r w:rsidRPr="00123A91">
        <w:rPr>
          <w:noProof/>
          <w:sz w:val="18"/>
          <w:szCs w:val="18"/>
        </w:rPr>
        <w:tab/>
        <w:t xml:space="preserve">Mehta NH, Shah HA, D'Amico RS: </w:t>
      </w:r>
      <w:r w:rsidRPr="00123A91">
        <w:rPr>
          <w:b/>
          <w:noProof/>
          <w:sz w:val="18"/>
          <w:szCs w:val="18"/>
        </w:rPr>
        <w:t>Sonodynamic Therapy and Sonosensitizers for Glioma Treatment: A Systematic Qualitative Review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World Neurosurg </w:t>
      </w:r>
      <w:r w:rsidRPr="00123A91">
        <w:rPr>
          <w:noProof/>
          <w:sz w:val="18"/>
          <w:szCs w:val="18"/>
        </w:rPr>
        <w:t xml:space="preserve">2023, </w:t>
      </w:r>
      <w:r w:rsidRPr="00123A91">
        <w:rPr>
          <w:b/>
          <w:noProof/>
          <w:sz w:val="18"/>
          <w:szCs w:val="18"/>
        </w:rPr>
        <w:t>178</w:t>
      </w:r>
      <w:r w:rsidRPr="00123A91">
        <w:rPr>
          <w:noProof/>
          <w:sz w:val="18"/>
          <w:szCs w:val="18"/>
        </w:rPr>
        <w:t>:60-68.</w:t>
      </w:r>
    </w:p>
    <w:p w14:paraId="7775132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4.</w:t>
      </w:r>
      <w:r w:rsidRPr="00123A91">
        <w:rPr>
          <w:noProof/>
          <w:sz w:val="18"/>
          <w:szCs w:val="18"/>
        </w:rPr>
        <w:tab/>
        <w:t xml:space="preserve">Weathermon R, Crabb DW: </w:t>
      </w:r>
      <w:r w:rsidRPr="00123A91">
        <w:rPr>
          <w:b/>
          <w:noProof/>
          <w:sz w:val="18"/>
          <w:szCs w:val="18"/>
        </w:rPr>
        <w:t>Alcohol and medication interactio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lcohol Res Health </w:t>
      </w:r>
      <w:r w:rsidRPr="00123A91">
        <w:rPr>
          <w:noProof/>
          <w:sz w:val="18"/>
          <w:szCs w:val="18"/>
        </w:rPr>
        <w:t xml:space="preserve">1999, </w:t>
      </w:r>
      <w:r w:rsidRPr="00123A91">
        <w:rPr>
          <w:b/>
          <w:noProof/>
          <w:sz w:val="18"/>
          <w:szCs w:val="18"/>
        </w:rPr>
        <w:t>23</w:t>
      </w:r>
      <w:r w:rsidRPr="00123A91">
        <w:rPr>
          <w:noProof/>
          <w:sz w:val="18"/>
          <w:szCs w:val="18"/>
        </w:rPr>
        <w:t>(1):40-54.</w:t>
      </w:r>
    </w:p>
    <w:p w14:paraId="0BCA7BC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5.</w:t>
      </w:r>
      <w:r w:rsidRPr="00123A91">
        <w:rPr>
          <w:noProof/>
          <w:sz w:val="18"/>
          <w:szCs w:val="18"/>
        </w:rPr>
        <w:tab/>
        <w:t xml:space="preserve">Chick J: </w:t>
      </w:r>
      <w:r w:rsidRPr="00123A91">
        <w:rPr>
          <w:b/>
          <w:noProof/>
          <w:sz w:val="18"/>
          <w:szCs w:val="18"/>
        </w:rPr>
        <w:t>Safety issues concerning the use of disulfiram in treating alcohol dependenc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Saf </w:t>
      </w:r>
      <w:r w:rsidRPr="00123A91">
        <w:rPr>
          <w:noProof/>
          <w:sz w:val="18"/>
          <w:szCs w:val="18"/>
        </w:rPr>
        <w:t xml:space="preserve">1999, </w:t>
      </w:r>
      <w:r w:rsidRPr="00123A91">
        <w:rPr>
          <w:b/>
          <w:noProof/>
          <w:sz w:val="18"/>
          <w:szCs w:val="18"/>
        </w:rPr>
        <w:t>20</w:t>
      </w:r>
      <w:r w:rsidRPr="00123A91">
        <w:rPr>
          <w:noProof/>
          <w:sz w:val="18"/>
          <w:szCs w:val="18"/>
        </w:rPr>
        <w:t>(5):427-435.</w:t>
      </w:r>
    </w:p>
    <w:p w14:paraId="6F24E2D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6.</w:t>
      </w:r>
      <w:r w:rsidRPr="00123A91">
        <w:rPr>
          <w:noProof/>
          <w:sz w:val="18"/>
          <w:szCs w:val="18"/>
        </w:rPr>
        <w:tab/>
        <w:t>Halatsch ME, Kast RE, Karpel-Massler G, Mayer B, Zolk O, Schmitz B, Scheuerle A, Maier L, Bullinger L, Mayer-Steinacker R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A phase Ib/IIa trial of 9 repurposed drugs combined with temozolomide for the treatment of recurrent glioblastoma: CUSP9v3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eurooncol Adv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3</w:t>
      </w:r>
      <w:r w:rsidRPr="00123A91">
        <w:rPr>
          <w:noProof/>
          <w:sz w:val="18"/>
          <w:szCs w:val="18"/>
        </w:rPr>
        <w:t>(1):vdab075.</w:t>
      </w:r>
    </w:p>
    <w:p w14:paraId="487E99B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7.</w:t>
      </w:r>
      <w:r w:rsidRPr="00123A91">
        <w:rPr>
          <w:noProof/>
          <w:sz w:val="18"/>
          <w:szCs w:val="18"/>
        </w:rPr>
        <w:tab/>
        <w:t xml:space="preserve">Madan A, Parkinson A, Faiman MD: </w:t>
      </w:r>
      <w:r w:rsidRPr="00123A91">
        <w:rPr>
          <w:b/>
          <w:noProof/>
          <w:sz w:val="18"/>
          <w:szCs w:val="18"/>
        </w:rPr>
        <w:t>Identification of the human P-450 enzymes responsible for the sulfoxidation and thiono-oxidation of diethyldithiocarbamate methyl ester: role of P-450 enzymes in disulfiram bioactiva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lcohol Clin Exp Res </w:t>
      </w:r>
      <w:r w:rsidRPr="00123A91">
        <w:rPr>
          <w:noProof/>
          <w:sz w:val="18"/>
          <w:szCs w:val="18"/>
        </w:rPr>
        <w:t xml:space="preserve">1998, </w:t>
      </w:r>
      <w:r w:rsidRPr="00123A91">
        <w:rPr>
          <w:b/>
          <w:noProof/>
          <w:sz w:val="18"/>
          <w:szCs w:val="18"/>
        </w:rPr>
        <w:t>22</w:t>
      </w:r>
      <w:r w:rsidRPr="00123A91">
        <w:rPr>
          <w:noProof/>
          <w:sz w:val="18"/>
          <w:szCs w:val="18"/>
        </w:rPr>
        <w:t>(6):1212-1219.</w:t>
      </w:r>
    </w:p>
    <w:p w14:paraId="00B40F4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8.</w:t>
      </w:r>
      <w:r w:rsidRPr="00123A91">
        <w:rPr>
          <w:noProof/>
          <w:sz w:val="18"/>
          <w:szCs w:val="18"/>
        </w:rPr>
        <w:tab/>
        <w:t xml:space="preserve">Frye RF, Branch RA: </w:t>
      </w:r>
      <w:r w:rsidRPr="00123A91">
        <w:rPr>
          <w:b/>
          <w:noProof/>
          <w:sz w:val="18"/>
          <w:szCs w:val="18"/>
        </w:rPr>
        <w:t>Effect of chronic disulfiram administration on the activities of CYP1A2, CYP2C19, CYP2D6, CYP2E1, and N-acetyltransferase in healthy human subjec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 J Clin Pharmacol </w:t>
      </w:r>
      <w:r w:rsidRPr="00123A91">
        <w:rPr>
          <w:noProof/>
          <w:sz w:val="18"/>
          <w:szCs w:val="18"/>
        </w:rPr>
        <w:t xml:space="preserve">2002, </w:t>
      </w:r>
      <w:r w:rsidRPr="00123A91">
        <w:rPr>
          <w:b/>
          <w:noProof/>
          <w:sz w:val="18"/>
          <w:szCs w:val="18"/>
        </w:rPr>
        <w:t>53</w:t>
      </w:r>
      <w:r w:rsidRPr="00123A91">
        <w:rPr>
          <w:noProof/>
          <w:sz w:val="18"/>
          <w:szCs w:val="18"/>
        </w:rPr>
        <w:t>(2):155-162.</w:t>
      </w:r>
    </w:p>
    <w:p w14:paraId="110B55A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39.</w:t>
      </w:r>
      <w:r w:rsidRPr="00123A91">
        <w:rPr>
          <w:noProof/>
          <w:sz w:val="18"/>
          <w:szCs w:val="18"/>
        </w:rPr>
        <w:tab/>
        <w:t xml:space="preserve">De Vecchis R, Baldi C, Di Biase G, Ariano C, Cioppa C, Giasi A, Valente L, Cantatrione S: </w:t>
      </w:r>
      <w:r w:rsidRPr="00123A91">
        <w:rPr>
          <w:b/>
          <w:noProof/>
          <w:sz w:val="18"/>
          <w:szCs w:val="18"/>
        </w:rPr>
        <w:t>Cardiovascular risk associated with celecoxib or etoricoxib: a meta-analysis of randomized controlled trials which adopted comparison with placebo or naproxe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Minerva Cardioangiol </w:t>
      </w:r>
      <w:r w:rsidRPr="00123A91">
        <w:rPr>
          <w:noProof/>
          <w:sz w:val="18"/>
          <w:szCs w:val="18"/>
        </w:rPr>
        <w:t xml:space="preserve">2014, </w:t>
      </w:r>
      <w:r w:rsidRPr="00123A91">
        <w:rPr>
          <w:b/>
          <w:noProof/>
          <w:sz w:val="18"/>
          <w:szCs w:val="18"/>
        </w:rPr>
        <w:t>62</w:t>
      </w:r>
      <w:r w:rsidRPr="00123A91">
        <w:rPr>
          <w:noProof/>
          <w:sz w:val="18"/>
          <w:szCs w:val="18"/>
        </w:rPr>
        <w:t>(6):437-448.</w:t>
      </w:r>
    </w:p>
    <w:p w14:paraId="3466F22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0.</w:t>
      </w:r>
      <w:r w:rsidRPr="00123A91">
        <w:rPr>
          <w:noProof/>
          <w:sz w:val="18"/>
          <w:szCs w:val="18"/>
        </w:rPr>
        <w:tab/>
        <w:t>Ye SY, Li JY, Li TH, Song YX, Sun JX, Chen XW, Zhao JH, Li Y, Wu ZH, Gao P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The Efficacy and Safety of Celecoxib in Addition to Standard Cancer Therapy: A Systematic Review and Meta-Analysis of Randomized Controlled Trial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urr Oncol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29</w:t>
      </w:r>
      <w:r w:rsidRPr="00123A91">
        <w:rPr>
          <w:noProof/>
          <w:sz w:val="18"/>
          <w:szCs w:val="18"/>
        </w:rPr>
        <w:t>(9):6137-6153.</w:t>
      </w:r>
    </w:p>
    <w:p w14:paraId="6CF2512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1.</w:t>
      </w:r>
      <w:r w:rsidRPr="00123A91">
        <w:rPr>
          <w:noProof/>
          <w:sz w:val="18"/>
          <w:szCs w:val="18"/>
        </w:rPr>
        <w:tab/>
        <w:t xml:space="preserve">Cohen B, Preuss CV: </w:t>
      </w:r>
      <w:r w:rsidRPr="00123A91">
        <w:rPr>
          <w:b/>
          <w:noProof/>
          <w:sz w:val="18"/>
          <w:szCs w:val="18"/>
        </w:rPr>
        <w:t>Celecoxib</w:t>
      </w:r>
      <w:r w:rsidRPr="00123A91">
        <w:rPr>
          <w:noProof/>
          <w:sz w:val="18"/>
          <w:szCs w:val="18"/>
        </w:rPr>
        <w:t>. 2018.</w:t>
      </w:r>
    </w:p>
    <w:p w14:paraId="4549D10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2.</w:t>
      </w:r>
      <w:r w:rsidRPr="00123A91">
        <w:rPr>
          <w:noProof/>
          <w:sz w:val="18"/>
          <w:szCs w:val="18"/>
        </w:rPr>
        <w:tab/>
        <w:t xml:space="preserve">Khafaga AF, Shamma RN, Abdeen A, Barakat AM, Noreldin AE, Elzoghby AO, Sallam MA: </w:t>
      </w:r>
      <w:r w:rsidRPr="00123A91">
        <w:rPr>
          <w:b/>
          <w:noProof/>
          <w:sz w:val="18"/>
          <w:szCs w:val="18"/>
        </w:rPr>
        <w:t>Celecoxib repurposing in cancer therapy: molecular mechanisms and nanomedicine-based delivery technologi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anomedicine (Lond)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16</w:t>
      </w:r>
      <w:r w:rsidRPr="00123A91">
        <w:rPr>
          <w:noProof/>
          <w:sz w:val="18"/>
          <w:szCs w:val="18"/>
        </w:rPr>
        <w:t>(19):1691-1712.</w:t>
      </w:r>
    </w:p>
    <w:p w14:paraId="194D69D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3.</w:t>
      </w:r>
      <w:r w:rsidRPr="00123A91">
        <w:rPr>
          <w:noProof/>
          <w:sz w:val="18"/>
          <w:szCs w:val="18"/>
        </w:rPr>
        <w:tab/>
        <w:t xml:space="preserve">Toloczko-Iwaniuk N, Dziemianczyk-Pakiela D, Nowaszewska BK, Celinska-Janowicz K, Miltyk W: </w:t>
      </w:r>
      <w:r w:rsidRPr="00123A91">
        <w:rPr>
          <w:b/>
          <w:noProof/>
          <w:sz w:val="18"/>
          <w:szCs w:val="18"/>
        </w:rPr>
        <w:t>Celecoxib in Cancer Therapy and Prevention - Review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urrent drug targets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20</w:t>
      </w:r>
      <w:r w:rsidRPr="00123A91">
        <w:rPr>
          <w:noProof/>
          <w:sz w:val="18"/>
          <w:szCs w:val="18"/>
        </w:rPr>
        <w:t>(3):302-315.</w:t>
      </w:r>
    </w:p>
    <w:p w14:paraId="0EFCF67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4.</w:t>
      </w:r>
      <w:r w:rsidRPr="00123A91">
        <w:rPr>
          <w:noProof/>
          <w:sz w:val="18"/>
          <w:szCs w:val="18"/>
        </w:rPr>
        <w:tab/>
        <w:t xml:space="preserve">Zapata-Morales AL, Alfaro-De la Torre MC, Hernández-Morales A, García-De la Cruz RF: </w:t>
      </w:r>
      <w:r w:rsidRPr="00123A91">
        <w:rPr>
          <w:b/>
          <w:noProof/>
          <w:sz w:val="18"/>
          <w:szCs w:val="18"/>
        </w:rPr>
        <w:t>Isolation of Cultivable Bacteria Associated with the Root of Typha latifolia in a Constructed Wetland for the Removal of Diclofenac or Naproxe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Water, Air, &amp; Soil Pollution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231</w:t>
      </w:r>
      <w:r w:rsidRPr="00123A91">
        <w:rPr>
          <w:noProof/>
          <w:sz w:val="18"/>
          <w:szCs w:val="18"/>
        </w:rPr>
        <w:t>(8).</w:t>
      </w:r>
    </w:p>
    <w:p w14:paraId="6B76DE9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5.</w:t>
      </w:r>
      <w:r w:rsidRPr="00123A91">
        <w:rPr>
          <w:noProof/>
          <w:sz w:val="18"/>
          <w:szCs w:val="18"/>
        </w:rPr>
        <w:tab/>
        <w:t xml:space="preserve">da Veiga Moreira J, Hamraz M, Abolhassani M, Schwartz L, Jolicoeur M, Peres S: </w:t>
      </w:r>
      <w:r w:rsidRPr="00123A91">
        <w:rPr>
          <w:b/>
          <w:noProof/>
          <w:sz w:val="18"/>
          <w:szCs w:val="18"/>
        </w:rPr>
        <w:t>Metabolic therapies inhibit tumor growth in vivo and in silico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Sci Rep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9</w:t>
      </w:r>
      <w:r w:rsidRPr="00123A91">
        <w:rPr>
          <w:noProof/>
          <w:sz w:val="18"/>
          <w:szCs w:val="18"/>
        </w:rPr>
        <w:t>(1):3153.</w:t>
      </w:r>
    </w:p>
    <w:p w14:paraId="2ECEFC2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6.</w:t>
      </w:r>
      <w:r w:rsidRPr="00123A91">
        <w:rPr>
          <w:noProof/>
          <w:sz w:val="18"/>
          <w:szCs w:val="18"/>
        </w:rPr>
        <w:tab/>
        <w:t xml:space="preserve">Davies NM, Anderson KE: </w:t>
      </w:r>
      <w:r w:rsidRPr="00123A91">
        <w:rPr>
          <w:b/>
          <w:noProof/>
          <w:sz w:val="18"/>
          <w:szCs w:val="18"/>
        </w:rPr>
        <w:t>Clinical pharmacokinetics of diclofenac. Therapeutic insights and pitfall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Pharmacokinet </w:t>
      </w:r>
      <w:r w:rsidRPr="00123A91">
        <w:rPr>
          <w:noProof/>
          <w:sz w:val="18"/>
          <w:szCs w:val="18"/>
        </w:rPr>
        <w:t xml:space="preserve">1997, </w:t>
      </w:r>
      <w:r w:rsidRPr="00123A91">
        <w:rPr>
          <w:b/>
          <w:noProof/>
          <w:sz w:val="18"/>
          <w:szCs w:val="18"/>
        </w:rPr>
        <w:t>33</w:t>
      </w:r>
      <w:r w:rsidRPr="00123A91">
        <w:rPr>
          <w:noProof/>
          <w:sz w:val="18"/>
          <w:szCs w:val="18"/>
        </w:rPr>
        <w:t>(3):184-213.</w:t>
      </w:r>
    </w:p>
    <w:p w14:paraId="7B2A84D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7.</w:t>
      </w:r>
      <w:r w:rsidRPr="00123A91">
        <w:rPr>
          <w:noProof/>
          <w:sz w:val="18"/>
          <w:szCs w:val="18"/>
        </w:rPr>
        <w:tab/>
        <w:t xml:space="preserve">Alfaro R, Davis D: </w:t>
      </w:r>
      <w:r w:rsidRPr="00123A91">
        <w:rPr>
          <w:b/>
          <w:noProof/>
          <w:sz w:val="18"/>
          <w:szCs w:val="18"/>
        </w:rPr>
        <w:t>Diclofenac. In xPharm: The Comprehensive Pharmacology Reference</w:t>
      </w:r>
      <w:r w:rsidRPr="00123A91">
        <w:rPr>
          <w:noProof/>
          <w:sz w:val="18"/>
          <w:szCs w:val="18"/>
        </w:rPr>
        <w:t>. In</w:t>
      </w:r>
      <w:r w:rsidRPr="00123A91">
        <w:rPr>
          <w:i/>
          <w:noProof/>
          <w:sz w:val="18"/>
          <w:szCs w:val="18"/>
        </w:rPr>
        <w:t>.</w:t>
      </w:r>
      <w:r w:rsidRPr="00123A91">
        <w:rPr>
          <w:noProof/>
          <w:sz w:val="18"/>
          <w:szCs w:val="18"/>
        </w:rPr>
        <w:t>: StatPearls Publishing: Treasure Island, FL, USA; 2022.</w:t>
      </w:r>
    </w:p>
    <w:p w14:paraId="5A7FA90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8.</w:t>
      </w:r>
      <w:r w:rsidRPr="00123A91">
        <w:rPr>
          <w:noProof/>
          <w:sz w:val="18"/>
          <w:szCs w:val="18"/>
        </w:rPr>
        <w:tab/>
        <w:t xml:space="preserve">Pantziarka P, Sukhatme V, Bouche G, Meheus L, Sukhatme VP: </w:t>
      </w:r>
      <w:r w:rsidRPr="00123A91">
        <w:rPr>
          <w:b/>
          <w:noProof/>
          <w:sz w:val="18"/>
          <w:szCs w:val="18"/>
        </w:rPr>
        <w:t>Repurposing Drugs in Oncology (ReDO)-diclofenac as an anti-cancer agent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cancermedicalscience </w:t>
      </w:r>
      <w:r w:rsidRPr="00123A91">
        <w:rPr>
          <w:noProof/>
          <w:sz w:val="18"/>
          <w:szCs w:val="18"/>
        </w:rPr>
        <w:t xml:space="preserve">2016, </w:t>
      </w:r>
      <w:r w:rsidRPr="00123A91">
        <w:rPr>
          <w:b/>
          <w:noProof/>
          <w:sz w:val="18"/>
          <w:szCs w:val="18"/>
        </w:rPr>
        <w:t>10</w:t>
      </w:r>
      <w:r w:rsidRPr="00123A91">
        <w:rPr>
          <w:noProof/>
          <w:sz w:val="18"/>
          <w:szCs w:val="18"/>
        </w:rPr>
        <w:t>:610.</w:t>
      </w:r>
    </w:p>
    <w:p w14:paraId="05DBC79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49.</w:t>
      </w:r>
      <w:r w:rsidRPr="00123A91">
        <w:rPr>
          <w:noProof/>
          <w:sz w:val="18"/>
          <w:szCs w:val="18"/>
        </w:rPr>
        <w:tab/>
        <w:t xml:space="preserve">de Labry Lima AO, Salamanca-Fernández E, Del Rey EA, Hoces AM, Vera MG, Tamayo CB: </w:t>
      </w:r>
      <w:r w:rsidRPr="00123A91">
        <w:rPr>
          <w:b/>
          <w:noProof/>
          <w:sz w:val="18"/>
          <w:szCs w:val="18"/>
        </w:rPr>
        <w:t>Safety considerations during prescription of non-steroidal anti-inflammatory drugs (NSAIDs), through a review of systematic reviews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Anales del sistema sanitario de Navarra: 2021</w:t>
      </w:r>
      <w:r w:rsidRPr="00123A91">
        <w:rPr>
          <w:noProof/>
          <w:sz w:val="18"/>
          <w:szCs w:val="18"/>
        </w:rPr>
        <w:t>; 2021: 261-273.</w:t>
      </w:r>
    </w:p>
    <w:p w14:paraId="244B8F7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0.</w:t>
      </w:r>
      <w:r w:rsidRPr="00123A91">
        <w:rPr>
          <w:noProof/>
          <w:sz w:val="18"/>
          <w:szCs w:val="18"/>
        </w:rPr>
        <w:tab/>
        <w:t xml:space="preserve">Ozleyen A, Yilmaz YB, Donmez S, Atalay HN, Antika G, Tumer TB: </w:t>
      </w:r>
      <w:r w:rsidRPr="00123A91">
        <w:rPr>
          <w:b/>
          <w:noProof/>
          <w:sz w:val="18"/>
          <w:szCs w:val="18"/>
        </w:rPr>
        <w:t>Looking at NSAIDs from a historical perspective and their current status in drug repurposing for cancer treatment and preven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Cancer Res Clin Oncol </w:t>
      </w:r>
      <w:r w:rsidRPr="00123A91">
        <w:rPr>
          <w:noProof/>
          <w:sz w:val="18"/>
          <w:szCs w:val="18"/>
        </w:rPr>
        <w:t xml:space="preserve">2023, </w:t>
      </w:r>
      <w:r w:rsidRPr="00123A91">
        <w:rPr>
          <w:b/>
          <w:noProof/>
          <w:sz w:val="18"/>
          <w:szCs w:val="18"/>
        </w:rPr>
        <w:t>149</w:t>
      </w:r>
      <w:r w:rsidRPr="00123A91">
        <w:rPr>
          <w:noProof/>
          <w:sz w:val="18"/>
          <w:szCs w:val="18"/>
        </w:rPr>
        <w:t>(5):2095-2113.</w:t>
      </w:r>
    </w:p>
    <w:p w14:paraId="0721DEF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1.</w:t>
      </w:r>
      <w:r w:rsidRPr="00123A91">
        <w:rPr>
          <w:noProof/>
          <w:sz w:val="18"/>
          <w:szCs w:val="18"/>
        </w:rPr>
        <w:tab/>
        <w:t xml:space="preserve">Palikhe NS, Kim SH, Nam YH, Ye YM, Park HS: </w:t>
      </w:r>
      <w:r w:rsidRPr="00123A91">
        <w:rPr>
          <w:b/>
          <w:noProof/>
          <w:sz w:val="18"/>
          <w:szCs w:val="18"/>
        </w:rPr>
        <w:t>Polymorphisms of Aspirin-Metabolizing Enzymes CYP2C9, NAT2 and UGT1A6 in Aspirin-Intolerant Urticari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llergy Asthma Immunol Res </w:t>
      </w:r>
      <w:r w:rsidRPr="00123A91">
        <w:rPr>
          <w:noProof/>
          <w:sz w:val="18"/>
          <w:szCs w:val="18"/>
        </w:rPr>
        <w:t xml:space="preserve">2011, </w:t>
      </w:r>
      <w:r w:rsidRPr="00123A91">
        <w:rPr>
          <w:b/>
          <w:noProof/>
          <w:sz w:val="18"/>
          <w:szCs w:val="18"/>
        </w:rPr>
        <w:t>3</w:t>
      </w:r>
      <w:r w:rsidRPr="00123A91">
        <w:rPr>
          <w:noProof/>
          <w:sz w:val="18"/>
          <w:szCs w:val="18"/>
        </w:rPr>
        <w:t>(4):273-276.</w:t>
      </w:r>
    </w:p>
    <w:p w14:paraId="7EB6CCC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2.</w:t>
      </w:r>
      <w:r w:rsidRPr="00123A91">
        <w:rPr>
          <w:noProof/>
          <w:sz w:val="18"/>
          <w:szCs w:val="18"/>
        </w:rPr>
        <w:tab/>
        <w:t>Chirasani SR, Leukel P, Gottfried E, Hochrein J, Stadler K, Neumann B, Oefner PJ, Gronwald W, Bogdahn U, Hau P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Diclofenac inhibits lactate formation and efficiently counteracts local immune suppression in a murine glioma model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Int J Cancer </w:t>
      </w:r>
      <w:r w:rsidRPr="00123A91">
        <w:rPr>
          <w:noProof/>
          <w:sz w:val="18"/>
          <w:szCs w:val="18"/>
        </w:rPr>
        <w:t xml:space="preserve">2013, </w:t>
      </w:r>
      <w:r w:rsidRPr="00123A91">
        <w:rPr>
          <w:b/>
          <w:noProof/>
          <w:sz w:val="18"/>
          <w:szCs w:val="18"/>
        </w:rPr>
        <w:t>132</w:t>
      </w:r>
      <w:r w:rsidRPr="00123A91">
        <w:rPr>
          <w:noProof/>
          <w:sz w:val="18"/>
          <w:szCs w:val="18"/>
        </w:rPr>
        <w:t>(4):843-853.</w:t>
      </w:r>
    </w:p>
    <w:p w14:paraId="66BD205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3.</w:t>
      </w:r>
      <w:r w:rsidRPr="00123A91">
        <w:rPr>
          <w:noProof/>
          <w:sz w:val="18"/>
          <w:szCs w:val="18"/>
        </w:rPr>
        <w:tab/>
        <w:t xml:space="preserve">Langley R, Burdett S, Tierney J, Cafferty F, Parmar M, Venning G: </w:t>
      </w:r>
      <w:r w:rsidRPr="00123A91">
        <w:rPr>
          <w:b/>
          <w:noProof/>
          <w:sz w:val="18"/>
          <w:szCs w:val="18"/>
        </w:rPr>
        <w:t>Aspirin and cancer: has aspirin been overlooked as an adjuvant therapy?</w:t>
      </w:r>
      <w:r w:rsidRPr="00123A91">
        <w:rPr>
          <w:noProof/>
          <w:sz w:val="18"/>
          <w:szCs w:val="18"/>
        </w:rPr>
        <w:t xml:space="preserve"> </w:t>
      </w:r>
      <w:r w:rsidRPr="00123A91">
        <w:rPr>
          <w:i/>
          <w:noProof/>
          <w:sz w:val="18"/>
          <w:szCs w:val="18"/>
        </w:rPr>
        <w:t xml:space="preserve">Br J Cancer </w:t>
      </w:r>
      <w:r w:rsidRPr="00123A91">
        <w:rPr>
          <w:noProof/>
          <w:sz w:val="18"/>
          <w:szCs w:val="18"/>
        </w:rPr>
        <w:t xml:space="preserve">2011, </w:t>
      </w:r>
      <w:r w:rsidRPr="00123A91">
        <w:rPr>
          <w:b/>
          <w:noProof/>
          <w:sz w:val="18"/>
          <w:szCs w:val="18"/>
        </w:rPr>
        <w:t>105</w:t>
      </w:r>
      <w:r w:rsidRPr="00123A91">
        <w:rPr>
          <w:noProof/>
          <w:sz w:val="18"/>
          <w:szCs w:val="18"/>
        </w:rPr>
        <w:t>(8):1107-1113.</w:t>
      </w:r>
    </w:p>
    <w:p w14:paraId="4CF1715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4.</w:t>
      </w:r>
      <w:r w:rsidRPr="00123A91">
        <w:rPr>
          <w:noProof/>
          <w:sz w:val="18"/>
          <w:szCs w:val="18"/>
        </w:rPr>
        <w:tab/>
        <w:t xml:space="preserve">Kurn H, Wadhwa R: </w:t>
      </w:r>
      <w:r w:rsidRPr="00123A91">
        <w:rPr>
          <w:b/>
          <w:noProof/>
          <w:sz w:val="18"/>
          <w:szCs w:val="18"/>
        </w:rPr>
        <w:t>Itraconazole. NIH National Library of Medicin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ational Center for Biotechnology Information StatPearls </w:t>
      </w:r>
      <w:r w:rsidRPr="00123A91">
        <w:rPr>
          <w:noProof/>
          <w:sz w:val="18"/>
          <w:szCs w:val="18"/>
        </w:rPr>
        <w:t>2022.</w:t>
      </w:r>
    </w:p>
    <w:p w14:paraId="569073A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5.</w:t>
      </w:r>
      <w:r w:rsidRPr="00123A91">
        <w:rPr>
          <w:noProof/>
          <w:sz w:val="18"/>
          <w:szCs w:val="18"/>
        </w:rPr>
        <w:tab/>
        <w:t xml:space="preserve">Isoherranen N, Kunze KL, Allen KE, Nelson WL, Thummel KE: </w:t>
      </w:r>
      <w:r w:rsidRPr="00123A91">
        <w:rPr>
          <w:b/>
          <w:noProof/>
          <w:sz w:val="18"/>
          <w:szCs w:val="18"/>
        </w:rPr>
        <w:t>Role of itraconazole metabolites in CYP3A4 inhibi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2004, </w:t>
      </w:r>
      <w:r w:rsidRPr="00123A91">
        <w:rPr>
          <w:b/>
          <w:noProof/>
          <w:sz w:val="18"/>
          <w:szCs w:val="18"/>
        </w:rPr>
        <w:t>32</w:t>
      </w:r>
      <w:r w:rsidRPr="00123A91">
        <w:rPr>
          <w:noProof/>
          <w:sz w:val="18"/>
          <w:szCs w:val="18"/>
        </w:rPr>
        <w:t>(10):1121-1131.</w:t>
      </w:r>
    </w:p>
    <w:p w14:paraId="6B04664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lastRenderedPageBreak/>
        <w:t>56.</w:t>
      </w:r>
      <w:r w:rsidRPr="00123A91">
        <w:rPr>
          <w:noProof/>
          <w:sz w:val="18"/>
          <w:szCs w:val="18"/>
        </w:rPr>
        <w:tab/>
        <w:t xml:space="preserve">Pounds R, Leonard S, Dawson C, Kehoe S: </w:t>
      </w:r>
      <w:r w:rsidRPr="00123A91">
        <w:rPr>
          <w:b/>
          <w:noProof/>
          <w:sz w:val="18"/>
          <w:szCs w:val="18"/>
        </w:rPr>
        <w:t>Repurposing itraconazole for the treatment of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Oncol Lett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14</w:t>
      </w:r>
      <w:r w:rsidRPr="00123A91">
        <w:rPr>
          <w:noProof/>
          <w:sz w:val="18"/>
          <w:szCs w:val="18"/>
        </w:rPr>
        <w:t>(3):2587-2597.</w:t>
      </w:r>
    </w:p>
    <w:p w14:paraId="61D7DE8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7.</w:t>
      </w:r>
      <w:r w:rsidRPr="00123A91">
        <w:rPr>
          <w:noProof/>
          <w:sz w:val="18"/>
          <w:szCs w:val="18"/>
        </w:rPr>
        <w:tab/>
        <w:t xml:space="preserve">Daneshmend TK, Warnock DW: </w:t>
      </w:r>
      <w:r w:rsidRPr="00123A91">
        <w:rPr>
          <w:b/>
          <w:noProof/>
          <w:sz w:val="18"/>
          <w:szCs w:val="18"/>
        </w:rPr>
        <w:t>Clinical pharmacokinetics of ketoconazol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Pharmacokinet </w:t>
      </w:r>
      <w:r w:rsidRPr="00123A91">
        <w:rPr>
          <w:noProof/>
          <w:sz w:val="18"/>
          <w:szCs w:val="18"/>
        </w:rPr>
        <w:t xml:space="preserve">1988, </w:t>
      </w:r>
      <w:r w:rsidRPr="00123A91">
        <w:rPr>
          <w:b/>
          <w:noProof/>
          <w:sz w:val="18"/>
          <w:szCs w:val="18"/>
        </w:rPr>
        <w:t>14</w:t>
      </w:r>
      <w:r w:rsidRPr="00123A91">
        <w:rPr>
          <w:noProof/>
          <w:sz w:val="18"/>
          <w:szCs w:val="18"/>
        </w:rPr>
        <w:t>(1):13-34.</w:t>
      </w:r>
    </w:p>
    <w:p w14:paraId="20BAB0A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8.</w:t>
      </w:r>
      <w:r w:rsidRPr="00123A91">
        <w:rPr>
          <w:noProof/>
          <w:sz w:val="18"/>
          <w:szCs w:val="18"/>
        </w:rPr>
        <w:tab/>
        <w:t>Kast RE, Boockvar JA, Bruning A, Cappello F, Chang WW, Cvek B, Dou QP, Duenas-Gonzalez A, Efferth T, Focosi D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A conceptually new treatment approach for relapsed glioblastoma: coordinated undermining of survival paths with nine repurposed drugs (CUSP9) by the International Initiative for Accelerated Improvement of Glioblastoma Car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Oncotarget </w:t>
      </w:r>
      <w:r w:rsidRPr="00123A91">
        <w:rPr>
          <w:noProof/>
          <w:sz w:val="18"/>
          <w:szCs w:val="18"/>
        </w:rPr>
        <w:t xml:space="preserve">2013, </w:t>
      </w:r>
      <w:r w:rsidRPr="00123A91">
        <w:rPr>
          <w:b/>
          <w:noProof/>
          <w:sz w:val="18"/>
          <w:szCs w:val="18"/>
        </w:rPr>
        <w:t>4</w:t>
      </w:r>
      <w:r w:rsidRPr="00123A91">
        <w:rPr>
          <w:noProof/>
          <w:sz w:val="18"/>
          <w:szCs w:val="18"/>
        </w:rPr>
        <w:t>(4):502-530.</w:t>
      </w:r>
    </w:p>
    <w:p w14:paraId="343FC5B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59.</w:t>
      </w:r>
      <w:r w:rsidRPr="00123A91">
        <w:rPr>
          <w:noProof/>
          <w:sz w:val="18"/>
          <w:szCs w:val="18"/>
        </w:rPr>
        <w:tab/>
        <w:t xml:space="preserve">Tresnanda RI, Pramod SV, Safriadi F: </w:t>
      </w:r>
      <w:r w:rsidRPr="00123A91">
        <w:rPr>
          <w:b/>
          <w:noProof/>
          <w:sz w:val="18"/>
          <w:szCs w:val="18"/>
        </w:rPr>
        <w:t>Ketoconazole for the Treatment of Docetaxel-Naïve Metastatic Castration-Resistant Prostate Cancer (mCRPC): A Systematic Review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sian Pacific Journal of Cancer Prevention: APJCP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22</w:t>
      </w:r>
      <w:r w:rsidRPr="00123A91">
        <w:rPr>
          <w:noProof/>
          <w:sz w:val="18"/>
          <w:szCs w:val="18"/>
        </w:rPr>
        <w:t>(10):3101.</w:t>
      </w:r>
    </w:p>
    <w:p w14:paraId="080CAD7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0.</w:t>
      </w:r>
      <w:r w:rsidRPr="00123A91">
        <w:rPr>
          <w:noProof/>
          <w:sz w:val="18"/>
          <w:szCs w:val="18"/>
        </w:rPr>
        <w:tab/>
        <w:t>Martin P, Gillen M, Millson D, Oliver S, Brealey C, Grossbard EB, Baluom M, Lau D, Sweeny D, Mant T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Effects of CYP3A4 Inhibitors Ketoconazole and Verapamil and the CYP3A4 Inducer Rifampicin on the Pharmacokinetic Parameters of Fostamatinib: Results from In Vitro and Phase I Clinical Studi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s R D </w:t>
      </w:r>
      <w:r w:rsidRPr="00123A91">
        <w:rPr>
          <w:noProof/>
          <w:sz w:val="18"/>
          <w:szCs w:val="18"/>
        </w:rPr>
        <w:t xml:space="preserve">2016, </w:t>
      </w:r>
      <w:r w:rsidRPr="00123A91">
        <w:rPr>
          <w:b/>
          <w:noProof/>
          <w:sz w:val="18"/>
          <w:szCs w:val="18"/>
        </w:rPr>
        <w:t>16</w:t>
      </w:r>
      <w:r w:rsidRPr="00123A91">
        <w:rPr>
          <w:noProof/>
          <w:sz w:val="18"/>
          <w:szCs w:val="18"/>
        </w:rPr>
        <w:t>(1):81-92.</w:t>
      </w:r>
    </w:p>
    <w:p w14:paraId="6B7F362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1.</w:t>
      </w:r>
      <w:r w:rsidRPr="00123A91">
        <w:rPr>
          <w:noProof/>
          <w:sz w:val="18"/>
          <w:szCs w:val="18"/>
        </w:rPr>
        <w:tab/>
        <w:t xml:space="preserve">Abdel-Aziz AK, Saadeldin MK, Salem AH, Ibrahim SA, Shouman S, Abdel-Naim AB, Orecchia R: </w:t>
      </w:r>
      <w:r w:rsidRPr="00123A91">
        <w:rPr>
          <w:b/>
          <w:noProof/>
          <w:sz w:val="18"/>
          <w:szCs w:val="18"/>
        </w:rPr>
        <w:t>A Critical Review of Chloroquine and Hydroxychloroquine as Potential Adjuvant Agents for Treating People with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Future Pharmacology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2</w:t>
      </w:r>
      <w:r w:rsidRPr="00123A91">
        <w:rPr>
          <w:noProof/>
          <w:sz w:val="18"/>
          <w:szCs w:val="18"/>
        </w:rPr>
        <w:t>(4):431-443.</w:t>
      </w:r>
    </w:p>
    <w:p w14:paraId="3117553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2.</w:t>
      </w:r>
      <w:r w:rsidRPr="00123A91">
        <w:rPr>
          <w:noProof/>
          <w:sz w:val="18"/>
          <w:szCs w:val="18"/>
        </w:rPr>
        <w:tab/>
        <w:t xml:space="preserve">Stokkermans TJ, Goyal A, Trichonas G: </w:t>
      </w:r>
      <w:r w:rsidRPr="00123A91">
        <w:rPr>
          <w:b/>
          <w:noProof/>
          <w:sz w:val="18"/>
          <w:szCs w:val="18"/>
        </w:rPr>
        <w:t>Chloroquine and hydroxychloroquine toxicity</w:t>
      </w:r>
      <w:r w:rsidRPr="00123A91">
        <w:rPr>
          <w:noProof/>
          <w:sz w:val="18"/>
          <w:szCs w:val="18"/>
        </w:rPr>
        <w:t>. 2019.</w:t>
      </w:r>
    </w:p>
    <w:p w14:paraId="246E890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3.</w:t>
      </w:r>
      <w:r w:rsidRPr="00123A91">
        <w:rPr>
          <w:noProof/>
          <w:sz w:val="18"/>
          <w:szCs w:val="18"/>
        </w:rPr>
        <w:tab/>
        <w:t xml:space="preserve">Verbaanderd C, Maes H, Schaaf MB, Sukhatme VP, Pantziarka P, Sukhatme V, Agostinis P, Bouche G: </w:t>
      </w:r>
      <w:r w:rsidRPr="00123A91">
        <w:rPr>
          <w:b/>
          <w:noProof/>
          <w:sz w:val="18"/>
          <w:szCs w:val="18"/>
        </w:rPr>
        <w:t>Repurposing Drugs in Oncology (ReDO)-chloroquine and hydroxychloroquine as anti-cancer agen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cancermedicalscience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11</w:t>
      </w:r>
      <w:r w:rsidRPr="00123A91">
        <w:rPr>
          <w:noProof/>
          <w:sz w:val="18"/>
          <w:szCs w:val="18"/>
        </w:rPr>
        <w:t>:781.</w:t>
      </w:r>
    </w:p>
    <w:p w14:paraId="0F263B3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4.</w:t>
      </w:r>
      <w:r w:rsidRPr="00123A91">
        <w:rPr>
          <w:noProof/>
          <w:sz w:val="18"/>
          <w:szCs w:val="18"/>
        </w:rPr>
        <w:tab/>
        <w:t xml:space="preserve">Furst DE: </w:t>
      </w:r>
      <w:r w:rsidRPr="00123A91">
        <w:rPr>
          <w:b/>
          <w:noProof/>
          <w:sz w:val="18"/>
          <w:szCs w:val="18"/>
        </w:rPr>
        <w:t>Pharmacokinetics of hydroxychloroquine and chloroquine during treatment of rheumatic diseas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Lupus </w:t>
      </w:r>
      <w:r w:rsidRPr="00123A91">
        <w:rPr>
          <w:noProof/>
          <w:sz w:val="18"/>
          <w:szCs w:val="18"/>
        </w:rPr>
        <w:t xml:space="preserve">1996, </w:t>
      </w:r>
      <w:r w:rsidRPr="00123A91">
        <w:rPr>
          <w:b/>
          <w:noProof/>
          <w:sz w:val="18"/>
          <w:szCs w:val="18"/>
        </w:rPr>
        <w:t>5 Suppl 1</w:t>
      </w:r>
      <w:r w:rsidRPr="00123A91">
        <w:rPr>
          <w:noProof/>
          <w:sz w:val="18"/>
          <w:szCs w:val="18"/>
        </w:rPr>
        <w:t>(1_suppl):S11-15.</w:t>
      </w:r>
    </w:p>
    <w:p w14:paraId="1741430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5.</w:t>
      </w:r>
      <w:r w:rsidRPr="00123A91">
        <w:rPr>
          <w:noProof/>
          <w:sz w:val="18"/>
          <w:szCs w:val="18"/>
        </w:rPr>
        <w:tab/>
        <w:t xml:space="preserve">Projean D, Baune B, Farinotti R, Flinois JP, Beaune P, Taburet AM, Ducharme J: </w:t>
      </w:r>
      <w:r w:rsidRPr="00123A91">
        <w:rPr>
          <w:b/>
          <w:noProof/>
          <w:sz w:val="18"/>
          <w:szCs w:val="18"/>
        </w:rPr>
        <w:t>In vitro metabolism of chloroquine: identification of CYP2C8, CYP3A4, and CYP2D6 as the main isoforms catalyzing N-desethylchloroquine forma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2003, </w:t>
      </w:r>
      <w:r w:rsidRPr="00123A91">
        <w:rPr>
          <w:b/>
          <w:noProof/>
          <w:sz w:val="18"/>
          <w:szCs w:val="18"/>
        </w:rPr>
        <w:t>31</w:t>
      </w:r>
      <w:r w:rsidRPr="00123A91">
        <w:rPr>
          <w:noProof/>
          <w:sz w:val="18"/>
          <w:szCs w:val="18"/>
        </w:rPr>
        <w:t>(6):748-754.</w:t>
      </w:r>
    </w:p>
    <w:p w14:paraId="2799CB2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6.</w:t>
      </w:r>
      <w:r w:rsidRPr="00123A91">
        <w:rPr>
          <w:noProof/>
          <w:sz w:val="18"/>
          <w:szCs w:val="18"/>
        </w:rPr>
        <w:tab/>
        <w:t xml:space="preserve">Li X, Höhl R, Sörgel F, Fuhr U: </w:t>
      </w:r>
      <w:r w:rsidRPr="00123A91">
        <w:rPr>
          <w:b/>
          <w:noProof/>
          <w:sz w:val="18"/>
          <w:szCs w:val="18"/>
        </w:rPr>
        <w:t>The parent drugs chloroquine and hydroxychloroquine do not inhibit human CYP3A activity in vitro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uropean Journal of Clinical Pharmacology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76</w:t>
      </w:r>
      <w:r w:rsidRPr="00123A91">
        <w:rPr>
          <w:noProof/>
          <w:sz w:val="18"/>
          <w:szCs w:val="18"/>
        </w:rPr>
        <w:t>(10):1481-1482.</w:t>
      </w:r>
    </w:p>
    <w:p w14:paraId="6857A63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7.</w:t>
      </w:r>
      <w:r w:rsidRPr="00123A91">
        <w:rPr>
          <w:noProof/>
          <w:sz w:val="18"/>
          <w:szCs w:val="18"/>
        </w:rPr>
        <w:tab/>
        <w:t xml:space="preserve">Shutter M, Akhondi H: </w:t>
      </w:r>
      <w:r w:rsidRPr="00123A91">
        <w:rPr>
          <w:b/>
          <w:noProof/>
          <w:sz w:val="18"/>
          <w:szCs w:val="18"/>
        </w:rPr>
        <w:t>Tetracyclin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StatPearls </w:t>
      </w:r>
      <w:r w:rsidRPr="00123A91">
        <w:rPr>
          <w:noProof/>
          <w:sz w:val="18"/>
          <w:szCs w:val="18"/>
        </w:rPr>
        <w:t>2022.</w:t>
      </w:r>
    </w:p>
    <w:p w14:paraId="783E90D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8.</w:t>
      </w:r>
      <w:r w:rsidRPr="00123A91">
        <w:rPr>
          <w:noProof/>
          <w:sz w:val="18"/>
          <w:szCs w:val="18"/>
        </w:rPr>
        <w:tab/>
        <w:t xml:space="preserve">Agrawal S, Vamadevan P, Mazibuko N, Bannister R, Swery R, Wilson S, Edwards S: </w:t>
      </w:r>
      <w:r w:rsidRPr="00123A91">
        <w:rPr>
          <w:b/>
          <w:noProof/>
          <w:sz w:val="18"/>
          <w:szCs w:val="18"/>
        </w:rPr>
        <w:t>A New Method for Ethical and Efficient Evidence Generation for Off-Label Medication Use in Oncology (A Case Study in Glioblastoma)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Front Pharmacol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10</w:t>
      </w:r>
      <w:r w:rsidRPr="00123A91">
        <w:rPr>
          <w:noProof/>
          <w:sz w:val="18"/>
          <w:szCs w:val="18"/>
        </w:rPr>
        <w:t>:681.</w:t>
      </w:r>
    </w:p>
    <w:p w14:paraId="1C3B411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69.</w:t>
      </w:r>
      <w:r w:rsidRPr="00123A91">
        <w:rPr>
          <w:noProof/>
          <w:sz w:val="18"/>
          <w:szCs w:val="18"/>
        </w:rPr>
        <w:tab/>
        <w:t xml:space="preserve">Holmes NE, Charles PGP: </w:t>
      </w:r>
      <w:r w:rsidRPr="00123A91">
        <w:rPr>
          <w:b/>
          <w:noProof/>
          <w:sz w:val="18"/>
          <w:szCs w:val="18"/>
        </w:rPr>
        <w:t>Safety and Efficacy Review of Doxycyclin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ical Medicine Insights-Therapeutics </w:t>
      </w:r>
      <w:r w:rsidRPr="00123A91">
        <w:rPr>
          <w:noProof/>
          <w:sz w:val="18"/>
          <w:szCs w:val="18"/>
        </w:rPr>
        <w:t xml:space="preserve">2009, </w:t>
      </w:r>
      <w:r w:rsidRPr="00123A91">
        <w:rPr>
          <w:b/>
          <w:noProof/>
          <w:sz w:val="18"/>
          <w:szCs w:val="18"/>
        </w:rPr>
        <w:t>1</w:t>
      </w:r>
      <w:r w:rsidRPr="00123A91">
        <w:rPr>
          <w:noProof/>
          <w:sz w:val="18"/>
          <w:szCs w:val="18"/>
        </w:rPr>
        <w:t>:471-482.</w:t>
      </w:r>
    </w:p>
    <w:p w14:paraId="6A03BC9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0.</w:t>
      </w:r>
      <w:r w:rsidRPr="00123A91">
        <w:rPr>
          <w:noProof/>
          <w:sz w:val="18"/>
          <w:szCs w:val="18"/>
        </w:rPr>
        <w:tab/>
        <w:t xml:space="preserve">Nazarian S, Akhondi H: </w:t>
      </w:r>
      <w:r w:rsidRPr="00123A91">
        <w:rPr>
          <w:b/>
          <w:noProof/>
          <w:sz w:val="18"/>
          <w:szCs w:val="18"/>
        </w:rPr>
        <w:t>Minocycline</w:t>
      </w:r>
      <w:r w:rsidRPr="00123A91">
        <w:rPr>
          <w:noProof/>
          <w:sz w:val="18"/>
          <w:szCs w:val="18"/>
        </w:rPr>
        <w:t>. 2020.</w:t>
      </w:r>
    </w:p>
    <w:p w14:paraId="1C7D4BC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1.</w:t>
      </w:r>
      <w:r w:rsidRPr="00123A91">
        <w:rPr>
          <w:noProof/>
          <w:sz w:val="18"/>
          <w:szCs w:val="18"/>
        </w:rPr>
        <w:tab/>
        <w:t xml:space="preserve">Nelis HJ, De Leenheer AP: </w:t>
      </w:r>
      <w:r w:rsidRPr="00123A91">
        <w:rPr>
          <w:b/>
          <w:noProof/>
          <w:sz w:val="18"/>
          <w:szCs w:val="18"/>
        </w:rPr>
        <w:t>Metabolism of minocycline in huma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1982, </w:t>
      </w:r>
      <w:r w:rsidRPr="00123A91">
        <w:rPr>
          <w:b/>
          <w:noProof/>
          <w:sz w:val="18"/>
          <w:szCs w:val="18"/>
        </w:rPr>
        <w:t>10</w:t>
      </w:r>
      <w:r w:rsidRPr="00123A91">
        <w:rPr>
          <w:noProof/>
          <w:sz w:val="18"/>
          <w:szCs w:val="18"/>
        </w:rPr>
        <w:t>(2):142-146.</w:t>
      </w:r>
    </w:p>
    <w:p w14:paraId="2E237BE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2.</w:t>
      </w:r>
      <w:r w:rsidRPr="00123A91">
        <w:rPr>
          <w:noProof/>
          <w:sz w:val="18"/>
          <w:szCs w:val="18"/>
        </w:rPr>
        <w:tab/>
        <w:t xml:space="preserve">Malik K, Dua A: </w:t>
      </w:r>
      <w:r w:rsidRPr="00123A91">
        <w:rPr>
          <w:b/>
          <w:noProof/>
          <w:sz w:val="18"/>
          <w:szCs w:val="18"/>
        </w:rPr>
        <w:t>Albendazole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599AC46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3.</w:t>
      </w:r>
      <w:r w:rsidRPr="00123A91">
        <w:rPr>
          <w:noProof/>
          <w:sz w:val="18"/>
          <w:szCs w:val="18"/>
        </w:rPr>
        <w:tab/>
        <w:t xml:space="preserve">Pourgholami MH, Szwajcer M, Chin M, Liauw W, Seef J, Galettis P, Morris DL, Links M: </w:t>
      </w:r>
      <w:r w:rsidRPr="00123A91">
        <w:rPr>
          <w:b/>
          <w:noProof/>
          <w:sz w:val="18"/>
          <w:szCs w:val="18"/>
        </w:rPr>
        <w:t>Phase I clinical trial to determine maximum tolerated dose of oral albendazole in patients with advanced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 Chemother Pharmacol </w:t>
      </w:r>
      <w:r w:rsidRPr="00123A91">
        <w:rPr>
          <w:noProof/>
          <w:sz w:val="18"/>
          <w:szCs w:val="18"/>
        </w:rPr>
        <w:t xml:space="preserve">2010, </w:t>
      </w:r>
      <w:r w:rsidRPr="00123A91">
        <w:rPr>
          <w:b/>
          <w:noProof/>
          <w:sz w:val="18"/>
          <w:szCs w:val="18"/>
        </w:rPr>
        <w:t>65</w:t>
      </w:r>
      <w:r w:rsidRPr="00123A91">
        <w:rPr>
          <w:noProof/>
          <w:sz w:val="18"/>
          <w:szCs w:val="18"/>
        </w:rPr>
        <w:t>(3):597-605.</w:t>
      </w:r>
    </w:p>
    <w:p w14:paraId="45DB869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4.</w:t>
      </w:r>
      <w:r w:rsidRPr="00123A91">
        <w:rPr>
          <w:noProof/>
          <w:sz w:val="18"/>
          <w:szCs w:val="18"/>
        </w:rPr>
        <w:tab/>
        <w:t xml:space="preserve">Rawden HC, Kokwaro GO, Ward SA, Edwards G: </w:t>
      </w:r>
      <w:r w:rsidRPr="00123A91">
        <w:rPr>
          <w:b/>
          <w:noProof/>
          <w:sz w:val="18"/>
          <w:szCs w:val="18"/>
        </w:rPr>
        <w:t>Relative contribution of cytochromes P-450 and flavin-containing monoxygenases to the metabolism of albendazole by human liver microsom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 J Clin Pharmacol </w:t>
      </w:r>
      <w:r w:rsidRPr="00123A91">
        <w:rPr>
          <w:noProof/>
          <w:sz w:val="18"/>
          <w:szCs w:val="18"/>
        </w:rPr>
        <w:t xml:space="preserve">2000, </w:t>
      </w:r>
      <w:r w:rsidRPr="00123A91">
        <w:rPr>
          <w:b/>
          <w:noProof/>
          <w:sz w:val="18"/>
          <w:szCs w:val="18"/>
        </w:rPr>
        <w:t>49</w:t>
      </w:r>
      <w:r w:rsidRPr="00123A91">
        <w:rPr>
          <w:noProof/>
          <w:sz w:val="18"/>
          <w:szCs w:val="18"/>
        </w:rPr>
        <w:t>(4):313-322.</w:t>
      </w:r>
    </w:p>
    <w:p w14:paraId="6CDA286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5.</w:t>
      </w:r>
      <w:r w:rsidRPr="00123A91">
        <w:rPr>
          <w:noProof/>
          <w:sz w:val="18"/>
          <w:szCs w:val="18"/>
        </w:rPr>
        <w:tab/>
        <w:t xml:space="preserve">Burock S, Daum S, Keilholz U, Neumann K, Walther W, Stein U: </w:t>
      </w:r>
      <w:r w:rsidRPr="00123A91">
        <w:rPr>
          <w:b/>
          <w:noProof/>
          <w:sz w:val="18"/>
          <w:szCs w:val="18"/>
        </w:rPr>
        <w:t>Phase II trial to investigate the safety and efficacy of orally applied niclosamide in patients with metachronous or sychronous metastases of a colorectal cancer progressing after therapy: the NIKOLO trial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MC Cancer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18</w:t>
      </w:r>
      <w:r w:rsidRPr="00123A91">
        <w:rPr>
          <w:noProof/>
          <w:sz w:val="18"/>
          <w:szCs w:val="18"/>
        </w:rPr>
        <w:t>(1):297.</w:t>
      </w:r>
    </w:p>
    <w:p w14:paraId="590E038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6.</w:t>
      </w:r>
      <w:r w:rsidRPr="00123A91">
        <w:rPr>
          <w:noProof/>
          <w:sz w:val="18"/>
          <w:szCs w:val="18"/>
        </w:rPr>
        <w:tab/>
        <w:t xml:space="preserve">Schweizer MT, Haugk K, McKiernan JS, Gulati R, Cheng HH, Maes JL, Dumpit RF, Nelson PS, Montgomery B, McCune JS: </w:t>
      </w:r>
      <w:r w:rsidRPr="00123A91">
        <w:rPr>
          <w:b/>
          <w:noProof/>
          <w:sz w:val="18"/>
          <w:szCs w:val="18"/>
        </w:rPr>
        <w:t>A phase I study of niclosamide in combination with enzalutamide in men with castration-resistant prostate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LoS ONE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13</w:t>
      </w:r>
      <w:r w:rsidRPr="00123A91">
        <w:rPr>
          <w:noProof/>
          <w:sz w:val="18"/>
          <w:szCs w:val="18"/>
        </w:rPr>
        <w:t>(6):e0198389.</w:t>
      </w:r>
    </w:p>
    <w:p w14:paraId="4A901E1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7.</w:t>
      </w:r>
      <w:r w:rsidRPr="00123A91">
        <w:rPr>
          <w:noProof/>
          <w:sz w:val="18"/>
          <w:szCs w:val="18"/>
        </w:rPr>
        <w:tab/>
        <w:t xml:space="preserve">Li Y, Li PK, Roberts MJ, Arend RC, Samant RS, Buchsbaum DJ: </w:t>
      </w:r>
      <w:r w:rsidRPr="00123A91">
        <w:rPr>
          <w:b/>
          <w:noProof/>
          <w:sz w:val="18"/>
          <w:szCs w:val="18"/>
        </w:rPr>
        <w:t>Multi-targeted therapy of cancer by niclosamide: A new application for an old dru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 Lett </w:t>
      </w:r>
      <w:r w:rsidRPr="00123A91">
        <w:rPr>
          <w:noProof/>
          <w:sz w:val="18"/>
          <w:szCs w:val="18"/>
        </w:rPr>
        <w:t xml:space="preserve">2014, </w:t>
      </w:r>
      <w:r w:rsidRPr="00123A91">
        <w:rPr>
          <w:b/>
          <w:noProof/>
          <w:sz w:val="18"/>
          <w:szCs w:val="18"/>
        </w:rPr>
        <w:t>349</w:t>
      </w:r>
      <w:r w:rsidRPr="00123A91">
        <w:rPr>
          <w:noProof/>
          <w:sz w:val="18"/>
          <w:szCs w:val="18"/>
        </w:rPr>
        <w:t>(1):8-14.</w:t>
      </w:r>
    </w:p>
    <w:p w14:paraId="6510349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8.</w:t>
      </w:r>
      <w:r w:rsidRPr="00123A91">
        <w:rPr>
          <w:noProof/>
          <w:sz w:val="18"/>
          <w:szCs w:val="18"/>
        </w:rPr>
        <w:tab/>
        <w:t xml:space="preserve">Lu D, Ma Z, Zhang T, Zhang X, Wu B: </w:t>
      </w:r>
      <w:r w:rsidRPr="00123A91">
        <w:rPr>
          <w:b/>
          <w:noProof/>
          <w:sz w:val="18"/>
          <w:szCs w:val="18"/>
        </w:rPr>
        <w:t>Metabolism of the anthelmintic drug niclosamide by cytochrome P450 enzymes and UDP-glucuronosyltransferases: metabolite elucidation and main contributions from CYP1A2 and UGT1A1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Xenobiotica </w:t>
      </w:r>
      <w:r w:rsidRPr="00123A91">
        <w:rPr>
          <w:noProof/>
          <w:sz w:val="18"/>
          <w:szCs w:val="18"/>
        </w:rPr>
        <w:t xml:space="preserve">2016, </w:t>
      </w:r>
      <w:r w:rsidRPr="00123A91">
        <w:rPr>
          <w:b/>
          <w:noProof/>
          <w:sz w:val="18"/>
          <w:szCs w:val="18"/>
        </w:rPr>
        <w:t>46</w:t>
      </w:r>
      <w:r w:rsidRPr="00123A91">
        <w:rPr>
          <w:noProof/>
          <w:sz w:val="18"/>
          <w:szCs w:val="18"/>
        </w:rPr>
        <w:t>(1):1-13.</w:t>
      </w:r>
    </w:p>
    <w:p w14:paraId="46EF0F0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79.</w:t>
      </w:r>
      <w:r w:rsidRPr="00123A91">
        <w:rPr>
          <w:noProof/>
          <w:sz w:val="18"/>
          <w:szCs w:val="18"/>
        </w:rPr>
        <w:tab/>
        <w:t xml:space="preserve">Fan X, Li H, Ding X, Zhang QY: </w:t>
      </w:r>
      <w:r w:rsidRPr="00123A91">
        <w:rPr>
          <w:b/>
          <w:noProof/>
          <w:sz w:val="18"/>
          <w:szCs w:val="18"/>
        </w:rPr>
        <w:t>Contributions of Hepatic and Intestinal Metabolism to the Disposition of Niclosamide, a Repurposed Drug with Poor Bioavailability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47</w:t>
      </w:r>
      <w:r w:rsidRPr="00123A91">
        <w:rPr>
          <w:noProof/>
          <w:sz w:val="18"/>
          <w:szCs w:val="18"/>
        </w:rPr>
        <w:t>(7):756-763.</w:t>
      </w:r>
    </w:p>
    <w:p w14:paraId="69F9243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0.</w:t>
      </w:r>
      <w:r w:rsidRPr="00123A91">
        <w:rPr>
          <w:noProof/>
          <w:sz w:val="18"/>
          <w:szCs w:val="18"/>
        </w:rPr>
        <w:tab/>
        <w:t xml:space="preserve">Toljan K, Vrooman B: </w:t>
      </w:r>
      <w:r w:rsidRPr="00123A91">
        <w:rPr>
          <w:b/>
          <w:noProof/>
          <w:sz w:val="18"/>
          <w:szCs w:val="18"/>
        </w:rPr>
        <w:t>Low-dose naltrexone (LDN)—review of therapeutic utiliza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Medical Sciences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6</w:t>
      </w:r>
      <w:r w:rsidRPr="00123A91">
        <w:rPr>
          <w:noProof/>
          <w:sz w:val="18"/>
          <w:szCs w:val="18"/>
        </w:rPr>
        <w:t>(4):82.</w:t>
      </w:r>
    </w:p>
    <w:p w14:paraId="3E19B92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1.</w:t>
      </w:r>
      <w:r w:rsidRPr="00123A91">
        <w:rPr>
          <w:noProof/>
          <w:sz w:val="18"/>
          <w:szCs w:val="18"/>
        </w:rPr>
        <w:tab/>
        <w:t xml:space="preserve">Liubchenko K, Kordbacheh K, Khajehdehi N, Visnjevac T, Ma F, Khan JS, Storey M, Abd-Elsayed A, Visnjevac O: </w:t>
      </w:r>
      <w:r w:rsidRPr="00123A91">
        <w:rPr>
          <w:b/>
          <w:noProof/>
          <w:sz w:val="18"/>
          <w:szCs w:val="18"/>
        </w:rPr>
        <w:t>Naltrexone’s impact on cancer progression and mortality: a systematic review of studies in humans, animal models, and cell cultur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dvances in Therapy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38</w:t>
      </w:r>
      <w:r w:rsidRPr="00123A91">
        <w:rPr>
          <w:noProof/>
          <w:sz w:val="18"/>
          <w:szCs w:val="18"/>
        </w:rPr>
        <w:t>(2):904-924.</w:t>
      </w:r>
    </w:p>
    <w:p w14:paraId="632E86B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lastRenderedPageBreak/>
        <w:t>82.</w:t>
      </w:r>
      <w:r w:rsidRPr="00123A91">
        <w:rPr>
          <w:noProof/>
          <w:sz w:val="18"/>
          <w:szCs w:val="18"/>
        </w:rPr>
        <w:tab/>
        <w:t>Peters KB, Affronti ML, Woodring S, Lipp E, Healy P, Herndon JE, 2nd, Miller ES, Freeman MW, Randazzo DM, Desjardins A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Effects of low-dose naltrexone on quality of life in high-grade glioma patients: a placebo-controlled, double-blind randomized trial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Support Care Cancer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30</w:t>
      </w:r>
      <w:r w:rsidRPr="00123A91">
        <w:rPr>
          <w:noProof/>
          <w:sz w:val="18"/>
          <w:szCs w:val="18"/>
        </w:rPr>
        <w:t>(4):3463-3471.</w:t>
      </w:r>
    </w:p>
    <w:p w14:paraId="0D24F1A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3.</w:t>
      </w:r>
      <w:r w:rsidRPr="00123A91">
        <w:rPr>
          <w:noProof/>
          <w:sz w:val="18"/>
          <w:szCs w:val="18"/>
        </w:rPr>
        <w:tab/>
        <w:t xml:space="preserve">AlRabiah H, Ahad A, Mostafa GAE, Al-Jenoobi FI: </w:t>
      </w:r>
      <w:r w:rsidRPr="00123A91">
        <w:rPr>
          <w:b/>
          <w:noProof/>
          <w:sz w:val="18"/>
          <w:szCs w:val="18"/>
        </w:rPr>
        <w:t>Effect of Naltrexone Hydrochloride on Cytochrome P450 1A2, 2C9, 2D6, and 3A4 Activity in Human Liver Microsom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ur J Drug Metab Pharmacokinet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43</w:t>
      </w:r>
      <w:r w:rsidRPr="00123A91">
        <w:rPr>
          <w:noProof/>
          <w:sz w:val="18"/>
          <w:szCs w:val="18"/>
        </w:rPr>
        <w:t>(6):707-713.</w:t>
      </w:r>
    </w:p>
    <w:p w14:paraId="1CB57D5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4.</w:t>
      </w:r>
      <w:r w:rsidRPr="00123A91">
        <w:rPr>
          <w:noProof/>
          <w:sz w:val="18"/>
          <w:szCs w:val="18"/>
        </w:rPr>
        <w:tab/>
        <w:t xml:space="preserve">Sevarino KA, Kosten TR: </w:t>
      </w:r>
      <w:r w:rsidRPr="00123A91">
        <w:rPr>
          <w:b/>
          <w:noProof/>
          <w:sz w:val="18"/>
          <w:szCs w:val="18"/>
        </w:rPr>
        <w:t>Naltrexone for initiation and maintenance of opiate abstinenc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Opiate Receptors Antagonists </w:t>
      </w:r>
      <w:r w:rsidRPr="00123A91">
        <w:rPr>
          <w:noProof/>
          <w:sz w:val="18"/>
          <w:szCs w:val="18"/>
        </w:rPr>
        <w:t>2009:227-245.</w:t>
      </w:r>
    </w:p>
    <w:p w14:paraId="71AF655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5.</w:t>
      </w:r>
      <w:r w:rsidRPr="00123A91">
        <w:rPr>
          <w:noProof/>
          <w:sz w:val="18"/>
          <w:szCs w:val="18"/>
        </w:rPr>
        <w:tab/>
        <w:t xml:space="preserve">Brewer GJ: </w:t>
      </w:r>
      <w:r w:rsidRPr="00123A91">
        <w:rPr>
          <w:b/>
          <w:noProof/>
          <w:sz w:val="18"/>
          <w:szCs w:val="18"/>
        </w:rPr>
        <w:t>Copper lowering therapy with tetrathiomolybdate as an antiangiogenic strategy in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urr Cancer Drug Targets </w:t>
      </w:r>
      <w:r w:rsidRPr="00123A91">
        <w:rPr>
          <w:noProof/>
          <w:sz w:val="18"/>
          <w:szCs w:val="18"/>
        </w:rPr>
        <w:t xml:space="preserve">2005, </w:t>
      </w:r>
      <w:r w:rsidRPr="00123A91">
        <w:rPr>
          <w:b/>
          <w:noProof/>
          <w:sz w:val="18"/>
          <w:szCs w:val="18"/>
        </w:rPr>
        <w:t>5</w:t>
      </w:r>
      <w:r w:rsidRPr="00123A91">
        <w:rPr>
          <w:noProof/>
          <w:sz w:val="18"/>
          <w:szCs w:val="18"/>
        </w:rPr>
        <w:t>(3):195-202.</w:t>
      </w:r>
    </w:p>
    <w:p w14:paraId="182CBE6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6.</w:t>
      </w:r>
      <w:r w:rsidRPr="00123A91">
        <w:rPr>
          <w:noProof/>
          <w:sz w:val="18"/>
          <w:szCs w:val="18"/>
        </w:rPr>
        <w:tab/>
        <w:t>Brewer GJ, Dick RD, Grover DK, LeClaire V, Tseng M, Wicha M, Pienta K, Redman BG, Jahan T, Sondak VK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Treatment of metastatic cancer with tetrathiomolybdate, an anticopper, antiangiogenic agent: Phase I study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Cancer Res </w:t>
      </w:r>
      <w:r w:rsidRPr="00123A91">
        <w:rPr>
          <w:noProof/>
          <w:sz w:val="18"/>
          <w:szCs w:val="18"/>
        </w:rPr>
        <w:t xml:space="preserve">2000, </w:t>
      </w:r>
      <w:r w:rsidRPr="00123A91">
        <w:rPr>
          <w:b/>
          <w:noProof/>
          <w:sz w:val="18"/>
          <w:szCs w:val="18"/>
        </w:rPr>
        <w:t>6</w:t>
      </w:r>
      <w:r w:rsidRPr="00123A91">
        <w:rPr>
          <w:noProof/>
          <w:sz w:val="18"/>
          <w:szCs w:val="18"/>
        </w:rPr>
        <w:t>(1):1-10.</w:t>
      </w:r>
    </w:p>
    <w:p w14:paraId="7DC2470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7.</w:t>
      </w:r>
      <w:r w:rsidRPr="00123A91">
        <w:rPr>
          <w:noProof/>
          <w:sz w:val="18"/>
          <w:szCs w:val="18"/>
        </w:rPr>
        <w:tab/>
        <w:t>Liu YL, Bager CL, Willumsen N, Ramchandani D, Kornhauser N, Ling L, Cobham M, Andreopoulou E, Cigler T, Moore A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Tetrathiomolybdate (TM)-associated copper depletion influences collagen remodeling and immune response in the pre-metastatic niche of breast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PJ Breast Cancer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7</w:t>
      </w:r>
      <w:r w:rsidRPr="00123A91">
        <w:rPr>
          <w:noProof/>
          <w:sz w:val="18"/>
          <w:szCs w:val="18"/>
        </w:rPr>
        <w:t>(1):108.</w:t>
      </w:r>
    </w:p>
    <w:p w14:paraId="130A6E6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8.</w:t>
      </w:r>
      <w:r w:rsidRPr="00123A91">
        <w:rPr>
          <w:noProof/>
          <w:sz w:val="18"/>
          <w:szCs w:val="18"/>
        </w:rPr>
        <w:tab/>
        <w:t>Chan N, Willis A, Kornhauser N, Ward MM, Lee SB, Nackos E, Seo BR, Chuang E, Cigler T, Moore A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Influencing the Tumor Microenvironment: A Phase II Study of Copper Depletion Using Tetrathiomolybdate in Patients with Breast Cancer at High Risk for Recurrence and in Preclinical Models of Lung Metastas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Cancer Res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23</w:t>
      </w:r>
      <w:r w:rsidRPr="00123A91">
        <w:rPr>
          <w:noProof/>
          <w:sz w:val="18"/>
          <w:szCs w:val="18"/>
        </w:rPr>
        <w:t>(3):666-676.</w:t>
      </w:r>
    </w:p>
    <w:p w14:paraId="24D11AB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89.</w:t>
      </w:r>
      <w:r w:rsidRPr="00123A91">
        <w:rPr>
          <w:noProof/>
          <w:sz w:val="18"/>
          <w:szCs w:val="18"/>
        </w:rPr>
        <w:tab/>
        <w:t xml:space="preserve">Weiss KH, Czlonkowska A, Hedera P, Ferenci P: </w:t>
      </w:r>
      <w:r w:rsidRPr="00123A91">
        <w:rPr>
          <w:b/>
          <w:noProof/>
          <w:sz w:val="18"/>
          <w:szCs w:val="18"/>
        </w:rPr>
        <w:t>WTX101 - an investigational drug for the treatment of Wilson diseas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xpert opinion on investigational drugs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27</w:t>
      </w:r>
      <w:r w:rsidRPr="00123A91">
        <w:rPr>
          <w:noProof/>
          <w:sz w:val="18"/>
          <w:szCs w:val="18"/>
        </w:rPr>
        <w:t>(6):561-567.</w:t>
      </w:r>
    </w:p>
    <w:p w14:paraId="30A684D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0.</w:t>
      </w:r>
      <w:r w:rsidRPr="00123A91">
        <w:rPr>
          <w:noProof/>
          <w:sz w:val="18"/>
          <w:szCs w:val="18"/>
        </w:rPr>
        <w:tab/>
        <w:t xml:space="preserve">Pino MA, Azer SA: </w:t>
      </w:r>
      <w:r w:rsidRPr="00123A91">
        <w:rPr>
          <w:b/>
          <w:noProof/>
          <w:sz w:val="18"/>
          <w:szCs w:val="18"/>
        </w:rPr>
        <w:t>Cimetidine</w:t>
      </w:r>
      <w:r w:rsidRPr="00123A91">
        <w:rPr>
          <w:noProof/>
          <w:sz w:val="18"/>
          <w:szCs w:val="18"/>
        </w:rPr>
        <w:t>. In</w:t>
      </w:r>
      <w:r w:rsidRPr="00123A91">
        <w:rPr>
          <w:i/>
          <w:noProof/>
          <w:sz w:val="18"/>
          <w:szCs w:val="18"/>
        </w:rPr>
        <w:t>.</w:t>
      </w:r>
      <w:r w:rsidRPr="00123A91">
        <w:rPr>
          <w:noProof/>
          <w:sz w:val="18"/>
          <w:szCs w:val="18"/>
        </w:rPr>
        <w:t>: StatPearls; 2022.</w:t>
      </w:r>
    </w:p>
    <w:p w14:paraId="689D83E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1.</w:t>
      </w:r>
      <w:r w:rsidRPr="00123A91">
        <w:rPr>
          <w:noProof/>
          <w:sz w:val="18"/>
          <w:szCs w:val="18"/>
        </w:rPr>
        <w:tab/>
        <w:t xml:space="preserve">Furuta T, Sabit H, Dong Y, Miyashita K, Kinoshita M, Uchiyama N, Hayashi Y, Hayashi Y, Minamoto T, Nakada M: </w:t>
      </w:r>
      <w:r w:rsidRPr="00123A91">
        <w:rPr>
          <w:b/>
          <w:noProof/>
          <w:sz w:val="18"/>
          <w:szCs w:val="18"/>
        </w:rPr>
        <w:t>Biological basis and clinical study of glycogen synthase kinase- 3beta-targeted therapy by drug repositioning for glioblast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Oncotarget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(14):22811-22824.</w:t>
      </w:r>
    </w:p>
    <w:p w14:paraId="35EB8AC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2.</w:t>
      </w:r>
      <w:r w:rsidRPr="00123A91">
        <w:rPr>
          <w:noProof/>
          <w:sz w:val="18"/>
          <w:szCs w:val="18"/>
        </w:rPr>
        <w:tab/>
        <w:t xml:space="preserve">Levine M, Bellward GD: </w:t>
      </w:r>
      <w:r w:rsidRPr="00123A91">
        <w:rPr>
          <w:b/>
          <w:noProof/>
          <w:sz w:val="18"/>
          <w:szCs w:val="18"/>
        </w:rPr>
        <w:t>Effect of cimetidine on hepatic cytochrome P450: evidence for formation of a metabolite-intermediate complex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1995, </w:t>
      </w:r>
      <w:r w:rsidRPr="00123A91">
        <w:rPr>
          <w:b/>
          <w:noProof/>
          <w:sz w:val="18"/>
          <w:szCs w:val="18"/>
        </w:rPr>
        <w:t>23</w:t>
      </w:r>
      <w:r w:rsidRPr="00123A91">
        <w:rPr>
          <w:noProof/>
          <w:sz w:val="18"/>
          <w:szCs w:val="18"/>
        </w:rPr>
        <w:t>(12):1407-1411.</w:t>
      </w:r>
    </w:p>
    <w:p w14:paraId="72137F7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3.</w:t>
      </w:r>
      <w:r w:rsidRPr="00123A91">
        <w:rPr>
          <w:noProof/>
          <w:sz w:val="18"/>
          <w:szCs w:val="18"/>
        </w:rPr>
        <w:tab/>
        <w:t xml:space="preserve">Lefranc F, Yeaton P, Brotchi J, Kiss R: </w:t>
      </w:r>
      <w:r w:rsidRPr="00123A91">
        <w:rPr>
          <w:b/>
          <w:noProof/>
          <w:sz w:val="18"/>
          <w:szCs w:val="18"/>
        </w:rPr>
        <w:t>Cimetidine, an unexpected anti-tumor agent, and its potential for the treatment of glioblastoma (review)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Int J Oncol </w:t>
      </w:r>
      <w:r w:rsidRPr="00123A91">
        <w:rPr>
          <w:noProof/>
          <w:sz w:val="18"/>
          <w:szCs w:val="18"/>
        </w:rPr>
        <w:t xml:space="preserve">2006, </w:t>
      </w:r>
      <w:r w:rsidRPr="00123A91">
        <w:rPr>
          <w:b/>
          <w:noProof/>
          <w:sz w:val="18"/>
          <w:szCs w:val="18"/>
        </w:rPr>
        <w:t>28</w:t>
      </w:r>
      <w:r w:rsidRPr="00123A91">
        <w:rPr>
          <w:noProof/>
          <w:sz w:val="18"/>
          <w:szCs w:val="18"/>
        </w:rPr>
        <w:t>(5):1021-1030.</w:t>
      </w:r>
    </w:p>
    <w:p w14:paraId="0265F89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4.</w:t>
      </w:r>
      <w:r w:rsidRPr="00123A91">
        <w:rPr>
          <w:noProof/>
          <w:sz w:val="18"/>
          <w:szCs w:val="18"/>
        </w:rPr>
        <w:tab/>
        <w:t xml:space="preserve">Pantziarka P, Bouche G, Meheus L, Sukhatme V, Sukhatme VP: </w:t>
      </w:r>
      <w:r w:rsidRPr="00123A91">
        <w:rPr>
          <w:b/>
          <w:noProof/>
          <w:sz w:val="18"/>
          <w:szCs w:val="18"/>
        </w:rPr>
        <w:t>Repurposing drugs in oncology (ReDO)-cimetidine as an anti-cancer agent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cancermedicalscience </w:t>
      </w:r>
      <w:r w:rsidRPr="00123A91">
        <w:rPr>
          <w:noProof/>
          <w:sz w:val="18"/>
          <w:szCs w:val="18"/>
        </w:rPr>
        <w:t xml:space="preserve">2014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:485.</w:t>
      </w:r>
    </w:p>
    <w:p w14:paraId="5EED1D3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5.</w:t>
      </w:r>
      <w:r w:rsidRPr="00123A91">
        <w:rPr>
          <w:noProof/>
          <w:sz w:val="18"/>
          <w:szCs w:val="18"/>
        </w:rPr>
        <w:tab/>
        <w:t xml:space="preserve">Singh HK, Saadabadi A: </w:t>
      </w:r>
      <w:r w:rsidRPr="00123A91">
        <w:rPr>
          <w:b/>
          <w:noProof/>
          <w:sz w:val="18"/>
          <w:szCs w:val="18"/>
        </w:rPr>
        <w:t>Sertraline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27AA5A9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6.</w:t>
      </w:r>
      <w:r w:rsidRPr="00123A91">
        <w:rPr>
          <w:noProof/>
          <w:sz w:val="18"/>
          <w:szCs w:val="18"/>
        </w:rPr>
        <w:tab/>
        <w:t xml:space="preserve">Bau-Carneiro JL, Akemi Guirao Sumida I, Gallon M, Zaleski T, Boia-Ferreira M, Bridi Cavassin F: </w:t>
      </w:r>
      <w:r w:rsidRPr="00123A91">
        <w:rPr>
          <w:b/>
          <w:noProof/>
          <w:sz w:val="18"/>
          <w:szCs w:val="18"/>
        </w:rPr>
        <w:t>Sertraline repositioning: an overview of its potential use as a chemotherapeutic agent after four decades of tumor reversal studi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Translational oncology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16</w:t>
      </w:r>
      <w:r w:rsidRPr="00123A91">
        <w:rPr>
          <w:noProof/>
          <w:sz w:val="18"/>
          <w:szCs w:val="18"/>
        </w:rPr>
        <w:t>:101303.</w:t>
      </w:r>
    </w:p>
    <w:p w14:paraId="6C4DF34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7.</w:t>
      </w:r>
      <w:r w:rsidRPr="00123A91">
        <w:rPr>
          <w:noProof/>
          <w:sz w:val="18"/>
          <w:szCs w:val="18"/>
        </w:rPr>
        <w:tab/>
        <w:t xml:space="preserve">Murdoch D, McTavish D: </w:t>
      </w:r>
      <w:r w:rsidRPr="00123A91">
        <w:rPr>
          <w:b/>
          <w:noProof/>
          <w:sz w:val="18"/>
          <w:szCs w:val="18"/>
        </w:rPr>
        <w:t>Sertraline. A review of its pharmacodynamic and pharmacokinetic properties, and therapeutic potential in depression and obsessive-compulsive disord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s </w:t>
      </w:r>
      <w:r w:rsidRPr="00123A91">
        <w:rPr>
          <w:noProof/>
          <w:sz w:val="18"/>
          <w:szCs w:val="18"/>
        </w:rPr>
        <w:t xml:space="preserve">1992, </w:t>
      </w:r>
      <w:r w:rsidRPr="00123A91">
        <w:rPr>
          <w:b/>
          <w:noProof/>
          <w:sz w:val="18"/>
          <w:szCs w:val="18"/>
        </w:rPr>
        <w:t>44</w:t>
      </w:r>
      <w:r w:rsidRPr="00123A91">
        <w:rPr>
          <w:noProof/>
          <w:sz w:val="18"/>
          <w:szCs w:val="18"/>
        </w:rPr>
        <w:t>(4):604-624.</w:t>
      </w:r>
    </w:p>
    <w:p w14:paraId="38A955B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8.</w:t>
      </w:r>
      <w:r w:rsidRPr="00123A91">
        <w:rPr>
          <w:noProof/>
          <w:sz w:val="18"/>
          <w:szCs w:val="18"/>
        </w:rPr>
        <w:tab/>
        <w:t>Atmaca A, Al-Batran SE, Maurer A, Neumann A, Heinzel T, Hentsch B, Schwarz SE, Hovelmann S, Gottlicher M, Knuth A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Valproic acid (VPA) in patients with refractory advanced cancer: a dose escalating phase I clinical trial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 J Cancer </w:t>
      </w:r>
      <w:r w:rsidRPr="00123A91">
        <w:rPr>
          <w:noProof/>
          <w:sz w:val="18"/>
          <w:szCs w:val="18"/>
        </w:rPr>
        <w:t xml:space="preserve">2007, </w:t>
      </w:r>
      <w:r w:rsidRPr="00123A91">
        <w:rPr>
          <w:b/>
          <w:noProof/>
          <w:sz w:val="18"/>
          <w:szCs w:val="18"/>
        </w:rPr>
        <w:t>97</w:t>
      </w:r>
      <w:r w:rsidRPr="00123A91">
        <w:rPr>
          <w:noProof/>
          <w:sz w:val="18"/>
          <w:szCs w:val="18"/>
        </w:rPr>
        <w:t>(2):177-182.</w:t>
      </w:r>
    </w:p>
    <w:p w14:paraId="099444D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99.</w:t>
      </w:r>
      <w:r w:rsidRPr="00123A91">
        <w:rPr>
          <w:noProof/>
          <w:sz w:val="18"/>
          <w:szCs w:val="18"/>
        </w:rPr>
        <w:tab/>
        <w:t xml:space="preserve">Rahman M, Nguyen H: </w:t>
      </w:r>
      <w:r w:rsidRPr="00123A91">
        <w:rPr>
          <w:b/>
          <w:noProof/>
          <w:sz w:val="18"/>
          <w:szCs w:val="18"/>
        </w:rPr>
        <w:t>Valproic Acid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1.</w:t>
      </w:r>
    </w:p>
    <w:p w14:paraId="59E60F3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0.</w:t>
      </w:r>
      <w:r w:rsidRPr="00123A91">
        <w:rPr>
          <w:noProof/>
          <w:sz w:val="18"/>
          <w:szCs w:val="18"/>
        </w:rPr>
        <w:tab/>
        <w:t xml:space="preserve">Rettie AE, Sheffels PR, Korzekwa KR, Gonzalez FJ, Philpot RM, Baillie TA: </w:t>
      </w:r>
      <w:r w:rsidRPr="00123A91">
        <w:rPr>
          <w:b/>
          <w:noProof/>
          <w:sz w:val="18"/>
          <w:szCs w:val="18"/>
        </w:rPr>
        <w:t>CYP4 isoenzyme specificity and the relationship between. Omega.-hydroxylation and terminal desaturation of valproic acid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iochemistry </w:t>
      </w:r>
      <w:r w:rsidRPr="00123A91">
        <w:rPr>
          <w:noProof/>
          <w:sz w:val="18"/>
          <w:szCs w:val="18"/>
        </w:rPr>
        <w:t xml:space="preserve">1995, </w:t>
      </w:r>
      <w:r w:rsidRPr="00123A91">
        <w:rPr>
          <w:b/>
          <w:noProof/>
          <w:sz w:val="18"/>
          <w:szCs w:val="18"/>
        </w:rPr>
        <w:t>34</w:t>
      </w:r>
      <w:r w:rsidRPr="00123A91">
        <w:rPr>
          <w:noProof/>
          <w:sz w:val="18"/>
          <w:szCs w:val="18"/>
        </w:rPr>
        <w:t>(24):7889-7895.</w:t>
      </w:r>
    </w:p>
    <w:p w14:paraId="49FC02B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1.</w:t>
      </w:r>
      <w:r w:rsidRPr="00123A91">
        <w:rPr>
          <w:noProof/>
          <w:sz w:val="18"/>
          <w:szCs w:val="18"/>
        </w:rPr>
        <w:tab/>
        <w:t xml:space="preserve">Han W, Guan W: </w:t>
      </w:r>
      <w:r w:rsidRPr="00123A91">
        <w:rPr>
          <w:b/>
          <w:noProof/>
          <w:sz w:val="18"/>
          <w:szCs w:val="18"/>
        </w:rPr>
        <w:t>Valproic Acid: A Promising Therapeutic Agent in Glioma Treatment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Front Oncol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11</w:t>
      </w:r>
      <w:r w:rsidRPr="00123A91">
        <w:rPr>
          <w:noProof/>
          <w:sz w:val="18"/>
          <w:szCs w:val="18"/>
        </w:rPr>
        <w:t>:687362.</w:t>
      </w:r>
    </w:p>
    <w:p w14:paraId="45FF9BF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2.</w:t>
      </w:r>
      <w:r w:rsidRPr="00123A91">
        <w:rPr>
          <w:noProof/>
          <w:sz w:val="18"/>
          <w:szCs w:val="18"/>
        </w:rPr>
        <w:tab/>
        <w:t xml:space="preserve">Sizar O, Khare S, Jamil RT, Talati R: </w:t>
      </w:r>
      <w:r w:rsidRPr="00123A91">
        <w:rPr>
          <w:b/>
          <w:noProof/>
          <w:sz w:val="18"/>
          <w:szCs w:val="18"/>
        </w:rPr>
        <w:t>Statin Medications</w:t>
      </w:r>
      <w:r w:rsidRPr="00123A91">
        <w:rPr>
          <w:noProof/>
          <w:sz w:val="18"/>
          <w:szCs w:val="18"/>
        </w:rPr>
        <w:t>. In</w:t>
      </w:r>
      <w:r w:rsidRPr="00123A91">
        <w:rPr>
          <w:i/>
          <w:noProof/>
          <w:sz w:val="18"/>
          <w:szCs w:val="18"/>
        </w:rPr>
        <w:t>.</w:t>
      </w:r>
      <w:r w:rsidRPr="00123A91">
        <w:rPr>
          <w:noProof/>
          <w:sz w:val="18"/>
          <w:szCs w:val="18"/>
        </w:rPr>
        <w:t>: StatPearls 2022.</w:t>
      </w:r>
    </w:p>
    <w:p w14:paraId="2216B38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3.</w:t>
      </w:r>
      <w:r w:rsidRPr="00123A91">
        <w:rPr>
          <w:noProof/>
          <w:sz w:val="18"/>
          <w:szCs w:val="18"/>
        </w:rPr>
        <w:tab/>
        <w:t xml:space="preserve">Pisanti S, Picardi P, Ciaglia E, D'Alessandro A, Bifulco M: </w:t>
      </w:r>
      <w:r w:rsidRPr="00123A91">
        <w:rPr>
          <w:b/>
          <w:noProof/>
          <w:sz w:val="18"/>
          <w:szCs w:val="18"/>
        </w:rPr>
        <w:t>Novel prospects of statins as therapeutic agents in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harmacol Res </w:t>
      </w:r>
      <w:r w:rsidRPr="00123A91">
        <w:rPr>
          <w:noProof/>
          <w:sz w:val="18"/>
          <w:szCs w:val="18"/>
        </w:rPr>
        <w:t xml:space="preserve">2014, </w:t>
      </w:r>
      <w:r w:rsidRPr="00123A91">
        <w:rPr>
          <w:b/>
          <w:noProof/>
          <w:sz w:val="18"/>
          <w:szCs w:val="18"/>
        </w:rPr>
        <w:t>88</w:t>
      </w:r>
      <w:r w:rsidRPr="00123A91">
        <w:rPr>
          <w:noProof/>
          <w:sz w:val="18"/>
          <w:szCs w:val="18"/>
        </w:rPr>
        <w:t>:84-98.</w:t>
      </w:r>
    </w:p>
    <w:p w14:paraId="04A6004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4.</w:t>
      </w:r>
      <w:r w:rsidRPr="00123A91">
        <w:rPr>
          <w:noProof/>
          <w:sz w:val="18"/>
          <w:szCs w:val="18"/>
        </w:rPr>
        <w:tab/>
        <w:t xml:space="preserve">Stragliotto G, Rahbar A, Solberg NW, Lilja A, Taher C, Orrego A, Bjurman B, Tammik C, Skarman P, Peredo I: </w:t>
      </w:r>
      <w:r w:rsidRPr="00123A91">
        <w:rPr>
          <w:b/>
          <w:noProof/>
          <w:sz w:val="18"/>
          <w:szCs w:val="18"/>
        </w:rPr>
        <w:t>Effects of valganciclovir as an add‐on therapy in patients with cytomegalovirus‐positive glioblastoma: a randomized, double‐blind, hypothesis‐generating study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International journal of cancer </w:t>
      </w:r>
      <w:r w:rsidRPr="00123A91">
        <w:rPr>
          <w:noProof/>
          <w:sz w:val="18"/>
          <w:szCs w:val="18"/>
        </w:rPr>
        <w:t xml:space="preserve">2013, </w:t>
      </w:r>
      <w:r w:rsidRPr="00123A91">
        <w:rPr>
          <w:b/>
          <w:noProof/>
          <w:sz w:val="18"/>
          <w:szCs w:val="18"/>
        </w:rPr>
        <w:t>133</w:t>
      </w:r>
      <w:r w:rsidRPr="00123A91">
        <w:rPr>
          <w:noProof/>
          <w:sz w:val="18"/>
          <w:szCs w:val="18"/>
        </w:rPr>
        <w:t>(5):1204-1213.</w:t>
      </w:r>
    </w:p>
    <w:p w14:paraId="73BDCE7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5.</w:t>
      </w:r>
      <w:r w:rsidRPr="00123A91">
        <w:rPr>
          <w:noProof/>
          <w:sz w:val="18"/>
          <w:szCs w:val="18"/>
        </w:rPr>
        <w:tab/>
        <w:t xml:space="preserve">Peng C, Wang J, Tanksley JP, Mobley BC, Ayers GD, Moots PL, Clark SW: </w:t>
      </w:r>
      <w:r w:rsidRPr="00123A91">
        <w:rPr>
          <w:b/>
          <w:noProof/>
          <w:sz w:val="18"/>
          <w:szCs w:val="18"/>
        </w:rPr>
        <w:t>Valganciclovir and bevacizumab for recurrent glioblastoma: A single-institution experienc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Mol Clin Oncol </w:t>
      </w:r>
      <w:r w:rsidRPr="00123A91">
        <w:rPr>
          <w:noProof/>
          <w:sz w:val="18"/>
          <w:szCs w:val="18"/>
        </w:rPr>
        <w:t xml:space="preserve">2016, </w:t>
      </w:r>
      <w:r w:rsidRPr="00123A91">
        <w:rPr>
          <w:b/>
          <w:noProof/>
          <w:sz w:val="18"/>
          <w:szCs w:val="18"/>
        </w:rPr>
        <w:t>4</w:t>
      </w:r>
      <w:r w:rsidRPr="00123A91">
        <w:rPr>
          <w:noProof/>
          <w:sz w:val="18"/>
          <w:szCs w:val="18"/>
        </w:rPr>
        <w:t>(2):154-158.</w:t>
      </w:r>
    </w:p>
    <w:p w14:paraId="1CE60D5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6.</w:t>
      </w:r>
      <w:r w:rsidRPr="00123A91">
        <w:rPr>
          <w:noProof/>
          <w:sz w:val="18"/>
          <w:szCs w:val="18"/>
        </w:rPr>
        <w:tab/>
        <w:t xml:space="preserve">Stragliotto G, Pantalone MR, Rahbar A, Soderberg-Naucler C: </w:t>
      </w:r>
      <w:r w:rsidRPr="00123A91">
        <w:rPr>
          <w:b/>
          <w:noProof/>
          <w:sz w:val="18"/>
          <w:szCs w:val="18"/>
        </w:rPr>
        <w:t>Valganciclovir as Add-On to Standard Therapy in Secondary Glioblast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Microorganisms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(10):1471.</w:t>
      </w:r>
    </w:p>
    <w:p w14:paraId="631D69F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7.</w:t>
      </w:r>
      <w:r w:rsidRPr="00123A91">
        <w:rPr>
          <w:noProof/>
          <w:sz w:val="18"/>
          <w:szCs w:val="18"/>
        </w:rPr>
        <w:tab/>
        <w:t xml:space="preserve">Al-Badr AA, Ajarim TDS: </w:t>
      </w:r>
      <w:r w:rsidRPr="00123A91">
        <w:rPr>
          <w:b/>
          <w:noProof/>
          <w:sz w:val="18"/>
          <w:szCs w:val="18"/>
        </w:rPr>
        <w:t>Ganciclovi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rofiles Drug Subst Excip Relat Methodol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43</w:t>
      </w:r>
      <w:r w:rsidRPr="00123A91">
        <w:rPr>
          <w:noProof/>
          <w:sz w:val="18"/>
          <w:szCs w:val="18"/>
        </w:rPr>
        <w:t>:1-208.</w:t>
      </w:r>
    </w:p>
    <w:p w14:paraId="1629370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08.</w:t>
      </w:r>
      <w:r w:rsidRPr="00123A91">
        <w:rPr>
          <w:noProof/>
          <w:sz w:val="18"/>
          <w:szCs w:val="18"/>
        </w:rPr>
        <w:tab/>
        <w:t xml:space="preserve">Pantalone MR, Rahbar A, Soderberg-Naucler C, Stragliotto G: </w:t>
      </w:r>
      <w:r w:rsidRPr="00123A91">
        <w:rPr>
          <w:b/>
          <w:noProof/>
          <w:sz w:val="18"/>
          <w:szCs w:val="18"/>
        </w:rPr>
        <w:t>Valganciclovir as Add-on to Second-Line Therapy in Patients with Recurrent Glioblast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s (Basel)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14</w:t>
      </w:r>
      <w:r w:rsidRPr="00123A91">
        <w:rPr>
          <w:noProof/>
          <w:sz w:val="18"/>
          <w:szCs w:val="18"/>
        </w:rPr>
        <w:t>(8):1958.</w:t>
      </w:r>
    </w:p>
    <w:p w14:paraId="08CE5D3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lastRenderedPageBreak/>
        <w:t>109.</w:t>
      </w:r>
      <w:r w:rsidRPr="00123A91">
        <w:rPr>
          <w:noProof/>
          <w:sz w:val="18"/>
          <w:szCs w:val="18"/>
        </w:rPr>
        <w:tab/>
        <w:t xml:space="preserve">Kumar A, Maini K, Kadian R: </w:t>
      </w:r>
      <w:r w:rsidRPr="00123A91">
        <w:rPr>
          <w:b/>
          <w:noProof/>
          <w:sz w:val="18"/>
          <w:szCs w:val="18"/>
        </w:rPr>
        <w:t>Levetiracetam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5C941E9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0.</w:t>
      </w:r>
      <w:r w:rsidRPr="00123A91">
        <w:rPr>
          <w:noProof/>
          <w:sz w:val="18"/>
          <w:szCs w:val="18"/>
        </w:rPr>
        <w:tab/>
        <w:t xml:space="preserve">Jabbarli R, Ahmadipour Y, Rauschenbach L, Santos AN, Darkwah Oppong M, Pierscianek D, Quesada CM, Kebir S, Dammann P, Guberina N: </w:t>
      </w:r>
      <w:r w:rsidRPr="00123A91">
        <w:rPr>
          <w:b/>
          <w:noProof/>
          <w:sz w:val="18"/>
          <w:szCs w:val="18"/>
        </w:rPr>
        <w:t>How about levetiracetam in glioblastoma? An institutional experience and meta-analysi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s (Basel)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13</w:t>
      </w:r>
      <w:r w:rsidRPr="00123A91">
        <w:rPr>
          <w:noProof/>
          <w:sz w:val="18"/>
          <w:szCs w:val="18"/>
        </w:rPr>
        <w:t>(15):3770.</w:t>
      </w:r>
    </w:p>
    <w:p w14:paraId="3FB4DA9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1.</w:t>
      </w:r>
      <w:r w:rsidRPr="00123A91">
        <w:rPr>
          <w:noProof/>
          <w:sz w:val="18"/>
          <w:szCs w:val="18"/>
        </w:rPr>
        <w:tab/>
        <w:t xml:space="preserve">King-Stephens D: </w:t>
      </w:r>
      <w:r w:rsidRPr="00123A91">
        <w:rPr>
          <w:b/>
          <w:noProof/>
          <w:sz w:val="18"/>
          <w:szCs w:val="18"/>
        </w:rPr>
        <w:t>Effect of Levetiracetam Use Duration on Overall Survival of Isocitrate Dehydrogenase Wild-Type Glioblastoma in Adul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pilepsy currents / American Epilepsy Society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22</w:t>
      </w:r>
      <w:r w:rsidRPr="00123A91">
        <w:rPr>
          <w:noProof/>
          <w:sz w:val="18"/>
          <w:szCs w:val="18"/>
        </w:rPr>
        <w:t>(5):288-290.</w:t>
      </w:r>
    </w:p>
    <w:p w14:paraId="5C94C18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2.</w:t>
      </w:r>
      <w:r w:rsidRPr="00123A91">
        <w:rPr>
          <w:noProof/>
          <w:sz w:val="18"/>
          <w:szCs w:val="18"/>
        </w:rPr>
        <w:tab/>
        <w:t xml:space="preserve">Patsalos PN: </w:t>
      </w:r>
      <w:r w:rsidRPr="00123A91">
        <w:rPr>
          <w:b/>
          <w:noProof/>
          <w:sz w:val="18"/>
          <w:szCs w:val="18"/>
        </w:rPr>
        <w:t>Clinical pharmacokinetics of levetiracetam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Pharmacokinet </w:t>
      </w:r>
      <w:r w:rsidRPr="00123A91">
        <w:rPr>
          <w:noProof/>
          <w:sz w:val="18"/>
          <w:szCs w:val="18"/>
        </w:rPr>
        <w:t xml:space="preserve">2004, </w:t>
      </w:r>
      <w:r w:rsidRPr="00123A91">
        <w:rPr>
          <w:b/>
          <w:noProof/>
          <w:sz w:val="18"/>
          <w:szCs w:val="18"/>
        </w:rPr>
        <w:t>43</w:t>
      </w:r>
      <w:r w:rsidRPr="00123A91">
        <w:rPr>
          <w:noProof/>
          <w:sz w:val="18"/>
          <w:szCs w:val="18"/>
        </w:rPr>
        <w:t>(11):707-724.</w:t>
      </w:r>
    </w:p>
    <w:p w14:paraId="0555F4A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3.</w:t>
      </w:r>
      <w:r w:rsidRPr="00123A91">
        <w:rPr>
          <w:noProof/>
          <w:sz w:val="18"/>
          <w:szCs w:val="18"/>
        </w:rPr>
        <w:tab/>
        <w:t xml:space="preserve">Kim YH, Kim T, Joo JD, Han JH, Kim YJ, Kim IA, Yun CH, Kim CY: </w:t>
      </w:r>
      <w:r w:rsidRPr="00123A91">
        <w:rPr>
          <w:b/>
          <w:noProof/>
          <w:sz w:val="18"/>
          <w:szCs w:val="18"/>
        </w:rPr>
        <w:t>Survival benefit of levetiracetam in patients treated with concomitant chemoradiotherapy and adjuvant chemotherapy with temozolomide for glioblastoma multiform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 </w:t>
      </w:r>
      <w:r w:rsidRPr="00123A91">
        <w:rPr>
          <w:noProof/>
          <w:sz w:val="18"/>
          <w:szCs w:val="18"/>
        </w:rPr>
        <w:t xml:space="preserve">2015, </w:t>
      </w:r>
      <w:r w:rsidRPr="00123A91">
        <w:rPr>
          <w:b/>
          <w:noProof/>
          <w:sz w:val="18"/>
          <w:szCs w:val="18"/>
        </w:rPr>
        <w:t>121</w:t>
      </w:r>
      <w:r w:rsidRPr="00123A91">
        <w:rPr>
          <w:noProof/>
          <w:sz w:val="18"/>
          <w:szCs w:val="18"/>
        </w:rPr>
        <w:t>(17):2926-2932.</w:t>
      </w:r>
    </w:p>
    <w:p w14:paraId="2A7CD84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4.</w:t>
      </w:r>
      <w:r w:rsidRPr="00123A91">
        <w:rPr>
          <w:noProof/>
          <w:sz w:val="18"/>
          <w:szCs w:val="18"/>
        </w:rPr>
        <w:tab/>
        <w:t xml:space="preserve">Phillips JT, Agrella S, Fox RJ: </w:t>
      </w:r>
      <w:r w:rsidRPr="00123A91">
        <w:rPr>
          <w:b/>
          <w:noProof/>
          <w:sz w:val="18"/>
          <w:szCs w:val="18"/>
        </w:rPr>
        <w:t>Dimethyl Fumarate: A Review of Efficacy and Practical Management Strategies for Common Adverse Events in Patients with Multiple Sclerosi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Int J MS Care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19</w:t>
      </w:r>
      <w:r w:rsidRPr="00123A91">
        <w:rPr>
          <w:noProof/>
          <w:sz w:val="18"/>
          <w:szCs w:val="18"/>
        </w:rPr>
        <w:t>(2):74-83.</w:t>
      </w:r>
    </w:p>
    <w:p w14:paraId="1E4EBE5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5.</w:t>
      </w:r>
      <w:r w:rsidRPr="00123A91">
        <w:rPr>
          <w:noProof/>
          <w:sz w:val="18"/>
          <w:szCs w:val="18"/>
        </w:rPr>
        <w:tab/>
        <w:t xml:space="preserve">Shafer D, Tombes MB, Shrader E, Ryan A, Bandyopadhyay D, Dent P, Malkin M: </w:t>
      </w:r>
      <w:r w:rsidRPr="00123A91">
        <w:rPr>
          <w:b/>
          <w:noProof/>
          <w:sz w:val="18"/>
          <w:szCs w:val="18"/>
        </w:rPr>
        <w:t>Phase I trial of dimethyl fumarate, temozolomide, and radiation therapy in glioblast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eurooncol Adv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2</w:t>
      </w:r>
      <w:r w:rsidRPr="00123A91">
        <w:rPr>
          <w:noProof/>
          <w:sz w:val="18"/>
          <w:szCs w:val="18"/>
        </w:rPr>
        <w:t>(1):vdz052.</w:t>
      </w:r>
    </w:p>
    <w:p w14:paraId="4642E54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6.</w:t>
      </w:r>
      <w:r w:rsidRPr="00123A91">
        <w:rPr>
          <w:noProof/>
          <w:sz w:val="18"/>
          <w:szCs w:val="18"/>
        </w:rPr>
        <w:tab/>
        <w:t xml:space="preserve">Lategan TW, Wang L, Sprague TN, Rousseau FS: </w:t>
      </w:r>
      <w:r w:rsidRPr="00123A91">
        <w:rPr>
          <w:b/>
          <w:noProof/>
          <w:sz w:val="18"/>
          <w:szCs w:val="18"/>
        </w:rPr>
        <w:t>Pharmacokinetics and Bioavailability of Monomethyl Fumarate Following a Single Oral Dose of Bafiertam™(Monomethyl Fumarate) or Tecfidera®(Dimethyl Fumarate)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NS drugs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35</w:t>
      </w:r>
      <w:r w:rsidRPr="00123A91">
        <w:rPr>
          <w:noProof/>
          <w:sz w:val="18"/>
          <w:szCs w:val="18"/>
        </w:rPr>
        <w:t>(5):567-574.</w:t>
      </w:r>
    </w:p>
    <w:p w14:paraId="6322538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7.</w:t>
      </w:r>
      <w:r w:rsidRPr="00123A91">
        <w:rPr>
          <w:noProof/>
          <w:sz w:val="18"/>
          <w:szCs w:val="18"/>
        </w:rPr>
        <w:tab/>
        <w:t xml:space="preserve">Heuer MA, Pietrusko RG, Morris RW, Scheffler BJ: </w:t>
      </w:r>
      <w:r w:rsidRPr="00123A91">
        <w:rPr>
          <w:b/>
          <w:noProof/>
          <w:sz w:val="18"/>
          <w:szCs w:val="18"/>
        </w:rPr>
        <w:t>An analysis of worldwide safety experience with auranofi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Rheumatol </w:t>
      </w:r>
      <w:r w:rsidRPr="00123A91">
        <w:rPr>
          <w:noProof/>
          <w:sz w:val="18"/>
          <w:szCs w:val="18"/>
        </w:rPr>
        <w:t xml:space="preserve">1985, </w:t>
      </w:r>
      <w:r w:rsidRPr="00123A91">
        <w:rPr>
          <w:b/>
          <w:noProof/>
          <w:sz w:val="18"/>
          <w:szCs w:val="18"/>
        </w:rPr>
        <w:t>12</w:t>
      </w:r>
      <w:r w:rsidRPr="00123A91">
        <w:rPr>
          <w:noProof/>
          <w:sz w:val="18"/>
          <w:szCs w:val="18"/>
        </w:rPr>
        <w:t>(4):695-699.</w:t>
      </w:r>
    </w:p>
    <w:p w14:paraId="3A245CF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8.</w:t>
      </w:r>
      <w:r w:rsidRPr="00123A91">
        <w:rPr>
          <w:noProof/>
          <w:sz w:val="18"/>
          <w:szCs w:val="18"/>
        </w:rPr>
        <w:tab/>
        <w:t xml:space="preserve">Madeira JM, Gibson DL, Kean WF, Klegeris A: </w:t>
      </w:r>
      <w:r w:rsidRPr="00123A91">
        <w:rPr>
          <w:b/>
          <w:noProof/>
          <w:sz w:val="18"/>
          <w:szCs w:val="18"/>
        </w:rPr>
        <w:t>The biological activity of auranofin: implications for novel treatment of diseas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Inflammopharmacology </w:t>
      </w:r>
      <w:r w:rsidRPr="00123A91">
        <w:rPr>
          <w:noProof/>
          <w:sz w:val="18"/>
          <w:szCs w:val="18"/>
        </w:rPr>
        <w:t xml:space="preserve">2012, </w:t>
      </w:r>
      <w:r w:rsidRPr="00123A91">
        <w:rPr>
          <w:b/>
          <w:noProof/>
          <w:sz w:val="18"/>
          <w:szCs w:val="18"/>
        </w:rPr>
        <w:t>20</w:t>
      </w:r>
      <w:r w:rsidRPr="00123A91">
        <w:rPr>
          <w:noProof/>
          <w:sz w:val="18"/>
          <w:szCs w:val="18"/>
        </w:rPr>
        <w:t>(6):297-306.</w:t>
      </w:r>
    </w:p>
    <w:p w14:paraId="68B363B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19.</w:t>
      </w:r>
      <w:r w:rsidRPr="00123A91">
        <w:rPr>
          <w:noProof/>
          <w:sz w:val="18"/>
          <w:szCs w:val="18"/>
        </w:rPr>
        <w:tab/>
        <w:t xml:space="preserve">Gamberi T, Chiappetta G, Fiaschi T, Modesti A, Sorbi F, Magherini F: </w:t>
      </w:r>
      <w:r w:rsidRPr="00123A91">
        <w:rPr>
          <w:b/>
          <w:noProof/>
          <w:sz w:val="18"/>
          <w:szCs w:val="18"/>
        </w:rPr>
        <w:t>Upgrade of an old drug: Auranofin in innovative cancer therapies to overcome drug resistance and to increase drug effectivenes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Med Res Rev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42</w:t>
      </w:r>
      <w:r w:rsidRPr="00123A91">
        <w:rPr>
          <w:noProof/>
          <w:sz w:val="18"/>
          <w:szCs w:val="18"/>
        </w:rPr>
        <w:t>(3):1111-1146.</w:t>
      </w:r>
    </w:p>
    <w:p w14:paraId="27D988A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0.</w:t>
      </w:r>
      <w:r w:rsidRPr="00123A91">
        <w:rPr>
          <w:noProof/>
          <w:sz w:val="18"/>
          <w:szCs w:val="18"/>
        </w:rPr>
        <w:tab/>
        <w:t xml:space="preserve">Freeman MZ, Cannizzaro DN, Naughton LF, Bove C: </w:t>
      </w:r>
      <w:r w:rsidRPr="00123A91">
        <w:rPr>
          <w:b/>
          <w:noProof/>
          <w:sz w:val="18"/>
          <w:szCs w:val="18"/>
        </w:rPr>
        <w:t>Fluoroquinolones-Associated disability: it is not all in your head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euroSci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2</w:t>
      </w:r>
      <w:r w:rsidRPr="00123A91">
        <w:rPr>
          <w:noProof/>
          <w:sz w:val="18"/>
          <w:szCs w:val="18"/>
        </w:rPr>
        <w:t>(3):235-253.</w:t>
      </w:r>
    </w:p>
    <w:p w14:paraId="33B64EC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1.</w:t>
      </w:r>
      <w:r w:rsidRPr="00123A91">
        <w:rPr>
          <w:noProof/>
          <w:sz w:val="18"/>
          <w:szCs w:val="18"/>
        </w:rPr>
        <w:tab/>
        <w:t xml:space="preserve">Kast RE, Skuli N, Sardi I, Capanni F, Hessling M, Frosina G, Kast AP, Karpel-Massler G, Halatsch ME: </w:t>
      </w:r>
      <w:r w:rsidRPr="00123A91">
        <w:rPr>
          <w:b/>
          <w:noProof/>
          <w:sz w:val="18"/>
          <w:szCs w:val="18"/>
        </w:rPr>
        <w:t>Augmentation of 5-Aminolevulinic Acid Treatment of Glioblastoma by Adding Ciprofloxacin, Deferiprone, 5-Fluorouracil and Febuxostat: The CAALA Regime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ain Sci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(12):203.</w:t>
      </w:r>
    </w:p>
    <w:p w14:paraId="7E8C8F0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2.</w:t>
      </w:r>
      <w:r w:rsidRPr="00123A91">
        <w:rPr>
          <w:noProof/>
          <w:sz w:val="18"/>
          <w:szCs w:val="18"/>
        </w:rPr>
        <w:tab/>
        <w:t xml:space="preserve">Yadav V, Talwar P: </w:t>
      </w:r>
      <w:r w:rsidRPr="00123A91">
        <w:rPr>
          <w:b/>
          <w:noProof/>
          <w:sz w:val="18"/>
          <w:szCs w:val="18"/>
        </w:rPr>
        <w:t>Repositioning of fluoroquinolones from antibiotic to anti-cancer agents: An underestimated truth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iomed Pharmacother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111</w:t>
      </w:r>
      <w:r w:rsidRPr="00123A91">
        <w:rPr>
          <w:noProof/>
          <w:sz w:val="18"/>
          <w:szCs w:val="18"/>
        </w:rPr>
        <w:t>:934-946.</w:t>
      </w:r>
    </w:p>
    <w:p w14:paraId="395E686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3.</w:t>
      </w:r>
      <w:r w:rsidRPr="00123A91">
        <w:rPr>
          <w:noProof/>
          <w:sz w:val="18"/>
          <w:szCs w:val="18"/>
        </w:rPr>
        <w:tab/>
        <w:t xml:space="preserve">McLellan RA, Drobitch RK, Monshouwer M, Renton KW: </w:t>
      </w:r>
      <w:r w:rsidRPr="00123A91">
        <w:rPr>
          <w:b/>
          <w:noProof/>
          <w:sz w:val="18"/>
          <w:szCs w:val="18"/>
        </w:rPr>
        <w:t>Fluoroquinolone antibiotics inhibit cytochrome P450-mediated microsomal drug metabolism in rat and huma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1996, </w:t>
      </w:r>
      <w:r w:rsidRPr="00123A91">
        <w:rPr>
          <w:b/>
          <w:noProof/>
          <w:sz w:val="18"/>
          <w:szCs w:val="18"/>
        </w:rPr>
        <w:t>24</w:t>
      </w:r>
      <w:r w:rsidRPr="00123A91">
        <w:rPr>
          <w:noProof/>
          <w:sz w:val="18"/>
          <w:szCs w:val="18"/>
        </w:rPr>
        <w:t>(10):1134-1138.</w:t>
      </w:r>
    </w:p>
    <w:p w14:paraId="3D33D11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4.</w:t>
      </w:r>
      <w:r w:rsidRPr="00123A91">
        <w:rPr>
          <w:noProof/>
          <w:sz w:val="18"/>
          <w:szCs w:val="18"/>
        </w:rPr>
        <w:tab/>
        <w:t xml:space="preserve">Zhang L, Wei MJ, Zhao CY, Qi HM: </w:t>
      </w:r>
      <w:r w:rsidRPr="00123A91">
        <w:rPr>
          <w:b/>
          <w:noProof/>
          <w:sz w:val="18"/>
          <w:szCs w:val="18"/>
        </w:rPr>
        <w:t>Determination of the inhibitory potential of 6 fluoroquinolones on CYP1A2 and CYP2C9 in human liver microsom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cta Pharmacol Sin </w:t>
      </w:r>
      <w:r w:rsidRPr="00123A91">
        <w:rPr>
          <w:noProof/>
          <w:sz w:val="18"/>
          <w:szCs w:val="18"/>
        </w:rPr>
        <w:t xml:space="preserve">2008, </w:t>
      </w:r>
      <w:r w:rsidRPr="00123A91">
        <w:rPr>
          <w:b/>
          <w:noProof/>
          <w:sz w:val="18"/>
          <w:szCs w:val="18"/>
        </w:rPr>
        <w:t>29</w:t>
      </w:r>
      <w:r w:rsidRPr="00123A91">
        <w:rPr>
          <w:noProof/>
          <w:sz w:val="18"/>
          <w:szCs w:val="18"/>
        </w:rPr>
        <w:t>(12):1507-1514.</w:t>
      </w:r>
    </w:p>
    <w:p w14:paraId="494A3BB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5.</w:t>
      </w:r>
      <w:r w:rsidRPr="00123A91">
        <w:rPr>
          <w:noProof/>
          <w:sz w:val="18"/>
          <w:szCs w:val="18"/>
        </w:rPr>
        <w:tab/>
        <w:t xml:space="preserve">Zandi A, Zanjani TM, Ziai SA, Poul YK, Hoseini MHM: </w:t>
      </w:r>
      <w:r w:rsidRPr="00123A91">
        <w:rPr>
          <w:b/>
          <w:noProof/>
          <w:sz w:val="18"/>
          <w:szCs w:val="18"/>
        </w:rPr>
        <w:t>The Synergistic Effects of the Combination of Ciprofloxacin and Temozolomide on Human Glioblastoma A-172 Cell Lin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Middle East Journal of Cancer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(1):31-38.</w:t>
      </w:r>
    </w:p>
    <w:p w14:paraId="182D4BB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6.</w:t>
      </w:r>
      <w:r w:rsidRPr="00123A91">
        <w:rPr>
          <w:noProof/>
          <w:sz w:val="18"/>
          <w:szCs w:val="18"/>
        </w:rPr>
        <w:tab/>
        <w:t xml:space="preserve">Thai T, Salisbury BH, Zito PM: </w:t>
      </w:r>
      <w:r w:rsidRPr="00123A91">
        <w:rPr>
          <w:b/>
          <w:noProof/>
          <w:sz w:val="18"/>
          <w:szCs w:val="18"/>
        </w:rPr>
        <w:t>Ciprofloxacin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1.</w:t>
      </w:r>
    </w:p>
    <w:p w14:paraId="50BA92B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7.</w:t>
      </w:r>
      <w:r w:rsidRPr="00123A91">
        <w:rPr>
          <w:noProof/>
          <w:sz w:val="18"/>
          <w:szCs w:val="18"/>
        </w:rPr>
        <w:tab/>
        <w:t xml:space="preserve">Marte F, Sankar P, Patel P, Cassagnol M: </w:t>
      </w:r>
      <w:r w:rsidRPr="00123A91">
        <w:rPr>
          <w:b/>
          <w:noProof/>
          <w:sz w:val="18"/>
          <w:szCs w:val="18"/>
        </w:rPr>
        <w:t>Captopril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.</w:t>
      </w:r>
      <w:r w:rsidRPr="00123A91">
        <w:rPr>
          <w:noProof/>
          <w:sz w:val="18"/>
          <w:szCs w:val="18"/>
        </w:rPr>
        <w:t xml:space="preserve"> edn. Treasure Island (FL): StatPearls Publishing; 2024.</w:t>
      </w:r>
    </w:p>
    <w:p w14:paraId="18CA1F6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8.</w:t>
      </w:r>
      <w:r w:rsidRPr="00123A91">
        <w:rPr>
          <w:noProof/>
          <w:sz w:val="18"/>
          <w:szCs w:val="18"/>
        </w:rPr>
        <w:tab/>
        <w:t xml:space="preserve">Flockhart DA, Tanus-Santos JE: </w:t>
      </w:r>
      <w:r w:rsidRPr="00123A91">
        <w:rPr>
          <w:b/>
          <w:noProof/>
          <w:sz w:val="18"/>
          <w:szCs w:val="18"/>
        </w:rPr>
        <w:t>Implications of cytochrome P450 interactions when prescribing medication for hypertens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rchives of internal medicine </w:t>
      </w:r>
      <w:r w:rsidRPr="00123A91">
        <w:rPr>
          <w:noProof/>
          <w:sz w:val="18"/>
          <w:szCs w:val="18"/>
        </w:rPr>
        <w:t xml:space="preserve">2002, </w:t>
      </w:r>
      <w:r w:rsidRPr="00123A91">
        <w:rPr>
          <w:b/>
          <w:noProof/>
          <w:sz w:val="18"/>
          <w:szCs w:val="18"/>
        </w:rPr>
        <w:t>162</w:t>
      </w:r>
      <w:r w:rsidRPr="00123A91">
        <w:rPr>
          <w:noProof/>
          <w:sz w:val="18"/>
          <w:szCs w:val="18"/>
        </w:rPr>
        <w:t>(4):405-412.</w:t>
      </w:r>
    </w:p>
    <w:p w14:paraId="019579E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29.</w:t>
      </w:r>
      <w:r w:rsidRPr="00123A91">
        <w:rPr>
          <w:noProof/>
          <w:sz w:val="18"/>
          <w:szCs w:val="18"/>
        </w:rPr>
        <w:tab/>
        <w:t xml:space="preserve">Mulla S, Siddiqui WJ: </w:t>
      </w:r>
      <w:r w:rsidRPr="00123A91">
        <w:rPr>
          <w:b/>
          <w:noProof/>
          <w:sz w:val="18"/>
          <w:szCs w:val="18"/>
        </w:rPr>
        <w:t>Losartan. NIH National Library of Medicin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ational Center for Biotechnology Information, StatPearls </w:t>
      </w:r>
      <w:r w:rsidRPr="00123A91">
        <w:rPr>
          <w:noProof/>
          <w:sz w:val="18"/>
          <w:szCs w:val="18"/>
        </w:rPr>
        <w:t>2022.</w:t>
      </w:r>
    </w:p>
    <w:p w14:paraId="72A5F11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0.</w:t>
      </w:r>
      <w:r w:rsidRPr="00123A91">
        <w:rPr>
          <w:noProof/>
          <w:sz w:val="18"/>
          <w:szCs w:val="18"/>
        </w:rPr>
        <w:tab/>
        <w:t>Ursu R, Thomas L, Psimaras D, Chinot O, Le Rhun E, Ricard D, Charissoux M, Cuzzubbo S, Sejalon F, Quillien V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Angiotensin II receptor blockers, steroids and radiotherapy in glioblastoma-a randomised multicentre trial (ASTER trial). An ANOCEF study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ur J Cancer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109</w:t>
      </w:r>
      <w:r w:rsidRPr="00123A91">
        <w:rPr>
          <w:noProof/>
          <w:sz w:val="18"/>
          <w:szCs w:val="18"/>
        </w:rPr>
        <w:t>:129-136.</w:t>
      </w:r>
    </w:p>
    <w:p w14:paraId="5728332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1.</w:t>
      </w:r>
      <w:r w:rsidRPr="00123A91">
        <w:rPr>
          <w:noProof/>
          <w:sz w:val="18"/>
          <w:szCs w:val="18"/>
        </w:rPr>
        <w:tab/>
        <w:t xml:space="preserve">Sica DA, Gehr TW, Ghosh S: </w:t>
      </w:r>
      <w:r w:rsidRPr="00123A91">
        <w:rPr>
          <w:b/>
          <w:noProof/>
          <w:sz w:val="18"/>
          <w:szCs w:val="18"/>
        </w:rPr>
        <w:t>Clinical pharmacokinetics of losarta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Pharmacokinet </w:t>
      </w:r>
      <w:r w:rsidRPr="00123A91">
        <w:rPr>
          <w:noProof/>
          <w:sz w:val="18"/>
          <w:szCs w:val="18"/>
        </w:rPr>
        <w:t xml:space="preserve">2005, </w:t>
      </w:r>
      <w:r w:rsidRPr="00123A91">
        <w:rPr>
          <w:b/>
          <w:noProof/>
          <w:sz w:val="18"/>
          <w:szCs w:val="18"/>
        </w:rPr>
        <w:t>44</w:t>
      </w:r>
      <w:r w:rsidRPr="00123A91">
        <w:rPr>
          <w:noProof/>
          <w:sz w:val="18"/>
          <w:szCs w:val="18"/>
        </w:rPr>
        <w:t>(8):797-814.</w:t>
      </w:r>
    </w:p>
    <w:p w14:paraId="3FB8BA5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2.</w:t>
      </w:r>
      <w:r w:rsidRPr="00123A91">
        <w:rPr>
          <w:noProof/>
          <w:sz w:val="18"/>
          <w:szCs w:val="18"/>
        </w:rPr>
        <w:tab/>
        <w:t xml:space="preserve">Meadowcroft AM, Williamson KM, Patterson JH, Hinderliter AL, Pieper JA: </w:t>
      </w:r>
      <w:r w:rsidRPr="00123A91">
        <w:rPr>
          <w:b/>
          <w:noProof/>
          <w:sz w:val="18"/>
          <w:szCs w:val="18"/>
        </w:rPr>
        <w:t>The effects of fluvastatin, a CYP2C9 inhibitor, on losartan pharmacokinetics in healthy volunteer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ournal of clinical pharmacology </w:t>
      </w:r>
      <w:r w:rsidRPr="00123A91">
        <w:rPr>
          <w:noProof/>
          <w:sz w:val="18"/>
          <w:szCs w:val="18"/>
        </w:rPr>
        <w:t xml:space="preserve">1999, </w:t>
      </w:r>
      <w:r w:rsidRPr="00123A91">
        <w:rPr>
          <w:b/>
          <w:noProof/>
          <w:sz w:val="18"/>
          <w:szCs w:val="18"/>
        </w:rPr>
        <w:t>39</w:t>
      </w:r>
      <w:r w:rsidRPr="00123A91">
        <w:rPr>
          <w:noProof/>
          <w:sz w:val="18"/>
          <w:szCs w:val="18"/>
        </w:rPr>
        <w:t>(4):418-424.</w:t>
      </w:r>
    </w:p>
    <w:p w14:paraId="01F2BCC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3.</w:t>
      </w:r>
      <w:r w:rsidRPr="00123A91">
        <w:rPr>
          <w:noProof/>
          <w:sz w:val="18"/>
          <w:szCs w:val="18"/>
        </w:rPr>
        <w:tab/>
        <w:t>Boucher Y, Posada JM, Subudhi S, Kumar AS, Rosario SR, Gu L, Kumra H, Mino-Kenudson M, Talele NP, Duda DG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Addition of Losartan to FOLFIRINOX and Chemoradiation Reduces Immunosuppression-Associated Genes, Tregs, and FOXP3+ Cancer Cells in Locally Advanced Pancreatic Cance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Cancer Res </w:t>
      </w:r>
      <w:r w:rsidRPr="00123A91">
        <w:rPr>
          <w:noProof/>
          <w:sz w:val="18"/>
          <w:szCs w:val="18"/>
        </w:rPr>
        <w:t xml:space="preserve">2023, </w:t>
      </w:r>
      <w:r w:rsidRPr="00123A91">
        <w:rPr>
          <w:b/>
          <w:noProof/>
          <w:sz w:val="18"/>
          <w:szCs w:val="18"/>
        </w:rPr>
        <w:t>29</w:t>
      </w:r>
      <w:r w:rsidRPr="00123A91">
        <w:rPr>
          <w:noProof/>
          <w:sz w:val="18"/>
          <w:szCs w:val="18"/>
        </w:rPr>
        <w:t>(8):1605-1619.</w:t>
      </w:r>
    </w:p>
    <w:p w14:paraId="2903425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4.</w:t>
      </w:r>
      <w:r w:rsidRPr="00123A91">
        <w:rPr>
          <w:noProof/>
          <w:sz w:val="18"/>
          <w:szCs w:val="18"/>
        </w:rPr>
        <w:tab/>
        <w:t xml:space="preserve">Singh S, Preuss CV: </w:t>
      </w:r>
      <w:r w:rsidRPr="00123A91">
        <w:rPr>
          <w:b/>
          <w:noProof/>
          <w:sz w:val="18"/>
          <w:szCs w:val="18"/>
        </w:rPr>
        <w:t>Carvedilol</w:t>
      </w:r>
      <w:r w:rsidRPr="00123A91">
        <w:rPr>
          <w:noProof/>
          <w:sz w:val="18"/>
          <w:szCs w:val="18"/>
        </w:rPr>
        <w:t>. In</w:t>
      </w:r>
      <w:r w:rsidRPr="00123A91">
        <w:rPr>
          <w:i/>
          <w:noProof/>
          <w:sz w:val="18"/>
          <w:szCs w:val="18"/>
        </w:rPr>
        <w:t>.</w:t>
      </w:r>
      <w:r w:rsidRPr="00123A91">
        <w:rPr>
          <w:noProof/>
          <w:sz w:val="18"/>
          <w:szCs w:val="18"/>
        </w:rPr>
        <w:t>: StatPearls; 2023.</w:t>
      </w:r>
    </w:p>
    <w:p w14:paraId="7C4D7F1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5.</w:t>
      </w:r>
      <w:r w:rsidRPr="00123A91">
        <w:rPr>
          <w:noProof/>
          <w:sz w:val="18"/>
          <w:szCs w:val="18"/>
        </w:rPr>
        <w:tab/>
        <w:t xml:space="preserve">Tewarie IA, Senders JT, Hulsbergen AFC, Kremer S, Broekman MLD: </w:t>
      </w:r>
      <w:r w:rsidRPr="00123A91">
        <w:rPr>
          <w:b/>
          <w:noProof/>
          <w:sz w:val="18"/>
          <w:szCs w:val="18"/>
        </w:rPr>
        <w:t>Beta-blockers and glioma: a systematic review of preclinical studies and clinical resul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eurosurg Rev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44</w:t>
      </w:r>
      <w:r w:rsidRPr="00123A91">
        <w:rPr>
          <w:noProof/>
          <w:sz w:val="18"/>
          <w:szCs w:val="18"/>
        </w:rPr>
        <w:t>(2):669-677.</w:t>
      </w:r>
    </w:p>
    <w:p w14:paraId="6601DD6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6.</w:t>
      </w:r>
      <w:r w:rsidRPr="00123A91">
        <w:rPr>
          <w:noProof/>
          <w:sz w:val="18"/>
          <w:szCs w:val="18"/>
        </w:rPr>
        <w:tab/>
        <w:t xml:space="preserve">Sohel AJ, Shutter MC, Molla M: </w:t>
      </w:r>
      <w:r w:rsidRPr="00123A91">
        <w:rPr>
          <w:b/>
          <w:noProof/>
          <w:sz w:val="18"/>
          <w:szCs w:val="18"/>
        </w:rPr>
        <w:t>Fluoxetine</w:t>
      </w:r>
      <w:r w:rsidRPr="00123A91">
        <w:rPr>
          <w:noProof/>
          <w:sz w:val="18"/>
          <w:szCs w:val="18"/>
        </w:rPr>
        <w:t>. 2017.</w:t>
      </w:r>
    </w:p>
    <w:p w14:paraId="15621E5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lastRenderedPageBreak/>
        <w:t>137.</w:t>
      </w:r>
      <w:r w:rsidRPr="00123A91">
        <w:rPr>
          <w:noProof/>
          <w:sz w:val="18"/>
          <w:szCs w:val="18"/>
        </w:rPr>
        <w:tab/>
        <w:t xml:space="preserve">Bruggeman C, O'Day CS: </w:t>
      </w:r>
      <w:r w:rsidRPr="00123A91">
        <w:rPr>
          <w:b/>
          <w:noProof/>
          <w:sz w:val="18"/>
          <w:szCs w:val="18"/>
        </w:rPr>
        <w:t>Selective serotonin reuptake inhibitor toxicity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3BA4C98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8.</w:t>
      </w:r>
      <w:r w:rsidRPr="00123A91">
        <w:rPr>
          <w:noProof/>
          <w:sz w:val="18"/>
          <w:szCs w:val="18"/>
        </w:rPr>
        <w:tab/>
        <w:t xml:space="preserve">Tan SK, Jermakowicz A, Mookhtiar AK, Nemeroff CB, Schurer SC, Ayad NG: </w:t>
      </w:r>
      <w:r w:rsidRPr="00123A91">
        <w:rPr>
          <w:b/>
          <w:noProof/>
          <w:sz w:val="18"/>
          <w:szCs w:val="18"/>
        </w:rPr>
        <w:t>Drug Repositioning in Glioblastoma: A Pathway Perspectiv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Front Pharmacol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9</w:t>
      </w:r>
      <w:r w:rsidRPr="00123A91">
        <w:rPr>
          <w:noProof/>
          <w:sz w:val="18"/>
          <w:szCs w:val="18"/>
        </w:rPr>
        <w:t>:218.</w:t>
      </w:r>
    </w:p>
    <w:p w14:paraId="5AC4DB4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39.</w:t>
      </w:r>
      <w:r w:rsidRPr="00123A91">
        <w:rPr>
          <w:noProof/>
          <w:sz w:val="18"/>
          <w:szCs w:val="18"/>
        </w:rPr>
        <w:tab/>
        <w:t>Bi J, Khan A, Tang J, Armando AM, Wu S, Zhang W, Gimple RC, Reed A, Jing H, Koga T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Targeting glioblastoma signaling and metabolism with a re-purposed brain-penetrant dru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ell Rep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37</w:t>
      </w:r>
      <w:r w:rsidRPr="00123A91">
        <w:rPr>
          <w:noProof/>
          <w:sz w:val="18"/>
          <w:szCs w:val="18"/>
        </w:rPr>
        <w:t>(5):109957.</w:t>
      </w:r>
    </w:p>
    <w:p w14:paraId="65C3D8E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0.</w:t>
      </w:r>
      <w:r w:rsidRPr="00123A91">
        <w:rPr>
          <w:noProof/>
          <w:sz w:val="18"/>
          <w:szCs w:val="18"/>
        </w:rPr>
        <w:tab/>
        <w:t xml:space="preserve">Sallee FR, Pollock BG: </w:t>
      </w:r>
      <w:r w:rsidRPr="00123A91">
        <w:rPr>
          <w:b/>
          <w:noProof/>
          <w:sz w:val="18"/>
          <w:szCs w:val="18"/>
        </w:rPr>
        <w:t>Clinical pharmacokinetics of imipramine and desipramin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Pharmacokinet </w:t>
      </w:r>
      <w:r w:rsidRPr="00123A91">
        <w:rPr>
          <w:noProof/>
          <w:sz w:val="18"/>
          <w:szCs w:val="18"/>
        </w:rPr>
        <w:t xml:space="preserve">1990, </w:t>
      </w:r>
      <w:r w:rsidRPr="00123A91">
        <w:rPr>
          <w:b/>
          <w:noProof/>
          <w:sz w:val="18"/>
          <w:szCs w:val="18"/>
        </w:rPr>
        <w:t>18</w:t>
      </w:r>
      <w:r w:rsidRPr="00123A91">
        <w:rPr>
          <w:noProof/>
          <w:sz w:val="18"/>
          <w:szCs w:val="18"/>
        </w:rPr>
        <w:t>(5):346-364.</w:t>
      </w:r>
    </w:p>
    <w:p w14:paraId="42D3F69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1.</w:t>
      </w:r>
      <w:r w:rsidRPr="00123A91">
        <w:rPr>
          <w:noProof/>
          <w:sz w:val="18"/>
          <w:szCs w:val="18"/>
        </w:rPr>
        <w:tab/>
        <w:t xml:space="preserve">Masubuchi Y, Takahashii C, Fujio N, Horie T, Suzuki T, Imaoka S, Funae Y, Narimatsu S: </w:t>
      </w:r>
      <w:r w:rsidRPr="00123A91">
        <w:rPr>
          <w:b/>
          <w:noProof/>
          <w:sz w:val="18"/>
          <w:szCs w:val="18"/>
        </w:rPr>
        <w:t>Inhibition and induction of cytochrome P450 isozymes after repetitive administration of imipramine in ra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1995, </w:t>
      </w:r>
      <w:r w:rsidRPr="00123A91">
        <w:rPr>
          <w:b/>
          <w:noProof/>
          <w:sz w:val="18"/>
          <w:szCs w:val="18"/>
        </w:rPr>
        <w:t>23</w:t>
      </w:r>
      <w:r w:rsidRPr="00123A91">
        <w:rPr>
          <w:noProof/>
          <w:sz w:val="18"/>
          <w:szCs w:val="18"/>
        </w:rPr>
        <w:t>(9):999-1003.</w:t>
      </w:r>
    </w:p>
    <w:p w14:paraId="5F306C3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2.</w:t>
      </w:r>
      <w:r w:rsidRPr="00123A91">
        <w:rPr>
          <w:noProof/>
          <w:sz w:val="18"/>
          <w:szCs w:val="18"/>
        </w:rPr>
        <w:tab/>
        <w:t xml:space="preserve">Ritchie MK, Kohli A: </w:t>
      </w:r>
      <w:r w:rsidRPr="00123A91">
        <w:rPr>
          <w:b/>
          <w:noProof/>
          <w:sz w:val="18"/>
          <w:szCs w:val="18"/>
        </w:rPr>
        <w:t>Aprepitant</w:t>
      </w:r>
      <w:r w:rsidRPr="00123A91">
        <w:rPr>
          <w:noProof/>
          <w:sz w:val="18"/>
          <w:szCs w:val="18"/>
        </w:rPr>
        <w:t>. 2019.</w:t>
      </w:r>
    </w:p>
    <w:p w14:paraId="0B15728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3.</w:t>
      </w:r>
      <w:r w:rsidRPr="00123A91">
        <w:rPr>
          <w:noProof/>
          <w:sz w:val="18"/>
          <w:szCs w:val="18"/>
        </w:rPr>
        <w:tab/>
        <w:t xml:space="preserve">Sanchez RI, Wang RW, Newton DJ, Bakhtiar R, Lu P, Chiu SH, Evans DC, Huskey SE: </w:t>
      </w:r>
      <w:r w:rsidRPr="00123A91">
        <w:rPr>
          <w:b/>
          <w:noProof/>
          <w:sz w:val="18"/>
          <w:szCs w:val="18"/>
        </w:rPr>
        <w:t>Cytochrome P450 3A4 is the major enzyme involved in the metabolism of the substance P receptor antagonist aprepitant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2004, </w:t>
      </w:r>
      <w:r w:rsidRPr="00123A91">
        <w:rPr>
          <w:b/>
          <w:noProof/>
          <w:sz w:val="18"/>
          <w:szCs w:val="18"/>
        </w:rPr>
        <w:t>32</w:t>
      </w:r>
      <w:r w:rsidRPr="00123A91">
        <w:rPr>
          <w:noProof/>
          <w:sz w:val="18"/>
          <w:szCs w:val="18"/>
        </w:rPr>
        <w:t>(11):1287-1292.</w:t>
      </w:r>
    </w:p>
    <w:p w14:paraId="6559778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4.</w:t>
      </w:r>
      <w:r w:rsidRPr="00123A91">
        <w:rPr>
          <w:noProof/>
          <w:sz w:val="18"/>
          <w:szCs w:val="18"/>
        </w:rPr>
        <w:tab/>
        <w:t xml:space="preserve">Rezaei S, Assaran Darban R, Javid H, Hashemy SI: </w:t>
      </w:r>
      <w:r w:rsidRPr="00123A91">
        <w:rPr>
          <w:b/>
          <w:noProof/>
          <w:sz w:val="18"/>
          <w:szCs w:val="18"/>
        </w:rPr>
        <w:t>The Therapeutic Potential of Aprepitant in Glioblastoma Cancer Cells through Redox Modifica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iomed Res Int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2022</w:t>
      </w:r>
      <w:r w:rsidRPr="00123A91">
        <w:rPr>
          <w:noProof/>
          <w:sz w:val="18"/>
          <w:szCs w:val="18"/>
        </w:rPr>
        <w:t>:8540403.</w:t>
      </w:r>
    </w:p>
    <w:p w14:paraId="253BF64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5.</w:t>
      </w:r>
      <w:r w:rsidRPr="00123A91">
        <w:rPr>
          <w:noProof/>
          <w:sz w:val="18"/>
          <w:szCs w:val="18"/>
        </w:rPr>
        <w:tab/>
        <w:t xml:space="preserve">Choi J, Fenando A: </w:t>
      </w:r>
      <w:r w:rsidRPr="00123A91">
        <w:rPr>
          <w:b/>
          <w:noProof/>
          <w:sz w:val="18"/>
          <w:szCs w:val="18"/>
        </w:rPr>
        <w:t>Sulfasalazine</w:t>
      </w:r>
      <w:r w:rsidRPr="00123A91">
        <w:rPr>
          <w:noProof/>
          <w:sz w:val="18"/>
          <w:szCs w:val="18"/>
        </w:rPr>
        <w:t>. 2020.</w:t>
      </w:r>
    </w:p>
    <w:p w14:paraId="650B753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6.</w:t>
      </w:r>
      <w:r w:rsidRPr="00123A91">
        <w:rPr>
          <w:noProof/>
          <w:sz w:val="18"/>
          <w:szCs w:val="18"/>
        </w:rPr>
        <w:tab/>
        <w:t xml:space="preserve">Robe PA, Martin DH, Nguyen-Khac MT, Artesi M, Deprez M, Albert A, Vanbelle S, Califice S, Bredel M, Bours V: </w:t>
      </w:r>
      <w:r w:rsidRPr="00123A91">
        <w:rPr>
          <w:b/>
          <w:noProof/>
          <w:sz w:val="18"/>
          <w:szCs w:val="18"/>
        </w:rPr>
        <w:t>Early termination of ISRCTN45828668, a phase 1/2 prospective, randomized study of sulfasalazine for the treatment of progressing malignant gliomas in adul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MC Cancer </w:t>
      </w:r>
      <w:r w:rsidRPr="00123A91">
        <w:rPr>
          <w:noProof/>
          <w:sz w:val="18"/>
          <w:szCs w:val="18"/>
        </w:rPr>
        <w:t xml:space="preserve">2009, </w:t>
      </w:r>
      <w:r w:rsidRPr="00123A91">
        <w:rPr>
          <w:b/>
          <w:noProof/>
          <w:sz w:val="18"/>
          <w:szCs w:val="18"/>
        </w:rPr>
        <w:t>9</w:t>
      </w:r>
      <w:r w:rsidRPr="00123A91">
        <w:rPr>
          <w:noProof/>
          <w:sz w:val="18"/>
          <w:szCs w:val="18"/>
        </w:rPr>
        <w:t>(1):372.</w:t>
      </w:r>
    </w:p>
    <w:p w14:paraId="240242A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7.</w:t>
      </w:r>
      <w:r w:rsidRPr="00123A91">
        <w:rPr>
          <w:noProof/>
          <w:sz w:val="18"/>
          <w:szCs w:val="18"/>
        </w:rPr>
        <w:tab/>
        <w:t xml:space="preserve">Takeuchi S, Wada K, Nagatani K, Otani N, Osada H, Nawashiro H: </w:t>
      </w:r>
      <w:r w:rsidRPr="00123A91">
        <w:rPr>
          <w:b/>
          <w:noProof/>
          <w:sz w:val="18"/>
          <w:szCs w:val="18"/>
        </w:rPr>
        <w:t>Sulfasalazine and temozolomide with radiation therapy for newly diagnosed glioblast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eurol India </w:t>
      </w:r>
      <w:r w:rsidRPr="00123A91">
        <w:rPr>
          <w:noProof/>
          <w:sz w:val="18"/>
          <w:szCs w:val="18"/>
        </w:rPr>
        <w:t xml:space="preserve">2014, </w:t>
      </w:r>
      <w:r w:rsidRPr="00123A91">
        <w:rPr>
          <w:b/>
          <w:noProof/>
          <w:sz w:val="18"/>
          <w:szCs w:val="18"/>
        </w:rPr>
        <w:t>62</w:t>
      </w:r>
      <w:r w:rsidRPr="00123A91">
        <w:rPr>
          <w:noProof/>
          <w:sz w:val="18"/>
          <w:szCs w:val="18"/>
        </w:rPr>
        <w:t>(1):42-47.</w:t>
      </w:r>
    </w:p>
    <w:p w14:paraId="7E90FA3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8.</w:t>
      </w:r>
      <w:r w:rsidRPr="00123A91">
        <w:rPr>
          <w:noProof/>
          <w:sz w:val="18"/>
          <w:szCs w:val="18"/>
        </w:rPr>
        <w:tab/>
        <w:t>Kusuhara H, Furuie H, Inano A, Sunagawa A, Yamada S, Wu C, Fukizawa S, Morimoto N, Ieiri I, Morishita M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Pharmacokinetic interaction study of sulphasalazine in healthy subjects and the impact of curcumin as an in vivo inhibitor of BCRP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itish journal of pharmacology </w:t>
      </w:r>
      <w:r w:rsidRPr="00123A91">
        <w:rPr>
          <w:noProof/>
          <w:sz w:val="18"/>
          <w:szCs w:val="18"/>
        </w:rPr>
        <w:t xml:space="preserve">2012, </w:t>
      </w:r>
      <w:r w:rsidRPr="00123A91">
        <w:rPr>
          <w:b/>
          <w:noProof/>
          <w:sz w:val="18"/>
          <w:szCs w:val="18"/>
        </w:rPr>
        <w:t>166</w:t>
      </w:r>
      <w:r w:rsidRPr="00123A91">
        <w:rPr>
          <w:noProof/>
          <w:sz w:val="18"/>
          <w:szCs w:val="18"/>
        </w:rPr>
        <w:t>(6):1793-1803.</w:t>
      </w:r>
    </w:p>
    <w:p w14:paraId="6953C72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49.</w:t>
      </w:r>
      <w:r w:rsidRPr="00123A91">
        <w:rPr>
          <w:noProof/>
          <w:sz w:val="18"/>
          <w:szCs w:val="18"/>
        </w:rPr>
        <w:tab/>
        <w:t xml:space="preserve">Talha B, Dhamoon A: </w:t>
      </w:r>
      <w:r w:rsidRPr="00123A91">
        <w:rPr>
          <w:b/>
          <w:noProof/>
          <w:sz w:val="18"/>
          <w:szCs w:val="18"/>
        </w:rPr>
        <w:t>Ritonavir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Stat Pearls Treasure Island: Stat Pearls Publishing </w:t>
      </w:r>
      <w:r w:rsidRPr="00123A91">
        <w:rPr>
          <w:noProof/>
          <w:sz w:val="18"/>
          <w:szCs w:val="18"/>
        </w:rPr>
        <w:t>2020.</w:t>
      </w:r>
    </w:p>
    <w:p w14:paraId="4A9FC81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0.</w:t>
      </w:r>
      <w:r w:rsidRPr="00123A91">
        <w:rPr>
          <w:noProof/>
          <w:sz w:val="18"/>
          <w:szCs w:val="18"/>
        </w:rPr>
        <w:tab/>
        <w:t xml:space="preserve">Granfors MT, Wang JS, Kajosaari LI, Laitila J, Neuvonen PJ, Backman JT: </w:t>
      </w:r>
      <w:r w:rsidRPr="00123A91">
        <w:rPr>
          <w:b/>
          <w:noProof/>
          <w:sz w:val="18"/>
          <w:szCs w:val="18"/>
        </w:rPr>
        <w:t>Differential inhibition of cytochrome P450 3A4, 3A5 and 3A7 by five human immunodeficiency virus (HIV) protease inhibitors in vitro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asic Clin Pharmacol Toxicol </w:t>
      </w:r>
      <w:r w:rsidRPr="00123A91">
        <w:rPr>
          <w:noProof/>
          <w:sz w:val="18"/>
          <w:szCs w:val="18"/>
        </w:rPr>
        <w:t xml:space="preserve">2006, </w:t>
      </w:r>
      <w:r w:rsidRPr="00123A91">
        <w:rPr>
          <w:b/>
          <w:noProof/>
          <w:sz w:val="18"/>
          <w:szCs w:val="18"/>
        </w:rPr>
        <w:t>98</w:t>
      </w:r>
      <w:r w:rsidRPr="00123A91">
        <w:rPr>
          <w:noProof/>
          <w:sz w:val="18"/>
          <w:szCs w:val="18"/>
        </w:rPr>
        <w:t>(1):79-85.</w:t>
      </w:r>
    </w:p>
    <w:p w14:paraId="5A95D25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1.</w:t>
      </w:r>
      <w:r w:rsidRPr="00123A91">
        <w:rPr>
          <w:noProof/>
          <w:sz w:val="18"/>
          <w:szCs w:val="18"/>
        </w:rPr>
        <w:tab/>
        <w:t xml:space="preserve">Cruz Da Silva E, Mercier MC, Etienne-Selloum N, Dontenwill M, Choulier L: </w:t>
      </w:r>
      <w:r w:rsidRPr="00123A91">
        <w:rPr>
          <w:b/>
          <w:noProof/>
          <w:sz w:val="18"/>
          <w:szCs w:val="18"/>
        </w:rPr>
        <w:t>A Systematic Review of Glioblastoma-Targeted Therapies in Phases II, III, IV Clinical Trial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s (Basel)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13</w:t>
      </w:r>
      <w:r w:rsidRPr="00123A91">
        <w:rPr>
          <w:noProof/>
          <w:sz w:val="18"/>
          <w:szCs w:val="18"/>
        </w:rPr>
        <w:t>(8).</w:t>
      </w:r>
    </w:p>
    <w:p w14:paraId="3C83084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2.</w:t>
      </w:r>
      <w:r w:rsidRPr="00123A91">
        <w:rPr>
          <w:noProof/>
          <w:sz w:val="18"/>
          <w:szCs w:val="18"/>
        </w:rPr>
        <w:tab/>
        <w:t xml:space="preserve">Wyeth L: </w:t>
      </w:r>
      <w:r w:rsidRPr="00123A91">
        <w:rPr>
          <w:b/>
          <w:noProof/>
          <w:sz w:val="18"/>
          <w:szCs w:val="18"/>
        </w:rPr>
        <w:t>Rapamune (sirolimus) oral solution and table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hiladelphia, PA </w:t>
      </w:r>
      <w:r w:rsidRPr="00123A91">
        <w:rPr>
          <w:noProof/>
          <w:sz w:val="18"/>
          <w:szCs w:val="18"/>
        </w:rPr>
        <w:t>2011.</w:t>
      </w:r>
    </w:p>
    <w:p w14:paraId="35C0825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3.</w:t>
      </w:r>
      <w:r w:rsidRPr="00123A91">
        <w:rPr>
          <w:noProof/>
          <w:sz w:val="18"/>
          <w:szCs w:val="18"/>
        </w:rPr>
        <w:tab/>
        <w:t xml:space="preserve">Byeon S, Kang MJ, Choi YJ, Kim YJ, Kim M, Yun J, Yi SY, Kim JY, Kim ST, Lee J: </w:t>
      </w:r>
      <w:r w:rsidRPr="00123A91">
        <w:rPr>
          <w:b/>
          <w:noProof/>
          <w:sz w:val="18"/>
          <w:szCs w:val="18"/>
        </w:rPr>
        <w:t>Antitumor activity and safety of sirolimus for solid tumors with PIK3CA mutations: A multicenter, open-label, prospective single-arm study (KM 02-01, KCSG UN17-16)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Transl Cancer Res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9</w:t>
      </w:r>
      <w:r w:rsidRPr="00123A91">
        <w:rPr>
          <w:noProof/>
          <w:sz w:val="18"/>
          <w:szCs w:val="18"/>
        </w:rPr>
        <w:t>(5):3222-3230.</w:t>
      </w:r>
    </w:p>
    <w:p w14:paraId="053CBC8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4.</w:t>
      </w:r>
      <w:r w:rsidRPr="00123A91">
        <w:rPr>
          <w:noProof/>
          <w:sz w:val="18"/>
          <w:szCs w:val="18"/>
        </w:rPr>
        <w:tab/>
        <w:t xml:space="preserve">Padda IS, Goyal A: </w:t>
      </w:r>
      <w:r w:rsidRPr="00123A91">
        <w:rPr>
          <w:b/>
          <w:noProof/>
          <w:sz w:val="18"/>
          <w:szCs w:val="18"/>
        </w:rPr>
        <w:t>Leflunomide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2FFB6C0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5.</w:t>
      </w:r>
      <w:r w:rsidRPr="00123A91">
        <w:rPr>
          <w:noProof/>
          <w:sz w:val="18"/>
          <w:szCs w:val="18"/>
        </w:rPr>
        <w:tab/>
        <w:t xml:space="preserve">Rozman B: </w:t>
      </w:r>
      <w:r w:rsidRPr="00123A91">
        <w:rPr>
          <w:b/>
          <w:noProof/>
          <w:sz w:val="18"/>
          <w:szCs w:val="18"/>
        </w:rPr>
        <w:t>Clinical pharmacokinetics of leflunomid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Pharmacokinet </w:t>
      </w:r>
      <w:r w:rsidRPr="00123A91">
        <w:rPr>
          <w:noProof/>
          <w:sz w:val="18"/>
          <w:szCs w:val="18"/>
        </w:rPr>
        <w:t xml:space="preserve">2002, </w:t>
      </w:r>
      <w:r w:rsidRPr="00123A91">
        <w:rPr>
          <w:b/>
          <w:noProof/>
          <w:sz w:val="18"/>
          <w:szCs w:val="18"/>
        </w:rPr>
        <w:t>41</w:t>
      </w:r>
      <w:r w:rsidRPr="00123A91">
        <w:rPr>
          <w:noProof/>
          <w:sz w:val="18"/>
          <w:szCs w:val="18"/>
        </w:rPr>
        <w:t>(6):421-430.</w:t>
      </w:r>
    </w:p>
    <w:p w14:paraId="77B145A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6.</w:t>
      </w:r>
      <w:r w:rsidRPr="00123A91">
        <w:rPr>
          <w:noProof/>
          <w:sz w:val="18"/>
          <w:szCs w:val="18"/>
        </w:rPr>
        <w:tab/>
        <w:t>Ma LL, Wu ZT, Wang L, Zhang XF, Wang J, Chen C, Ni X, Lin YF, Cao YY, Luan Y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Inhibition of hepatic cytochrome P450 enzymes and sodium/bile acid cotransporter exacerbates leflunomide-induced hepatotoxicity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cta Pharmacol Sin </w:t>
      </w:r>
      <w:r w:rsidRPr="00123A91">
        <w:rPr>
          <w:noProof/>
          <w:sz w:val="18"/>
          <w:szCs w:val="18"/>
        </w:rPr>
        <w:t xml:space="preserve">2016, </w:t>
      </w:r>
      <w:r w:rsidRPr="00123A91">
        <w:rPr>
          <w:b/>
          <w:noProof/>
          <w:sz w:val="18"/>
          <w:szCs w:val="18"/>
        </w:rPr>
        <w:t>37</w:t>
      </w:r>
      <w:r w:rsidRPr="00123A91">
        <w:rPr>
          <w:noProof/>
          <w:sz w:val="18"/>
          <w:szCs w:val="18"/>
        </w:rPr>
        <w:t>(3):415-424.</w:t>
      </w:r>
    </w:p>
    <w:p w14:paraId="774C7AE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7.</w:t>
      </w:r>
      <w:r w:rsidRPr="00123A91">
        <w:rPr>
          <w:noProof/>
          <w:sz w:val="18"/>
          <w:szCs w:val="18"/>
        </w:rPr>
        <w:tab/>
        <w:t xml:space="preserve">Zhang C, Chu M: </w:t>
      </w:r>
      <w:r w:rsidRPr="00123A91">
        <w:rPr>
          <w:b/>
          <w:noProof/>
          <w:sz w:val="18"/>
          <w:szCs w:val="18"/>
        </w:rPr>
        <w:t>Leflunomide: A promising drug with good antitumor potential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iochem Biophys Res Commun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496</w:t>
      </w:r>
      <w:r w:rsidRPr="00123A91">
        <w:rPr>
          <w:noProof/>
          <w:sz w:val="18"/>
          <w:szCs w:val="18"/>
        </w:rPr>
        <w:t>(2):726-730.</w:t>
      </w:r>
    </w:p>
    <w:p w14:paraId="66D723B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8.</w:t>
      </w:r>
      <w:r w:rsidRPr="00123A91">
        <w:rPr>
          <w:noProof/>
          <w:sz w:val="18"/>
          <w:szCs w:val="18"/>
        </w:rPr>
        <w:tab/>
        <w:t xml:space="preserve">Padda IS, Tripp J: </w:t>
      </w:r>
      <w:r w:rsidRPr="00123A91">
        <w:rPr>
          <w:b/>
          <w:noProof/>
          <w:sz w:val="18"/>
          <w:szCs w:val="18"/>
        </w:rPr>
        <w:t>Phosphodiesterase inhibitors</w:t>
      </w:r>
      <w:r w:rsidRPr="00123A91">
        <w:rPr>
          <w:noProof/>
          <w:sz w:val="18"/>
          <w:szCs w:val="18"/>
        </w:rPr>
        <w:t>. 2020.</w:t>
      </w:r>
    </w:p>
    <w:p w14:paraId="0E623BF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59.</w:t>
      </w:r>
      <w:r w:rsidRPr="00123A91">
        <w:rPr>
          <w:noProof/>
          <w:sz w:val="18"/>
          <w:szCs w:val="18"/>
        </w:rPr>
        <w:tab/>
        <w:t xml:space="preserve">Rolan P, Hutchinson M, Johnson K: </w:t>
      </w:r>
      <w:r w:rsidRPr="00123A91">
        <w:rPr>
          <w:b/>
          <w:noProof/>
          <w:sz w:val="18"/>
          <w:szCs w:val="18"/>
        </w:rPr>
        <w:t>Ibudilast: a review of its pharmacology, efficacy and safety in respiratory and neurological diseas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xpert opinion on pharmacotherapy </w:t>
      </w:r>
      <w:r w:rsidRPr="00123A91">
        <w:rPr>
          <w:noProof/>
          <w:sz w:val="18"/>
          <w:szCs w:val="18"/>
        </w:rPr>
        <w:t xml:space="preserve">2009, </w:t>
      </w:r>
      <w:r w:rsidRPr="00123A91">
        <w:rPr>
          <w:b/>
          <w:noProof/>
          <w:sz w:val="18"/>
          <w:szCs w:val="18"/>
        </w:rPr>
        <w:t>10</w:t>
      </w:r>
      <w:r w:rsidRPr="00123A91">
        <w:rPr>
          <w:noProof/>
          <w:sz w:val="18"/>
          <w:szCs w:val="18"/>
        </w:rPr>
        <w:t>(17):2897-2904.</w:t>
      </w:r>
    </w:p>
    <w:p w14:paraId="1215E46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0.</w:t>
      </w:r>
      <w:r w:rsidRPr="00123A91">
        <w:rPr>
          <w:noProof/>
          <w:sz w:val="18"/>
          <w:szCs w:val="18"/>
        </w:rPr>
        <w:tab/>
        <w:t xml:space="preserve">Smith BP, Babos M: </w:t>
      </w:r>
      <w:r w:rsidRPr="00123A91">
        <w:rPr>
          <w:b/>
          <w:noProof/>
          <w:sz w:val="18"/>
          <w:szCs w:val="18"/>
        </w:rPr>
        <w:t>Sildenafil</w:t>
      </w:r>
      <w:r w:rsidRPr="00123A91">
        <w:rPr>
          <w:noProof/>
          <w:sz w:val="18"/>
          <w:szCs w:val="18"/>
        </w:rPr>
        <w:t>. 2020.</w:t>
      </w:r>
    </w:p>
    <w:p w14:paraId="06CCBDA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1.</w:t>
      </w:r>
      <w:r w:rsidRPr="00123A91">
        <w:rPr>
          <w:noProof/>
          <w:sz w:val="18"/>
          <w:szCs w:val="18"/>
        </w:rPr>
        <w:tab/>
        <w:t xml:space="preserve">Hyland R, Roe EG, Jones BC, Smith DA: </w:t>
      </w:r>
      <w:r w:rsidRPr="00123A91">
        <w:rPr>
          <w:b/>
          <w:noProof/>
          <w:sz w:val="18"/>
          <w:szCs w:val="18"/>
        </w:rPr>
        <w:t>Identification of the cytochrome P450 enzymes involved in the N-demethylation of sildenafil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 J Clin Pharmacol </w:t>
      </w:r>
      <w:r w:rsidRPr="00123A91">
        <w:rPr>
          <w:noProof/>
          <w:sz w:val="18"/>
          <w:szCs w:val="18"/>
        </w:rPr>
        <w:t xml:space="preserve">2001, </w:t>
      </w:r>
      <w:r w:rsidRPr="00123A91">
        <w:rPr>
          <w:b/>
          <w:noProof/>
          <w:sz w:val="18"/>
          <w:szCs w:val="18"/>
        </w:rPr>
        <w:t>51</w:t>
      </w:r>
      <w:r w:rsidRPr="00123A91">
        <w:rPr>
          <w:noProof/>
          <w:sz w:val="18"/>
          <w:szCs w:val="18"/>
        </w:rPr>
        <w:t>(3):239-248.</w:t>
      </w:r>
    </w:p>
    <w:p w14:paraId="60F559D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2.</w:t>
      </w:r>
      <w:r w:rsidRPr="00123A91">
        <w:rPr>
          <w:noProof/>
          <w:sz w:val="18"/>
          <w:szCs w:val="18"/>
        </w:rPr>
        <w:tab/>
        <w:t xml:space="preserve">Haider M, Elsherbeny A, Pittala V, Fallica AN, Alghamdi MA, Greish K: </w:t>
      </w:r>
      <w:r w:rsidRPr="00123A91">
        <w:rPr>
          <w:b/>
          <w:noProof/>
          <w:sz w:val="18"/>
          <w:szCs w:val="18"/>
        </w:rPr>
        <w:t>The Potential Role of Sildenafil in Cancer Management through EPR Augmenta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Pers Med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11</w:t>
      </w:r>
      <w:r w:rsidRPr="00123A91">
        <w:rPr>
          <w:noProof/>
          <w:sz w:val="18"/>
          <w:szCs w:val="18"/>
        </w:rPr>
        <w:t>(6):585.</w:t>
      </w:r>
    </w:p>
    <w:p w14:paraId="39675AA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3.</w:t>
      </w:r>
      <w:r w:rsidRPr="00123A91">
        <w:rPr>
          <w:noProof/>
          <w:sz w:val="18"/>
          <w:szCs w:val="18"/>
        </w:rPr>
        <w:tab/>
        <w:t xml:space="preserve">Naber KG, Niggemann H, Stein G, Stein G: </w:t>
      </w:r>
      <w:r w:rsidRPr="00123A91">
        <w:rPr>
          <w:b/>
          <w:noProof/>
          <w:sz w:val="18"/>
          <w:szCs w:val="18"/>
        </w:rPr>
        <w:t>Review of the literature and individual patients' data meta-analysis on efficacy and tolerance of nitroxoline in the treatment of uncomplicated urinary tract infectio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MC Infect Dis </w:t>
      </w:r>
      <w:r w:rsidRPr="00123A91">
        <w:rPr>
          <w:noProof/>
          <w:sz w:val="18"/>
          <w:szCs w:val="18"/>
        </w:rPr>
        <w:t xml:space="preserve">2014, </w:t>
      </w:r>
      <w:r w:rsidRPr="00123A91">
        <w:rPr>
          <w:b/>
          <w:noProof/>
          <w:sz w:val="18"/>
          <w:szCs w:val="18"/>
        </w:rPr>
        <w:t>14</w:t>
      </w:r>
      <w:r w:rsidRPr="00123A91">
        <w:rPr>
          <w:noProof/>
          <w:sz w:val="18"/>
          <w:szCs w:val="18"/>
        </w:rPr>
        <w:t>:628.</w:t>
      </w:r>
    </w:p>
    <w:p w14:paraId="75A5194A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4.</w:t>
      </w:r>
      <w:r w:rsidRPr="00123A91">
        <w:rPr>
          <w:noProof/>
          <w:sz w:val="18"/>
          <w:szCs w:val="18"/>
        </w:rPr>
        <w:tab/>
        <w:t xml:space="preserve">Galsky MD, Sfakianos JP, Ye D-W, Song X, Hu H, Shore ND, Zhang X, Zhang M: </w:t>
      </w:r>
      <w:r w:rsidRPr="00123A91">
        <w:rPr>
          <w:b/>
          <w:noProof/>
          <w:sz w:val="18"/>
          <w:szCs w:val="18"/>
        </w:rPr>
        <w:t>ANTICIPATE phase I: Oral APL-1202 in combination with tislelizumab as neoadjuvant therapy in patients with muscle-invasive bladder cancer (MIBC)</w:t>
      </w:r>
      <w:r w:rsidRPr="00123A91">
        <w:rPr>
          <w:noProof/>
          <w:sz w:val="18"/>
          <w:szCs w:val="18"/>
        </w:rPr>
        <w:t>. In</w:t>
      </w:r>
      <w:r w:rsidRPr="00123A91">
        <w:rPr>
          <w:i/>
          <w:noProof/>
          <w:sz w:val="18"/>
          <w:szCs w:val="18"/>
        </w:rPr>
        <w:t>.</w:t>
      </w:r>
      <w:r w:rsidRPr="00123A91">
        <w:rPr>
          <w:noProof/>
          <w:sz w:val="18"/>
          <w:szCs w:val="18"/>
        </w:rPr>
        <w:t>: American Society of Clinical Oncology; 2023.</w:t>
      </w:r>
    </w:p>
    <w:p w14:paraId="3435F69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lastRenderedPageBreak/>
        <w:t>165.</w:t>
      </w:r>
      <w:r w:rsidRPr="00123A91">
        <w:rPr>
          <w:noProof/>
          <w:sz w:val="18"/>
          <w:szCs w:val="18"/>
        </w:rPr>
        <w:tab/>
        <w:t xml:space="preserve">Zhang QI, Wang S, Yang D, Pan K, Li L, Yuan S: </w:t>
      </w:r>
      <w:r w:rsidRPr="00123A91">
        <w:rPr>
          <w:b/>
          <w:noProof/>
          <w:sz w:val="18"/>
          <w:szCs w:val="18"/>
        </w:rPr>
        <w:t>Preclinical pharmacodynamic evaluation of antibiotic nitroxoline for anticancer drug repurposin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Oncol Lett </w:t>
      </w:r>
      <w:r w:rsidRPr="00123A91">
        <w:rPr>
          <w:noProof/>
          <w:sz w:val="18"/>
          <w:szCs w:val="18"/>
        </w:rPr>
        <w:t xml:space="preserve">2016, </w:t>
      </w:r>
      <w:r w:rsidRPr="00123A91">
        <w:rPr>
          <w:b/>
          <w:noProof/>
          <w:sz w:val="18"/>
          <w:szCs w:val="18"/>
        </w:rPr>
        <w:t>11</w:t>
      </w:r>
      <w:r w:rsidRPr="00123A91">
        <w:rPr>
          <w:noProof/>
          <w:sz w:val="18"/>
          <w:szCs w:val="18"/>
        </w:rPr>
        <w:t>(5):3265-3272.</w:t>
      </w:r>
    </w:p>
    <w:p w14:paraId="7BB956A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6.</w:t>
      </w:r>
      <w:r w:rsidRPr="00123A91">
        <w:rPr>
          <w:noProof/>
          <w:sz w:val="18"/>
          <w:szCs w:val="18"/>
        </w:rPr>
        <w:tab/>
        <w:t xml:space="preserve">Cho HR, Kumari N, Thakur N, Vu HT, Kim H, Choi SH: </w:t>
      </w:r>
      <w:r w:rsidRPr="00123A91">
        <w:rPr>
          <w:b/>
          <w:noProof/>
          <w:sz w:val="18"/>
          <w:szCs w:val="18"/>
        </w:rPr>
        <w:t>Decreased APE-1 by Nitroxoline Enhances Therapeutic Effect in a Temozolomide-resistant Glioblastoma: Correlation with Diffusion Weighted Imagin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Sci Rep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9</w:t>
      </w:r>
      <w:r w:rsidRPr="00123A91">
        <w:rPr>
          <w:noProof/>
          <w:sz w:val="18"/>
          <w:szCs w:val="18"/>
        </w:rPr>
        <w:t>(1):16613.</w:t>
      </w:r>
    </w:p>
    <w:p w14:paraId="30A2807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7.</w:t>
      </w:r>
      <w:r w:rsidRPr="00123A91">
        <w:rPr>
          <w:noProof/>
          <w:sz w:val="18"/>
          <w:szCs w:val="18"/>
        </w:rPr>
        <w:tab/>
        <w:t xml:space="preserve">Lazovic J, Guo L, Nakashima J, Mirsadraei L, Yong W, Kim HJ, Ellingson B, Wu H, Pope WB: </w:t>
      </w:r>
      <w:r w:rsidRPr="00123A91">
        <w:rPr>
          <w:b/>
          <w:noProof/>
          <w:sz w:val="18"/>
          <w:szCs w:val="18"/>
        </w:rPr>
        <w:t>Nitroxoline induces apoptosis and slows glioma growth in vivo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euro Oncol </w:t>
      </w:r>
      <w:r w:rsidRPr="00123A91">
        <w:rPr>
          <w:noProof/>
          <w:sz w:val="18"/>
          <w:szCs w:val="18"/>
        </w:rPr>
        <w:t xml:space="preserve">2015, </w:t>
      </w:r>
      <w:r w:rsidRPr="00123A91">
        <w:rPr>
          <w:b/>
          <w:noProof/>
          <w:sz w:val="18"/>
          <w:szCs w:val="18"/>
        </w:rPr>
        <w:t>17</w:t>
      </w:r>
      <w:r w:rsidRPr="00123A91">
        <w:rPr>
          <w:noProof/>
          <w:sz w:val="18"/>
          <w:szCs w:val="18"/>
        </w:rPr>
        <w:t>(1):53-62.</w:t>
      </w:r>
    </w:p>
    <w:p w14:paraId="3468F34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8.</w:t>
      </w:r>
      <w:r w:rsidRPr="00123A91">
        <w:rPr>
          <w:noProof/>
          <w:sz w:val="18"/>
          <w:szCs w:val="18"/>
        </w:rPr>
        <w:tab/>
        <w:t xml:space="preserve">Martins AC, Paoliello MMB, Docea AO, Santamaria A, Tinkov AA, Skalny AV, Aschner M: </w:t>
      </w:r>
      <w:r w:rsidRPr="00123A91">
        <w:rPr>
          <w:b/>
          <w:noProof/>
          <w:sz w:val="18"/>
          <w:szCs w:val="18"/>
        </w:rPr>
        <w:t>Review of the mechanism underlying mefloquine-induced neurotoxicity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rit Rev Toxicol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51</w:t>
      </w:r>
      <w:r w:rsidRPr="00123A91">
        <w:rPr>
          <w:noProof/>
          <w:sz w:val="18"/>
          <w:szCs w:val="18"/>
        </w:rPr>
        <w:t>(3):209-216.</w:t>
      </w:r>
    </w:p>
    <w:p w14:paraId="1808228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69.</w:t>
      </w:r>
      <w:r w:rsidRPr="00123A91">
        <w:rPr>
          <w:noProof/>
          <w:sz w:val="18"/>
          <w:szCs w:val="18"/>
        </w:rPr>
        <w:tab/>
        <w:t xml:space="preserve">Fontaine F, de Sousa G, Burcham PC, Duchene P, Rahmani R: </w:t>
      </w:r>
      <w:r w:rsidRPr="00123A91">
        <w:rPr>
          <w:b/>
          <w:noProof/>
          <w:sz w:val="18"/>
          <w:szCs w:val="18"/>
        </w:rPr>
        <w:t>Role of cytochrome P450 3A in the metabolism of mefloquine in human and animal hepatocyt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Life Sci </w:t>
      </w:r>
      <w:r w:rsidRPr="00123A91">
        <w:rPr>
          <w:noProof/>
          <w:sz w:val="18"/>
          <w:szCs w:val="18"/>
        </w:rPr>
        <w:t xml:space="preserve">2000, </w:t>
      </w:r>
      <w:r w:rsidRPr="00123A91">
        <w:rPr>
          <w:b/>
          <w:noProof/>
          <w:sz w:val="18"/>
          <w:szCs w:val="18"/>
        </w:rPr>
        <w:t>66</w:t>
      </w:r>
      <w:r w:rsidRPr="00123A91">
        <w:rPr>
          <w:noProof/>
          <w:sz w:val="18"/>
          <w:szCs w:val="18"/>
        </w:rPr>
        <w:t>(22):2193-2212.</w:t>
      </w:r>
    </w:p>
    <w:p w14:paraId="4841FE3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0.</w:t>
      </w:r>
      <w:r w:rsidRPr="00123A91">
        <w:rPr>
          <w:noProof/>
          <w:sz w:val="18"/>
          <w:szCs w:val="18"/>
        </w:rPr>
        <w:tab/>
        <w:t xml:space="preserve">Khaliq Y, Gallicano K, Tisdale C, Carignan G, Cooper C, McCarthy A: </w:t>
      </w:r>
      <w:r w:rsidRPr="00123A91">
        <w:rPr>
          <w:b/>
          <w:noProof/>
          <w:sz w:val="18"/>
          <w:szCs w:val="18"/>
        </w:rPr>
        <w:t>Pharmacokinetic interaction between mefloquine and ritonavir in healthy volunteer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 J Clin Pharmacol </w:t>
      </w:r>
      <w:r w:rsidRPr="00123A91">
        <w:rPr>
          <w:noProof/>
          <w:sz w:val="18"/>
          <w:szCs w:val="18"/>
        </w:rPr>
        <w:t xml:space="preserve">2001, </w:t>
      </w:r>
      <w:r w:rsidRPr="00123A91">
        <w:rPr>
          <w:b/>
          <w:noProof/>
          <w:sz w:val="18"/>
          <w:szCs w:val="18"/>
        </w:rPr>
        <w:t>51</w:t>
      </w:r>
      <w:r w:rsidRPr="00123A91">
        <w:rPr>
          <w:noProof/>
          <w:sz w:val="18"/>
          <w:szCs w:val="18"/>
        </w:rPr>
        <w:t>(6):591-600.</w:t>
      </w:r>
    </w:p>
    <w:p w14:paraId="297F636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1.</w:t>
      </w:r>
      <w:r w:rsidRPr="00123A91">
        <w:rPr>
          <w:noProof/>
          <w:sz w:val="18"/>
          <w:szCs w:val="18"/>
        </w:rPr>
        <w:tab/>
        <w:t xml:space="preserve">Mereddy G, Ronayne C: </w:t>
      </w:r>
      <w:r w:rsidRPr="00123A91">
        <w:rPr>
          <w:b/>
          <w:noProof/>
          <w:sz w:val="18"/>
          <w:szCs w:val="18"/>
        </w:rPr>
        <w:t>Repurposing antimalarial drug mefloquine for cancer Treatment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Transl Med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(199):2161-1025.1000199.</w:t>
      </w:r>
    </w:p>
    <w:p w14:paraId="619953D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2.</w:t>
      </w:r>
      <w:r w:rsidRPr="00123A91">
        <w:rPr>
          <w:noProof/>
          <w:sz w:val="18"/>
          <w:szCs w:val="18"/>
        </w:rPr>
        <w:tab/>
        <w:t xml:space="preserve">Perez DR, Sklar LA, Chigaev A: </w:t>
      </w:r>
      <w:r w:rsidRPr="00123A91">
        <w:rPr>
          <w:b/>
          <w:noProof/>
          <w:sz w:val="18"/>
          <w:szCs w:val="18"/>
        </w:rPr>
        <w:t>Clioquinol: To harm or heal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harmacol Ther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199</w:t>
      </w:r>
      <w:r w:rsidRPr="00123A91">
        <w:rPr>
          <w:noProof/>
          <w:sz w:val="18"/>
          <w:szCs w:val="18"/>
        </w:rPr>
        <w:t>:155-163.</w:t>
      </w:r>
    </w:p>
    <w:p w14:paraId="5B8008B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3.</w:t>
      </w:r>
      <w:r w:rsidRPr="00123A91">
        <w:rPr>
          <w:noProof/>
          <w:sz w:val="18"/>
          <w:szCs w:val="18"/>
        </w:rPr>
        <w:tab/>
        <w:t xml:space="preserve">Wehbe M, Malhotra AK, Anantha M, Lo C, Dragowska WH, Dos Santos N, Bally MB: </w:t>
      </w:r>
      <w:r w:rsidRPr="00123A91">
        <w:rPr>
          <w:b/>
          <w:noProof/>
          <w:sz w:val="18"/>
          <w:szCs w:val="18"/>
        </w:rPr>
        <w:t>Development of a copper-clioquinol formulation suitable for intravenous us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Deliv Transl Res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(1):239-251.</w:t>
      </w:r>
    </w:p>
    <w:p w14:paraId="405CD35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4.</w:t>
      </w:r>
      <w:r w:rsidRPr="00123A91">
        <w:rPr>
          <w:noProof/>
          <w:sz w:val="18"/>
          <w:szCs w:val="18"/>
        </w:rPr>
        <w:tab/>
        <w:t>Schimmer AD, Jitkova Y, Gronda M, Wang Z, Brandwein J, Chen C, Gupta V, Schuh A, Yee K, Chen J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A phase I study of the metal ionophore clioquinol in patients with advanced hematologic malignanci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Lymphoma Myeloma Leuk </w:t>
      </w:r>
      <w:r w:rsidRPr="00123A91">
        <w:rPr>
          <w:noProof/>
          <w:sz w:val="18"/>
          <w:szCs w:val="18"/>
        </w:rPr>
        <w:t xml:space="preserve">2012, </w:t>
      </w:r>
      <w:r w:rsidRPr="00123A91">
        <w:rPr>
          <w:b/>
          <w:noProof/>
          <w:sz w:val="18"/>
          <w:szCs w:val="18"/>
        </w:rPr>
        <w:t>12</w:t>
      </w:r>
      <w:r w:rsidRPr="00123A91">
        <w:rPr>
          <w:noProof/>
          <w:sz w:val="18"/>
          <w:szCs w:val="18"/>
        </w:rPr>
        <w:t>(5):330-336.</w:t>
      </w:r>
    </w:p>
    <w:p w14:paraId="0D071B88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5.</w:t>
      </w:r>
      <w:r w:rsidRPr="00123A91">
        <w:rPr>
          <w:noProof/>
          <w:sz w:val="18"/>
          <w:szCs w:val="18"/>
        </w:rPr>
        <w:tab/>
        <w:t xml:space="preserve">Khan R, Khan H, Abdullah Y, Dou QP: </w:t>
      </w:r>
      <w:r w:rsidRPr="00123A91">
        <w:rPr>
          <w:b/>
          <w:noProof/>
          <w:sz w:val="18"/>
          <w:szCs w:val="18"/>
        </w:rPr>
        <w:t>Feasibility of Repurposing Clioquinol for Cancer Therapy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Recent Pat Anticancer Drug Discov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15</w:t>
      </w:r>
      <w:r w:rsidRPr="00123A91">
        <w:rPr>
          <w:noProof/>
          <w:sz w:val="18"/>
          <w:szCs w:val="18"/>
        </w:rPr>
        <w:t>(1):14-31.</w:t>
      </w:r>
    </w:p>
    <w:p w14:paraId="79BE443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6.</w:t>
      </w:r>
      <w:r w:rsidRPr="00123A91">
        <w:rPr>
          <w:noProof/>
          <w:sz w:val="18"/>
          <w:szCs w:val="18"/>
        </w:rPr>
        <w:tab/>
        <w:t xml:space="preserve">Navarro M, Camprubi D, Requena-Mendez A, Buonfrate D, Giorli G, Kamgno J, Gardon J, Boussinesq M, Munoz J, Krolewiecki A: </w:t>
      </w:r>
      <w:r w:rsidRPr="00123A91">
        <w:rPr>
          <w:b/>
          <w:noProof/>
          <w:sz w:val="18"/>
          <w:szCs w:val="18"/>
        </w:rPr>
        <w:t>Safety of high-dose ivermectin: a systematic review and meta-analysi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Antimicrob Chemother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75</w:t>
      </w:r>
      <w:r w:rsidRPr="00123A91">
        <w:rPr>
          <w:noProof/>
          <w:sz w:val="18"/>
          <w:szCs w:val="18"/>
        </w:rPr>
        <w:t>(4):827-834.</w:t>
      </w:r>
    </w:p>
    <w:p w14:paraId="77F521C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7.</w:t>
      </w:r>
      <w:r w:rsidRPr="00123A91">
        <w:rPr>
          <w:noProof/>
          <w:sz w:val="18"/>
          <w:szCs w:val="18"/>
        </w:rPr>
        <w:tab/>
        <w:t xml:space="preserve">Juarez M, Schcolnik-Cabrera A, Duenas-Gonzalez A: </w:t>
      </w:r>
      <w:r w:rsidRPr="00123A91">
        <w:rPr>
          <w:b/>
          <w:noProof/>
          <w:sz w:val="18"/>
          <w:szCs w:val="18"/>
        </w:rPr>
        <w:t>The multitargeted drug ivermectin: from an antiparasitic agent to a repositioned cancer dru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m J Cancer Res </w:t>
      </w:r>
      <w:r w:rsidRPr="00123A91">
        <w:rPr>
          <w:noProof/>
          <w:sz w:val="18"/>
          <w:szCs w:val="18"/>
        </w:rPr>
        <w:t xml:space="preserve">2018, </w:t>
      </w:r>
      <w:r w:rsidRPr="00123A91">
        <w:rPr>
          <w:b/>
          <w:noProof/>
          <w:sz w:val="18"/>
          <w:szCs w:val="18"/>
        </w:rPr>
        <w:t>8</w:t>
      </w:r>
      <w:r w:rsidRPr="00123A91">
        <w:rPr>
          <w:noProof/>
          <w:sz w:val="18"/>
          <w:szCs w:val="18"/>
        </w:rPr>
        <w:t>(2):317-331.</w:t>
      </w:r>
    </w:p>
    <w:p w14:paraId="170B0DC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8.</w:t>
      </w:r>
      <w:r w:rsidRPr="00123A91">
        <w:rPr>
          <w:noProof/>
          <w:sz w:val="18"/>
          <w:szCs w:val="18"/>
        </w:rPr>
        <w:tab/>
        <w:t xml:space="preserve">Rendic SP: </w:t>
      </w:r>
      <w:r w:rsidRPr="00123A91">
        <w:rPr>
          <w:b/>
          <w:noProof/>
          <w:sz w:val="18"/>
          <w:szCs w:val="18"/>
        </w:rPr>
        <w:t>Metabolism and interactions of Ivermectin with human cytochrome P450 enzymes and drug transporters, possible adverse and toxic effect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Archives of toxicology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95</w:t>
      </w:r>
      <w:r w:rsidRPr="00123A91">
        <w:rPr>
          <w:noProof/>
          <w:sz w:val="18"/>
          <w:szCs w:val="18"/>
        </w:rPr>
        <w:t>(5):1535-1546.</w:t>
      </w:r>
    </w:p>
    <w:p w14:paraId="6B2BA52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79.</w:t>
      </w:r>
      <w:r w:rsidRPr="00123A91">
        <w:rPr>
          <w:noProof/>
          <w:sz w:val="18"/>
          <w:szCs w:val="18"/>
        </w:rPr>
        <w:tab/>
        <w:t xml:space="preserve">Tang M, Hu X, Wang Y, Yao X, Zhang W, Yu C, Cheng F, Li J, Fang Q: </w:t>
      </w:r>
      <w:r w:rsidRPr="00123A91">
        <w:rPr>
          <w:b/>
          <w:noProof/>
          <w:sz w:val="18"/>
          <w:szCs w:val="18"/>
        </w:rPr>
        <w:t>Ivermectin, a potential anticancer drug derived from an antiparasitic drug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harmacol Res </w:t>
      </w:r>
      <w:r w:rsidRPr="00123A91">
        <w:rPr>
          <w:noProof/>
          <w:sz w:val="18"/>
          <w:szCs w:val="18"/>
        </w:rPr>
        <w:t xml:space="preserve">2021, </w:t>
      </w:r>
      <w:r w:rsidRPr="00123A91">
        <w:rPr>
          <w:b/>
          <w:noProof/>
          <w:sz w:val="18"/>
          <w:szCs w:val="18"/>
        </w:rPr>
        <w:t>163</w:t>
      </w:r>
      <w:r w:rsidRPr="00123A91">
        <w:rPr>
          <w:noProof/>
          <w:sz w:val="18"/>
          <w:szCs w:val="18"/>
        </w:rPr>
        <w:t>:105207.</w:t>
      </w:r>
    </w:p>
    <w:p w14:paraId="1809B0C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0.</w:t>
      </w:r>
      <w:r w:rsidRPr="00123A91">
        <w:rPr>
          <w:noProof/>
          <w:sz w:val="18"/>
          <w:szCs w:val="18"/>
        </w:rPr>
        <w:tab/>
        <w:t xml:space="preserve">Farzam K, Abdullah M: </w:t>
      </w:r>
      <w:r w:rsidRPr="00123A91">
        <w:rPr>
          <w:b/>
          <w:noProof/>
          <w:sz w:val="18"/>
          <w:szCs w:val="18"/>
        </w:rPr>
        <w:t>Acetazolamide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09821A1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1.</w:t>
      </w:r>
      <w:r w:rsidRPr="00123A91">
        <w:rPr>
          <w:noProof/>
          <w:sz w:val="18"/>
          <w:szCs w:val="18"/>
        </w:rPr>
        <w:tab/>
        <w:t xml:space="preserve">Amiri A, Le PU, Moquin A, Machkalyan G, Petrecca K, Gillard JW, Yoganathan N, Maysinger D: </w:t>
      </w:r>
      <w:r w:rsidRPr="00123A91">
        <w:rPr>
          <w:b/>
          <w:noProof/>
          <w:sz w:val="18"/>
          <w:szCs w:val="18"/>
        </w:rPr>
        <w:t>Inhibition of carbonic anhydrase IX in glioblastoma multiform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ur J Pharm Biopharm </w:t>
      </w:r>
      <w:r w:rsidRPr="00123A91">
        <w:rPr>
          <w:noProof/>
          <w:sz w:val="18"/>
          <w:szCs w:val="18"/>
        </w:rPr>
        <w:t xml:space="preserve">2016, </w:t>
      </w:r>
      <w:r w:rsidRPr="00123A91">
        <w:rPr>
          <w:b/>
          <w:noProof/>
          <w:sz w:val="18"/>
          <w:szCs w:val="18"/>
        </w:rPr>
        <w:t>109</w:t>
      </w:r>
      <w:r w:rsidRPr="00123A91">
        <w:rPr>
          <w:noProof/>
          <w:sz w:val="18"/>
          <w:szCs w:val="18"/>
        </w:rPr>
        <w:t>:81-92.</w:t>
      </w:r>
    </w:p>
    <w:p w14:paraId="5A6831C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2.</w:t>
      </w:r>
      <w:r w:rsidRPr="00123A91">
        <w:rPr>
          <w:noProof/>
          <w:sz w:val="18"/>
          <w:szCs w:val="18"/>
        </w:rPr>
        <w:tab/>
        <w:t xml:space="preserve">Pile HD, Sadiq NM: </w:t>
      </w:r>
      <w:r w:rsidRPr="00123A91">
        <w:rPr>
          <w:b/>
          <w:noProof/>
          <w:sz w:val="18"/>
          <w:szCs w:val="18"/>
        </w:rPr>
        <w:t>Isotretinoin</w:t>
      </w:r>
      <w:r w:rsidRPr="00123A91">
        <w:rPr>
          <w:noProof/>
          <w:sz w:val="18"/>
          <w:szCs w:val="18"/>
        </w:rPr>
        <w:t>. In</w:t>
      </w:r>
      <w:r w:rsidRPr="00123A91">
        <w:rPr>
          <w:i/>
          <w:noProof/>
          <w:sz w:val="18"/>
          <w:szCs w:val="18"/>
        </w:rPr>
        <w:t>.</w:t>
      </w:r>
      <w:r w:rsidRPr="00123A91">
        <w:rPr>
          <w:noProof/>
          <w:sz w:val="18"/>
          <w:szCs w:val="18"/>
        </w:rPr>
        <w:t>: StatPearls; 2022.</w:t>
      </w:r>
    </w:p>
    <w:p w14:paraId="217DE48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3.</w:t>
      </w:r>
      <w:r w:rsidRPr="00123A91">
        <w:rPr>
          <w:noProof/>
          <w:sz w:val="18"/>
          <w:szCs w:val="18"/>
        </w:rPr>
        <w:tab/>
        <w:t xml:space="preserve">Yung WK, Kyritsis AP, Gleason MJ, Levin VA: </w:t>
      </w:r>
      <w:r w:rsidRPr="00123A91">
        <w:rPr>
          <w:b/>
          <w:noProof/>
          <w:sz w:val="18"/>
          <w:szCs w:val="18"/>
        </w:rPr>
        <w:t>Treatment of recurrent malignant gliomas with high-dose 13-cis-retinoic acid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lin Cancer Res </w:t>
      </w:r>
      <w:r w:rsidRPr="00123A91">
        <w:rPr>
          <w:noProof/>
          <w:sz w:val="18"/>
          <w:szCs w:val="18"/>
        </w:rPr>
        <w:t xml:space="preserve">1996, </w:t>
      </w:r>
      <w:r w:rsidRPr="00123A91">
        <w:rPr>
          <w:b/>
          <w:noProof/>
          <w:sz w:val="18"/>
          <w:szCs w:val="18"/>
        </w:rPr>
        <w:t>2</w:t>
      </w:r>
      <w:r w:rsidRPr="00123A91">
        <w:rPr>
          <w:noProof/>
          <w:sz w:val="18"/>
          <w:szCs w:val="18"/>
        </w:rPr>
        <w:t>(12):1931-1935.</w:t>
      </w:r>
    </w:p>
    <w:p w14:paraId="618821F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4.</w:t>
      </w:r>
      <w:r w:rsidRPr="00123A91">
        <w:rPr>
          <w:noProof/>
          <w:sz w:val="18"/>
          <w:szCs w:val="18"/>
        </w:rPr>
        <w:tab/>
        <w:t xml:space="preserve">Sonawane P, Cho HE, Tagde A, Verlekar D, Yu AL, Reynolds CP, Kang MH: </w:t>
      </w:r>
      <w:r w:rsidRPr="00123A91">
        <w:rPr>
          <w:b/>
          <w:noProof/>
          <w:sz w:val="18"/>
          <w:szCs w:val="18"/>
        </w:rPr>
        <w:t>Metabolic characteristics of 13-cis-retinoic acid (isotretinoin) and anti-tumour activity of the 13-cis-retinoic acid metabolite 4-oxo-13-cis-retinoic acid in neuroblast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itish journal of pharmacology </w:t>
      </w:r>
      <w:r w:rsidRPr="00123A91">
        <w:rPr>
          <w:noProof/>
          <w:sz w:val="18"/>
          <w:szCs w:val="18"/>
        </w:rPr>
        <w:t xml:space="preserve">2014, </w:t>
      </w:r>
      <w:r w:rsidRPr="00123A91">
        <w:rPr>
          <w:b/>
          <w:noProof/>
          <w:sz w:val="18"/>
          <w:szCs w:val="18"/>
        </w:rPr>
        <w:t>171</w:t>
      </w:r>
      <w:r w:rsidRPr="00123A91">
        <w:rPr>
          <w:noProof/>
          <w:sz w:val="18"/>
          <w:szCs w:val="18"/>
        </w:rPr>
        <w:t>(23):5330-5344.</w:t>
      </w:r>
    </w:p>
    <w:p w14:paraId="032B870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5.</w:t>
      </w:r>
      <w:r w:rsidRPr="00123A91">
        <w:rPr>
          <w:noProof/>
          <w:sz w:val="18"/>
          <w:szCs w:val="18"/>
        </w:rPr>
        <w:tab/>
        <w:t xml:space="preserve">Grogan DP, Winston NR: </w:t>
      </w:r>
      <w:r w:rsidRPr="00123A91">
        <w:rPr>
          <w:b/>
          <w:noProof/>
          <w:sz w:val="18"/>
          <w:szCs w:val="18"/>
        </w:rPr>
        <w:t>Thalidomid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StatPearls </w:t>
      </w:r>
      <w:r w:rsidRPr="00123A91">
        <w:rPr>
          <w:noProof/>
          <w:sz w:val="18"/>
          <w:szCs w:val="18"/>
        </w:rPr>
        <w:t>2023.</w:t>
      </w:r>
    </w:p>
    <w:p w14:paraId="50C0FFE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6.</w:t>
      </w:r>
      <w:r w:rsidRPr="00123A91">
        <w:rPr>
          <w:noProof/>
          <w:sz w:val="18"/>
          <w:szCs w:val="18"/>
        </w:rPr>
        <w:tab/>
        <w:t xml:space="preserve">Kesari S, Schiff D, Henson JW, Muzikansky A, Gigas DC, Doherty L, Batchelor TT, Longtine JA, Ligon KL, Weaver SJN-o: </w:t>
      </w:r>
      <w:r w:rsidRPr="00123A91">
        <w:rPr>
          <w:b/>
          <w:noProof/>
          <w:sz w:val="18"/>
          <w:szCs w:val="18"/>
        </w:rPr>
        <w:t>Phase II study of temozolomide, thalidomide, and celecoxib for newly diagnosed glioblastoma in adults</w:t>
      </w:r>
      <w:r w:rsidRPr="00123A91">
        <w:rPr>
          <w:noProof/>
          <w:sz w:val="18"/>
          <w:szCs w:val="18"/>
        </w:rPr>
        <w:t xml:space="preserve">. 2008, </w:t>
      </w:r>
      <w:r w:rsidRPr="00123A91">
        <w:rPr>
          <w:b/>
          <w:noProof/>
          <w:sz w:val="18"/>
          <w:szCs w:val="18"/>
        </w:rPr>
        <w:t>10</w:t>
      </w:r>
      <w:r w:rsidRPr="00123A91">
        <w:rPr>
          <w:noProof/>
          <w:sz w:val="18"/>
          <w:szCs w:val="18"/>
        </w:rPr>
        <w:t>(3):300-308.</w:t>
      </w:r>
    </w:p>
    <w:p w14:paraId="7F8B2C9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7.</w:t>
      </w:r>
      <w:r w:rsidRPr="00123A91">
        <w:rPr>
          <w:noProof/>
          <w:sz w:val="18"/>
          <w:szCs w:val="18"/>
        </w:rPr>
        <w:tab/>
        <w:t>Puduvalli VK, Giglio P, Groves MD, Hess KR, Gilbert MR, Mahankali S, Jackson EF, Levin VA, Conrad CA, Hsu SH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Phase II trial of irinotecan and thalidomide in adults with recurrent glioblastoma multiform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Neuro Oncol </w:t>
      </w:r>
      <w:r w:rsidRPr="00123A91">
        <w:rPr>
          <w:noProof/>
          <w:sz w:val="18"/>
          <w:szCs w:val="18"/>
        </w:rPr>
        <w:t xml:space="preserve">2008, </w:t>
      </w:r>
      <w:r w:rsidRPr="00123A91">
        <w:rPr>
          <w:b/>
          <w:noProof/>
          <w:sz w:val="18"/>
          <w:szCs w:val="18"/>
        </w:rPr>
        <w:t>10</w:t>
      </w:r>
      <w:r w:rsidRPr="00123A91">
        <w:rPr>
          <w:noProof/>
          <w:sz w:val="18"/>
          <w:szCs w:val="18"/>
        </w:rPr>
        <w:t>(2):216-222.</w:t>
      </w:r>
    </w:p>
    <w:p w14:paraId="220F13B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8.</w:t>
      </w:r>
      <w:r w:rsidRPr="00123A91">
        <w:rPr>
          <w:noProof/>
          <w:sz w:val="18"/>
          <w:szCs w:val="18"/>
        </w:rPr>
        <w:tab/>
        <w:t xml:space="preserve">Baumann F, Bjeljac M, Kollias SS, Baumert BG, Brandner S, Rousson V, Yonekawa Y, Bernays RL: </w:t>
      </w:r>
      <w:r w:rsidRPr="00123A91">
        <w:rPr>
          <w:b/>
          <w:noProof/>
          <w:sz w:val="18"/>
          <w:szCs w:val="18"/>
        </w:rPr>
        <w:t>Combined thalidomide and temozolomide treatment in patients with glioblastoma multiform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Neurooncol </w:t>
      </w:r>
      <w:r w:rsidRPr="00123A91">
        <w:rPr>
          <w:noProof/>
          <w:sz w:val="18"/>
          <w:szCs w:val="18"/>
        </w:rPr>
        <w:t xml:space="preserve">2004, </w:t>
      </w:r>
      <w:r w:rsidRPr="00123A91">
        <w:rPr>
          <w:b/>
          <w:noProof/>
          <w:sz w:val="18"/>
          <w:szCs w:val="18"/>
        </w:rPr>
        <w:t>67</w:t>
      </w:r>
      <w:r w:rsidRPr="00123A91">
        <w:rPr>
          <w:noProof/>
          <w:sz w:val="18"/>
          <w:szCs w:val="18"/>
        </w:rPr>
        <w:t>(1-2):191-200.</w:t>
      </w:r>
    </w:p>
    <w:p w14:paraId="5C82C17D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89.</w:t>
      </w:r>
      <w:r w:rsidRPr="00123A91">
        <w:rPr>
          <w:noProof/>
          <w:sz w:val="18"/>
          <w:szCs w:val="18"/>
        </w:rPr>
        <w:tab/>
        <w:t xml:space="preserve">Lepper ER, Smith NF, Cox MC, Scripture CD, Figg WD: </w:t>
      </w:r>
      <w:r w:rsidRPr="00123A91">
        <w:rPr>
          <w:b/>
          <w:noProof/>
          <w:sz w:val="18"/>
          <w:szCs w:val="18"/>
        </w:rPr>
        <w:t>Thalidomide metabolism and hydrolysis: mechanisms and implicatio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urr Drug Metab </w:t>
      </w:r>
      <w:r w:rsidRPr="00123A91">
        <w:rPr>
          <w:noProof/>
          <w:sz w:val="18"/>
          <w:szCs w:val="18"/>
        </w:rPr>
        <w:t xml:space="preserve">2006, </w:t>
      </w:r>
      <w:r w:rsidRPr="00123A91">
        <w:rPr>
          <w:b/>
          <w:noProof/>
          <w:sz w:val="18"/>
          <w:szCs w:val="18"/>
        </w:rPr>
        <w:t>7</w:t>
      </w:r>
      <w:r w:rsidRPr="00123A91">
        <w:rPr>
          <w:noProof/>
          <w:sz w:val="18"/>
          <w:szCs w:val="18"/>
        </w:rPr>
        <w:t>(6):677-685.</w:t>
      </w:r>
    </w:p>
    <w:p w14:paraId="6A97C72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lastRenderedPageBreak/>
        <w:t>190.</w:t>
      </w:r>
      <w:r w:rsidRPr="00123A91">
        <w:rPr>
          <w:noProof/>
          <w:sz w:val="18"/>
          <w:szCs w:val="18"/>
        </w:rPr>
        <w:tab/>
        <w:t xml:space="preserve">von Hagens C, Walter-Sack I, Goeckenjan M, Osburg J, Storch-Hagenlocher B, Sertel S, Elsässer M, Remppis BA, Edler L, Munzinger J: </w:t>
      </w:r>
      <w:r w:rsidRPr="00123A91">
        <w:rPr>
          <w:b/>
          <w:noProof/>
          <w:sz w:val="18"/>
          <w:szCs w:val="18"/>
        </w:rPr>
        <w:t>Prospective open uncontrolled phase I study to define a well-tolerated dose of oral artesunate as add-on therapy in patients with metastatic breast cancer (ARTIC M33/2)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reast cancer research treatment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164</w:t>
      </w:r>
      <w:r w:rsidRPr="00123A91">
        <w:rPr>
          <w:noProof/>
          <w:sz w:val="18"/>
          <w:szCs w:val="18"/>
        </w:rPr>
        <w:t>:359-369.</w:t>
      </w:r>
    </w:p>
    <w:p w14:paraId="59CEADA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1.</w:t>
      </w:r>
      <w:r w:rsidRPr="00123A91">
        <w:rPr>
          <w:noProof/>
          <w:sz w:val="18"/>
          <w:szCs w:val="18"/>
        </w:rPr>
        <w:tab/>
        <w:t xml:space="preserve">Kast RE, Karpel-Massler G, Halatsch M-EJO: </w:t>
      </w:r>
      <w:r w:rsidRPr="00123A91">
        <w:rPr>
          <w:b/>
          <w:noProof/>
          <w:sz w:val="18"/>
          <w:szCs w:val="18"/>
        </w:rPr>
        <w:t>CUSP9* treatment protocol for recurrent glioblastoma: aprepitant, artesunate, auranofin, captopril, celecoxib, disulfiram, itraconazole, ritonavir, sertraline augmenting continuous low dose temozolomide</w:t>
      </w:r>
      <w:r w:rsidRPr="00123A91">
        <w:rPr>
          <w:noProof/>
          <w:sz w:val="18"/>
          <w:szCs w:val="18"/>
        </w:rPr>
        <w:t xml:space="preserve">. 2014, </w:t>
      </w:r>
      <w:r w:rsidRPr="00123A91">
        <w:rPr>
          <w:b/>
          <w:noProof/>
          <w:sz w:val="18"/>
          <w:szCs w:val="18"/>
        </w:rPr>
        <w:t>5</w:t>
      </w:r>
      <w:r w:rsidRPr="00123A91">
        <w:rPr>
          <w:noProof/>
          <w:sz w:val="18"/>
          <w:szCs w:val="18"/>
        </w:rPr>
        <w:t>(18):8052.</w:t>
      </w:r>
    </w:p>
    <w:p w14:paraId="65BCAA3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2.</w:t>
      </w:r>
      <w:r w:rsidRPr="00123A91">
        <w:rPr>
          <w:noProof/>
          <w:sz w:val="18"/>
          <w:szCs w:val="18"/>
        </w:rPr>
        <w:tab/>
        <w:t>von Hagens C, Walter-Sack I, Goeckenjan M, Storch-Hagenlocher B, Sertel S, Elsasser M, Remppis BA, Munzinger J, Edler L, Efferth T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Long-term add-on therapy (compassionate use) with oral artesunate in patients with metastatic breast cancer after participating in a phase I study (ARTIC M33/2)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hytomedicine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54</w:t>
      </w:r>
      <w:r w:rsidRPr="00123A91">
        <w:rPr>
          <w:noProof/>
          <w:sz w:val="18"/>
          <w:szCs w:val="18"/>
        </w:rPr>
        <w:t>:140-148.</w:t>
      </w:r>
    </w:p>
    <w:p w14:paraId="139EA499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3.</w:t>
      </w:r>
      <w:r w:rsidRPr="00123A91">
        <w:rPr>
          <w:noProof/>
          <w:sz w:val="18"/>
          <w:szCs w:val="18"/>
        </w:rPr>
        <w:tab/>
        <w:t>Ilett KF, Ethell BT, Maggs JL, Davis TM, Batty KT, Burchell B, Binh TQ, Thu le TA, Hung NC, Pirmohamed M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Glucuronidation of dihydroartemisinin in vivo and by human liver microsomes and expressed UDP-glucuronosyltransferas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Drug metabolism and disposition: the biological fate of chemicals </w:t>
      </w:r>
      <w:r w:rsidRPr="00123A91">
        <w:rPr>
          <w:noProof/>
          <w:sz w:val="18"/>
          <w:szCs w:val="18"/>
        </w:rPr>
        <w:t xml:space="preserve">2002, </w:t>
      </w:r>
      <w:r w:rsidRPr="00123A91">
        <w:rPr>
          <w:b/>
          <w:noProof/>
          <w:sz w:val="18"/>
          <w:szCs w:val="18"/>
        </w:rPr>
        <w:t>30</w:t>
      </w:r>
      <w:r w:rsidRPr="00123A91">
        <w:rPr>
          <w:noProof/>
          <w:sz w:val="18"/>
          <w:szCs w:val="18"/>
        </w:rPr>
        <w:t>(9):1005-1012.</w:t>
      </w:r>
    </w:p>
    <w:p w14:paraId="223BE12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4.</w:t>
      </w:r>
      <w:r w:rsidRPr="00123A91">
        <w:rPr>
          <w:noProof/>
          <w:sz w:val="18"/>
          <w:szCs w:val="18"/>
        </w:rPr>
        <w:tab/>
        <w:t xml:space="preserve">Thomas K, Saadabadi A: </w:t>
      </w:r>
      <w:r w:rsidRPr="00123A91">
        <w:rPr>
          <w:b/>
          <w:noProof/>
          <w:sz w:val="18"/>
          <w:szCs w:val="18"/>
        </w:rPr>
        <w:t>Olanzapine</w:t>
      </w:r>
      <w:r w:rsidRPr="00123A91">
        <w:rPr>
          <w:noProof/>
          <w:sz w:val="18"/>
          <w:szCs w:val="18"/>
        </w:rPr>
        <w:t>. In</w:t>
      </w:r>
      <w:r w:rsidRPr="00123A91">
        <w:rPr>
          <w:i/>
          <w:noProof/>
          <w:sz w:val="18"/>
          <w:szCs w:val="18"/>
        </w:rPr>
        <w:t>.</w:t>
      </w:r>
      <w:r w:rsidRPr="00123A91">
        <w:rPr>
          <w:noProof/>
          <w:sz w:val="18"/>
          <w:szCs w:val="18"/>
        </w:rPr>
        <w:t>: StatPearls; 2023.</w:t>
      </w:r>
    </w:p>
    <w:p w14:paraId="5104122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5.</w:t>
      </w:r>
      <w:r w:rsidRPr="00123A91">
        <w:rPr>
          <w:noProof/>
          <w:sz w:val="18"/>
          <w:szCs w:val="18"/>
        </w:rPr>
        <w:tab/>
        <w:t xml:space="preserve">Urichuk L, Prior TI, Dursun S, Baker G: </w:t>
      </w:r>
      <w:r w:rsidRPr="00123A91">
        <w:rPr>
          <w:b/>
          <w:noProof/>
          <w:sz w:val="18"/>
          <w:szCs w:val="18"/>
        </w:rPr>
        <w:t>Metabolism of atypical antipsychotics: involvement of cytochrome p450 enzymes and relevance for drug-drug interactio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urr Drug Metab </w:t>
      </w:r>
      <w:r w:rsidRPr="00123A91">
        <w:rPr>
          <w:noProof/>
          <w:sz w:val="18"/>
          <w:szCs w:val="18"/>
        </w:rPr>
        <w:t xml:space="preserve">2008, </w:t>
      </w:r>
      <w:r w:rsidRPr="00123A91">
        <w:rPr>
          <w:b/>
          <w:noProof/>
          <w:sz w:val="18"/>
          <w:szCs w:val="18"/>
        </w:rPr>
        <w:t>9</w:t>
      </w:r>
      <w:r w:rsidRPr="00123A91">
        <w:rPr>
          <w:noProof/>
          <w:sz w:val="18"/>
          <w:szCs w:val="18"/>
        </w:rPr>
        <w:t>(5):410-418.</w:t>
      </w:r>
    </w:p>
    <w:p w14:paraId="34D299C5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6.</w:t>
      </w:r>
      <w:r w:rsidRPr="00123A91">
        <w:rPr>
          <w:noProof/>
          <w:sz w:val="18"/>
          <w:szCs w:val="18"/>
        </w:rPr>
        <w:tab/>
        <w:t xml:space="preserve">You F, Zhang C, Liu X, Ji D, Zhang T, Yu R, Gao S: </w:t>
      </w:r>
      <w:r w:rsidRPr="00123A91">
        <w:rPr>
          <w:b/>
          <w:noProof/>
          <w:sz w:val="18"/>
          <w:szCs w:val="18"/>
        </w:rPr>
        <w:t>Drug repositioning: Using psychotropic drugs for the treatment of gli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 Lett </w:t>
      </w:r>
      <w:r w:rsidRPr="00123A91">
        <w:rPr>
          <w:noProof/>
          <w:sz w:val="18"/>
          <w:szCs w:val="18"/>
        </w:rPr>
        <w:t xml:space="preserve">2022, </w:t>
      </w:r>
      <w:r w:rsidRPr="00123A91">
        <w:rPr>
          <w:b/>
          <w:noProof/>
          <w:sz w:val="18"/>
          <w:szCs w:val="18"/>
        </w:rPr>
        <w:t>527</w:t>
      </w:r>
      <w:r w:rsidRPr="00123A91">
        <w:rPr>
          <w:noProof/>
          <w:sz w:val="18"/>
          <w:szCs w:val="18"/>
        </w:rPr>
        <w:t>:140-149.</w:t>
      </w:r>
    </w:p>
    <w:p w14:paraId="5ECA6CE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7.</w:t>
      </w:r>
      <w:r w:rsidRPr="00123A91">
        <w:rPr>
          <w:noProof/>
          <w:sz w:val="18"/>
          <w:szCs w:val="18"/>
        </w:rPr>
        <w:tab/>
        <w:t xml:space="preserve">Kim KH, Kerndt CC, Adnan G, Schaller DJ: </w:t>
      </w:r>
      <w:r w:rsidRPr="00123A91">
        <w:rPr>
          <w:b/>
          <w:noProof/>
          <w:sz w:val="18"/>
          <w:szCs w:val="18"/>
        </w:rPr>
        <w:t>Nitroglycerin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7FB96E8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8.</w:t>
      </w:r>
      <w:r w:rsidRPr="00123A91">
        <w:rPr>
          <w:noProof/>
          <w:sz w:val="18"/>
          <w:szCs w:val="18"/>
        </w:rPr>
        <w:tab/>
        <w:t xml:space="preserve">Sukhatme V, Bouche G, Meheus L, Sukhatme VP, Pantziarka P: </w:t>
      </w:r>
      <w:r w:rsidRPr="00123A91">
        <w:rPr>
          <w:b/>
          <w:noProof/>
          <w:sz w:val="18"/>
          <w:szCs w:val="18"/>
        </w:rPr>
        <w:t>Repurposing Drugs in Oncology (ReDO)-nitroglycerin as an anti-cancer agent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cancermedicalscience </w:t>
      </w:r>
      <w:r w:rsidRPr="00123A91">
        <w:rPr>
          <w:noProof/>
          <w:sz w:val="18"/>
          <w:szCs w:val="18"/>
        </w:rPr>
        <w:t xml:space="preserve">2015, </w:t>
      </w:r>
      <w:r w:rsidRPr="00123A91">
        <w:rPr>
          <w:b/>
          <w:noProof/>
          <w:sz w:val="18"/>
          <w:szCs w:val="18"/>
        </w:rPr>
        <w:t>9</w:t>
      </w:r>
      <w:r w:rsidRPr="00123A91">
        <w:rPr>
          <w:noProof/>
          <w:sz w:val="18"/>
          <w:szCs w:val="18"/>
        </w:rPr>
        <w:t>:568.</w:t>
      </w:r>
    </w:p>
    <w:p w14:paraId="64BBC3A7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199.</w:t>
      </w:r>
      <w:r w:rsidRPr="00123A91">
        <w:rPr>
          <w:noProof/>
          <w:sz w:val="18"/>
          <w:szCs w:val="18"/>
        </w:rPr>
        <w:tab/>
        <w:t xml:space="preserve">Kuns B, Rosani A, Patel P, Varghese D: </w:t>
      </w:r>
      <w:r w:rsidRPr="00123A91">
        <w:rPr>
          <w:b/>
          <w:noProof/>
          <w:sz w:val="18"/>
          <w:szCs w:val="18"/>
        </w:rPr>
        <w:t>Memantine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.</w:t>
      </w:r>
      <w:r w:rsidRPr="00123A91">
        <w:rPr>
          <w:noProof/>
          <w:sz w:val="18"/>
          <w:szCs w:val="18"/>
        </w:rPr>
        <w:t xml:space="preserve"> edn. Treasure Island (FL): StatPearls Publishing; 2024.</w:t>
      </w:r>
    </w:p>
    <w:p w14:paraId="4C62F26E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0.</w:t>
      </w:r>
      <w:r w:rsidRPr="00123A91">
        <w:rPr>
          <w:noProof/>
          <w:sz w:val="18"/>
          <w:szCs w:val="18"/>
        </w:rPr>
        <w:tab/>
        <w:t xml:space="preserve">Chilukuri S, Burela N: </w:t>
      </w:r>
      <w:r w:rsidRPr="00123A91">
        <w:rPr>
          <w:b/>
          <w:noProof/>
          <w:sz w:val="18"/>
          <w:szCs w:val="18"/>
        </w:rPr>
        <w:t>Memantine for Prevention of Brain Irradiation-Induced Cognitive Toxicity: A Tale of an Underappreciated and Underused Interven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CO Glob Oncol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6</w:t>
      </w:r>
      <w:r w:rsidRPr="00123A91">
        <w:rPr>
          <w:noProof/>
          <w:sz w:val="18"/>
          <w:szCs w:val="18"/>
        </w:rPr>
        <w:t>:1384-1388.</w:t>
      </w:r>
    </w:p>
    <w:p w14:paraId="0428151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1.</w:t>
      </w:r>
      <w:r w:rsidRPr="00123A91">
        <w:rPr>
          <w:noProof/>
          <w:sz w:val="18"/>
          <w:szCs w:val="18"/>
        </w:rPr>
        <w:tab/>
        <w:t xml:space="preserve">Micuda S, Mundlova L, Anzenbacherova E, Anzenbacher P, Chladek J, Fuksa L, Martinkova J: </w:t>
      </w:r>
      <w:r w:rsidRPr="00123A91">
        <w:rPr>
          <w:b/>
          <w:noProof/>
          <w:sz w:val="18"/>
          <w:szCs w:val="18"/>
        </w:rPr>
        <w:t>Inhibitory effects of memantine on human cytochrome P450 activities: prediction of in vivo drug interaction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Eur J Clin Pharmacol </w:t>
      </w:r>
      <w:r w:rsidRPr="00123A91">
        <w:rPr>
          <w:noProof/>
          <w:sz w:val="18"/>
          <w:szCs w:val="18"/>
        </w:rPr>
        <w:t xml:space="preserve">2004, </w:t>
      </w:r>
      <w:r w:rsidRPr="00123A91">
        <w:rPr>
          <w:b/>
          <w:noProof/>
          <w:sz w:val="18"/>
          <w:szCs w:val="18"/>
        </w:rPr>
        <w:t>60</w:t>
      </w:r>
      <w:r w:rsidRPr="00123A91">
        <w:rPr>
          <w:noProof/>
          <w:sz w:val="18"/>
          <w:szCs w:val="18"/>
        </w:rPr>
        <w:t>(8):583-589.</w:t>
      </w:r>
    </w:p>
    <w:p w14:paraId="151B7A4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2.</w:t>
      </w:r>
      <w:r w:rsidRPr="00123A91">
        <w:rPr>
          <w:noProof/>
          <w:sz w:val="18"/>
          <w:szCs w:val="18"/>
        </w:rPr>
        <w:tab/>
        <w:t xml:space="preserve">Nevin RL: </w:t>
      </w:r>
      <w:r w:rsidRPr="00123A91">
        <w:rPr>
          <w:b/>
          <w:noProof/>
          <w:sz w:val="18"/>
          <w:szCs w:val="18"/>
        </w:rPr>
        <w:t>Unexpectedly low rates of neuropsychiatric adverse effects associated with mefloquine repurposed for the treatment of glioblast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125</w:t>
      </w:r>
      <w:r w:rsidRPr="00123A91">
        <w:rPr>
          <w:noProof/>
          <w:sz w:val="18"/>
          <w:szCs w:val="18"/>
        </w:rPr>
        <w:t>(8):1384-1385.</w:t>
      </w:r>
    </w:p>
    <w:p w14:paraId="722FAC2C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3.</w:t>
      </w:r>
      <w:r w:rsidRPr="00123A91">
        <w:rPr>
          <w:noProof/>
          <w:sz w:val="18"/>
          <w:szCs w:val="18"/>
        </w:rPr>
        <w:tab/>
        <w:t xml:space="preserve">Maraka S, Groves MD, Mammoser AG, Melguizo‐Gavilanes I, Conrad CA, Tremont‐Lukats IW, Loghin ME, O’Brien BJ, Puduvalli VK, Sulman EP: </w:t>
      </w:r>
      <w:r w:rsidRPr="00123A91">
        <w:rPr>
          <w:b/>
          <w:noProof/>
          <w:sz w:val="18"/>
          <w:szCs w:val="18"/>
        </w:rPr>
        <w:t>Phase 1 lead‐in to a phase 2 factorial study of temozolomide plus memantine, mefloquine, and metformin as postradiation adjuvant therapy for newly diagnosed glioblastom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ancer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125</w:t>
      </w:r>
      <w:r w:rsidRPr="00123A91">
        <w:rPr>
          <w:noProof/>
          <w:sz w:val="18"/>
          <w:szCs w:val="18"/>
        </w:rPr>
        <w:t>(3):424-433.</w:t>
      </w:r>
    </w:p>
    <w:p w14:paraId="059B2620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4.</w:t>
      </w:r>
      <w:r w:rsidRPr="00123A91">
        <w:rPr>
          <w:noProof/>
          <w:sz w:val="18"/>
          <w:szCs w:val="18"/>
        </w:rPr>
        <w:tab/>
        <w:t xml:space="preserve">Krilov LR: </w:t>
      </w:r>
      <w:r w:rsidRPr="00123A91">
        <w:rPr>
          <w:b/>
          <w:noProof/>
          <w:sz w:val="18"/>
          <w:szCs w:val="18"/>
        </w:rPr>
        <w:t>Safety issues related to the administration of ribaviri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ediatr Infect Dis J </w:t>
      </w:r>
      <w:r w:rsidRPr="00123A91">
        <w:rPr>
          <w:noProof/>
          <w:sz w:val="18"/>
          <w:szCs w:val="18"/>
        </w:rPr>
        <w:t xml:space="preserve">2002, </w:t>
      </w:r>
      <w:r w:rsidRPr="00123A91">
        <w:rPr>
          <w:b/>
          <w:noProof/>
          <w:sz w:val="18"/>
          <w:szCs w:val="18"/>
        </w:rPr>
        <w:t>21</w:t>
      </w:r>
      <w:r w:rsidRPr="00123A91">
        <w:rPr>
          <w:noProof/>
          <w:sz w:val="18"/>
          <w:szCs w:val="18"/>
        </w:rPr>
        <w:t>(5):479-481.</w:t>
      </w:r>
    </w:p>
    <w:p w14:paraId="364799B4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5.</w:t>
      </w:r>
      <w:r w:rsidRPr="00123A91">
        <w:rPr>
          <w:noProof/>
          <w:sz w:val="18"/>
          <w:szCs w:val="18"/>
        </w:rPr>
        <w:tab/>
        <w:t>Volpin F, Casaos J, Sesen J, Mangraviti A, Choi J, Gorelick N, Frikeche J, Lott T, Felder R, Scotland SJ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Use of an anti-viral drug, Ribavirin, as an anti-glioblastoma therapeutic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Oncogene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36</w:t>
      </w:r>
      <w:r w:rsidRPr="00123A91">
        <w:rPr>
          <w:noProof/>
          <w:sz w:val="18"/>
          <w:szCs w:val="18"/>
        </w:rPr>
        <w:t>(21):3037-3047.</w:t>
      </w:r>
    </w:p>
    <w:p w14:paraId="7F59BBA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6.</w:t>
      </w:r>
      <w:r w:rsidRPr="00123A91">
        <w:rPr>
          <w:noProof/>
          <w:sz w:val="18"/>
          <w:szCs w:val="18"/>
        </w:rPr>
        <w:tab/>
        <w:t xml:space="preserve">Glue P: </w:t>
      </w:r>
      <w:r w:rsidRPr="00123A91">
        <w:rPr>
          <w:b/>
          <w:noProof/>
          <w:sz w:val="18"/>
          <w:szCs w:val="18"/>
        </w:rPr>
        <w:t>The clinical pharmacology of ribavirin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eminars in liver disease: 1999</w:t>
      </w:r>
      <w:r w:rsidRPr="00123A91">
        <w:rPr>
          <w:noProof/>
          <w:sz w:val="18"/>
          <w:szCs w:val="18"/>
        </w:rPr>
        <w:t>; 1999: 17-24.</w:t>
      </w:r>
    </w:p>
    <w:p w14:paraId="1AEDA53B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7.</w:t>
      </w:r>
      <w:r w:rsidRPr="00123A91">
        <w:rPr>
          <w:noProof/>
          <w:sz w:val="18"/>
          <w:szCs w:val="18"/>
        </w:rPr>
        <w:tab/>
        <w:t>Ochiai Y, Sumi K, Sano E, Yoshimura S, Yamamuro S, Ogino A, Ueda T, Suzuki Y, Nakayama T, Hara H</w:t>
      </w:r>
      <w:r w:rsidRPr="00123A91">
        <w:rPr>
          <w:i/>
          <w:noProof/>
          <w:sz w:val="18"/>
          <w:szCs w:val="18"/>
        </w:rPr>
        <w:t xml:space="preserve"> et al</w:t>
      </w:r>
      <w:r w:rsidRPr="00123A91">
        <w:rPr>
          <w:noProof/>
          <w:sz w:val="18"/>
          <w:szCs w:val="18"/>
        </w:rPr>
        <w:t xml:space="preserve">: </w:t>
      </w:r>
      <w:r w:rsidRPr="00123A91">
        <w:rPr>
          <w:b/>
          <w:noProof/>
          <w:sz w:val="18"/>
          <w:szCs w:val="18"/>
        </w:rPr>
        <w:t>Antitumor effects of ribavirin in combination with TMZ and IFN-beta in malignant glioma cell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Oncol Lett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20</w:t>
      </w:r>
      <w:r w:rsidRPr="00123A91">
        <w:rPr>
          <w:noProof/>
          <w:sz w:val="18"/>
          <w:szCs w:val="18"/>
        </w:rPr>
        <w:t>(5):178.</w:t>
      </w:r>
    </w:p>
    <w:p w14:paraId="58565AC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8.</w:t>
      </w:r>
      <w:r w:rsidRPr="00123A91">
        <w:rPr>
          <w:noProof/>
          <w:sz w:val="18"/>
          <w:szCs w:val="18"/>
        </w:rPr>
        <w:tab/>
        <w:t xml:space="preserve">Chokhawala K, Stevens L: </w:t>
      </w:r>
      <w:r w:rsidRPr="00123A91">
        <w:rPr>
          <w:b/>
          <w:noProof/>
          <w:sz w:val="18"/>
          <w:szCs w:val="18"/>
        </w:rPr>
        <w:t>Antipsychotic medications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7B07E62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09.</w:t>
      </w:r>
      <w:r w:rsidRPr="00123A91">
        <w:rPr>
          <w:noProof/>
          <w:sz w:val="18"/>
          <w:szCs w:val="18"/>
        </w:rPr>
        <w:tab/>
        <w:t xml:space="preserve">Kidron A, Nguyen H: </w:t>
      </w:r>
      <w:r w:rsidRPr="00123A91">
        <w:rPr>
          <w:b/>
          <w:noProof/>
          <w:sz w:val="18"/>
          <w:szCs w:val="18"/>
        </w:rPr>
        <w:t>Phenothiazine</w:t>
      </w:r>
      <w:r w:rsidRPr="00123A91">
        <w:rPr>
          <w:noProof/>
          <w:sz w:val="18"/>
          <w:szCs w:val="18"/>
        </w:rPr>
        <w:t xml:space="preserve">. In: </w:t>
      </w:r>
      <w:r w:rsidRPr="00123A91">
        <w:rPr>
          <w:i/>
          <w:noProof/>
          <w:sz w:val="18"/>
          <w:szCs w:val="18"/>
        </w:rPr>
        <w:t>StatPearls [Internet].</w:t>
      </w:r>
      <w:r w:rsidRPr="00123A91">
        <w:rPr>
          <w:noProof/>
          <w:sz w:val="18"/>
          <w:szCs w:val="18"/>
        </w:rPr>
        <w:t xml:space="preserve"> edn.: StatPearls Publishing; 2022.</w:t>
      </w:r>
    </w:p>
    <w:p w14:paraId="43DEFE8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10.</w:t>
      </w:r>
      <w:r w:rsidRPr="00123A91">
        <w:rPr>
          <w:noProof/>
          <w:sz w:val="18"/>
          <w:szCs w:val="18"/>
        </w:rPr>
        <w:tab/>
        <w:t xml:space="preserve">Wojcikowski J, Boksa J, Daniel WA: </w:t>
      </w:r>
      <w:r w:rsidRPr="00123A91">
        <w:rPr>
          <w:b/>
          <w:noProof/>
          <w:sz w:val="18"/>
          <w:szCs w:val="18"/>
        </w:rPr>
        <w:t>Main contribution of the cytochrome P450 isoenzyme 1A2 (CYP1A2) to N-demethylation and 5-sulfoxidation of the phenothiazine neuroleptic chlorpromazine in human liver--A comparison with other phenothiazin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Biochem Pharmacol </w:t>
      </w:r>
      <w:r w:rsidRPr="00123A91">
        <w:rPr>
          <w:noProof/>
          <w:sz w:val="18"/>
          <w:szCs w:val="18"/>
        </w:rPr>
        <w:t xml:space="preserve">2010, </w:t>
      </w:r>
      <w:r w:rsidRPr="00123A91">
        <w:rPr>
          <w:b/>
          <w:noProof/>
          <w:sz w:val="18"/>
          <w:szCs w:val="18"/>
        </w:rPr>
        <w:t>80</w:t>
      </w:r>
      <w:r w:rsidRPr="00123A91">
        <w:rPr>
          <w:noProof/>
          <w:sz w:val="18"/>
          <w:szCs w:val="18"/>
        </w:rPr>
        <w:t>(8):1252-1259.</w:t>
      </w:r>
    </w:p>
    <w:p w14:paraId="3711FBC3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11.</w:t>
      </w:r>
      <w:r w:rsidRPr="00123A91">
        <w:rPr>
          <w:noProof/>
          <w:sz w:val="18"/>
          <w:szCs w:val="18"/>
        </w:rPr>
        <w:tab/>
        <w:t xml:space="preserve">Siragusa S, Bistas KG, Saadabadi A: </w:t>
      </w:r>
      <w:r w:rsidRPr="00123A91">
        <w:rPr>
          <w:b/>
          <w:noProof/>
          <w:sz w:val="18"/>
          <w:szCs w:val="18"/>
        </w:rPr>
        <w:t>Fluphenazine</w:t>
      </w:r>
      <w:r w:rsidRPr="00123A91">
        <w:rPr>
          <w:noProof/>
          <w:sz w:val="18"/>
          <w:szCs w:val="18"/>
        </w:rPr>
        <w:t>. 2017.</w:t>
      </w:r>
    </w:p>
    <w:p w14:paraId="027C3AF1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12.</w:t>
      </w:r>
      <w:r w:rsidRPr="00123A91">
        <w:rPr>
          <w:noProof/>
          <w:sz w:val="18"/>
          <w:szCs w:val="18"/>
        </w:rPr>
        <w:tab/>
        <w:t xml:space="preserve">Tay JK, Tan CH, Chong SA, Tan EC: </w:t>
      </w:r>
      <w:r w:rsidRPr="00123A91">
        <w:rPr>
          <w:b/>
          <w:noProof/>
          <w:sz w:val="18"/>
          <w:szCs w:val="18"/>
        </w:rPr>
        <w:t>Functional polymorphisms of the cytochrome P450 1A2 (CYP1A2) gene and prolonged QTc interval in schizophrenia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Prog Neuropsychopharmacol Biol Psychiatry </w:t>
      </w:r>
      <w:r w:rsidRPr="00123A91">
        <w:rPr>
          <w:noProof/>
          <w:sz w:val="18"/>
          <w:szCs w:val="18"/>
        </w:rPr>
        <w:t xml:space="preserve">2007, </w:t>
      </w:r>
      <w:r w:rsidRPr="00123A91">
        <w:rPr>
          <w:b/>
          <w:noProof/>
          <w:sz w:val="18"/>
          <w:szCs w:val="18"/>
        </w:rPr>
        <w:t>31</w:t>
      </w:r>
      <w:r w:rsidRPr="00123A91">
        <w:rPr>
          <w:noProof/>
          <w:sz w:val="18"/>
          <w:szCs w:val="18"/>
        </w:rPr>
        <w:t>(6):1297-1302.</w:t>
      </w:r>
    </w:p>
    <w:p w14:paraId="26D69672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13.</w:t>
      </w:r>
      <w:r w:rsidRPr="00123A91">
        <w:rPr>
          <w:noProof/>
          <w:sz w:val="18"/>
          <w:szCs w:val="18"/>
        </w:rPr>
        <w:tab/>
        <w:t xml:space="preserve">Kast RE: </w:t>
      </w:r>
      <w:r w:rsidRPr="00123A91">
        <w:rPr>
          <w:b/>
          <w:noProof/>
          <w:sz w:val="18"/>
          <w:szCs w:val="18"/>
        </w:rPr>
        <w:t>Adding perphenazine to increase effectiveness of standard glioblastoma chemoirradiation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BUON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25</w:t>
      </w:r>
      <w:r w:rsidRPr="00123A91">
        <w:rPr>
          <w:noProof/>
          <w:sz w:val="18"/>
          <w:szCs w:val="18"/>
        </w:rPr>
        <w:t>(4):1676-1686.</w:t>
      </w:r>
    </w:p>
    <w:p w14:paraId="3BC4071F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14.</w:t>
      </w:r>
      <w:r w:rsidRPr="00123A91">
        <w:rPr>
          <w:noProof/>
          <w:sz w:val="18"/>
          <w:szCs w:val="18"/>
        </w:rPr>
        <w:tab/>
        <w:t xml:space="preserve">Dosanjh A, Won CY: </w:t>
      </w:r>
      <w:r w:rsidRPr="00123A91">
        <w:rPr>
          <w:b/>
          <w:noProof/>
          <w:sz w:val="18"/>
          <w:szCs w:val="18"/>
        </w:rPr>
        <w:t>Focus: Allergic Diseases and Type II Immunity: Amlexanox: A Novel Therapeutic for Atopic, Metabolic, and Inflammatory Disease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The Yale journal of biology medicine </w:t>
      </w:r>
      <w:r w:rsidRPr="00123A91">
        <w:rPr>
          <w:noProof/>
          <w:sz w:val="18"/>
          <w:szCs w:val="18"/>
        </w:rPr>
        <w:t xml:space="preserve">2020, </w:t>
      </w:r>
      <w:r w:rsidRPr="00123A91">
        <w:rPr>
          <w:b/>
          <w:noProof/>
          <w:sz w:val="18"/>
          <w:szCs w:val="18"/>
        </w:rPr>
        <w:t>93</w:t>
      </w:r>
      <w:r w:rsidRPr="00123A91">
        <w:rPr>
          <w:noProof/>
          <w:sz w:val="18"/>
          <w:szCs w:val="18"/>
        </w:rPr>
        <w:t>(5):759.</w:t>
      </w:r>
    </w:p>
    <w:p w14:paraId="2A203A16" w14:textId="77777777" w:rsidR="00123A91" w:rsidRPr="00123A91" w:rsidRDefault="00123A91" w:rsidP="00123A91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123A91">
        <w:rPr>
          <w:noProof/>
          <w:sz w:val="18"/>
          <w:szCs w:val="18"/>
        </w:rPr>
        <w:t>215.</w:t>
      </w:r>
      <w:r w:rsidRPr="00123A91">
        <w:rPr>
          <w:noProof/>
          <w:sz w:val="18"/>
          <w:szCs w:val="18"/>
        </w:rPr>
        <w:tab/>
        <w:t xml:space="preserve">Oral EA, Reilly SM, Gomez AV, Meral R, Butz L, Ajluni N, Chenevert TL, Korytnaya E, Neidert AH, Hench R: </w:t>
      </w:r>
      <w:r w:rsidRPr="00123A91">
        <w:rPr>
          <w:b/>
          <w:noProof/>
          <w:sz w:val="18"/>
          <w:szCs w:val="18"/>
        </w:rPr>
        <w:t>Inhibition of IKKɛ and TBK1 improves glucose control in a subset of patients with type 2 diabet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Cell Metab </w:t>
      </w:r>
      <w:r w:rsidRPr="00123A91">
        <w:rPr>
          <w:noProof/>
          <w:sz w:val="18"/>
          <w:szCs w:val="18"/>
        </w:rPr>
        <w:t xml:space="preserve">2017, </w:t>
      </w:r>
      <w:r w:rsidRPr="00123A91">
        <w:rPr>
          <w:b/>
          <w:noProof/>
          <w:sz w:val="18"/>
          <w:szCs w:val="18"/>
        </w:rPr>
        <w:t>26</w:t>
      </w:r>
      <w:r w:rsidRPr="00123A91">
        <w:rPr>
          <w:noProof/>
          <w:sz w:val="18"/>
          <w:szCs w:val="18"/>
        </w:rPr>
        <w:t>(1):157-170. e157.</w:t>
      </w:r>
    </w:p>
    <w:p w14:paraId="6D51E97F" w14:textId="1B936A2A" w:rsidR="00695395" w:rsidRPr="00123A91" w:rsidRDefault="00123A91" w:rsidP="00013C20">
      <w:pPr>
        <w:pStyle w:val="EndNoteBibliography"/>
        <w:ind w:left="720" w:hanging="720"/>
        <w:rPr>
          <w:sz w:val="18"/>
          <w:szCs w:val="18"/>
        </w:rPr>
      </w:pPr>
      <w:r w:rsidRPr="00123A91">
        <w:rPr>
          <w:noProof/>
          <w:sz w:val="18"/>
          <w:szCs w:val="18"/>
        </w:rPr>
        <w:t>216.</w:t>
      </w:r>
      <w:r w:rsidRPr="00123A91">
        <w:rPr>
          <w:noProof/>
          <w:sz w:val="18"/>
          <w:szCs w:val="18"/>
        </w:rPr>
        <w:tab/>
        <w:t xml:space="preserve">Gan X, Wilson MW, Beyett TS, Wen B, Sun D, Larsen SD, Tesmer JJG, Saltiel AR, Showalter HD: </w:t>
      </w:r>
      <w:r w:rsidRPr="00123A91">
        <w:rPr>
          <w:b/>
          <w:noProof/>
          <w:sz w:val="18"/>
          <w:szCs w:val="18"/>
        </w:rPr>
        <w:t>Synthesis of deuterium-labelled amlexanox and its metabolic stability against mouse, rat, and human microsomes</w:t>
      </w:r>
      <w:r w:rsidRPr="00123A91">
        <w:rPr>
          <w:noProof/>
          <w:sz w:val="18"/>
          <w:szCs w:val="18"/>
        </w:rPr>
        <w:t xml:space="preserve">. </w:t>
      </w:r>
      <w:r w:rsidRPr="00123A91">
        <w:rPr>
          <w:i/>
          <w:noProof/>
          <w:sz w:val="18"/>
          <w:szCs w:val="18"/>
        </w:rPr>
        <w:t xml:space="preserve">J Labelled Comp Radiopharm </w:t>
      </w:r>
      <w:r w:rsidRPr="00123A91">
        <w:rPr>
          <w:noProof/>
          <w:sz w:val="18"/>
          <w:szCs w:val="18"/>
        </w:rPr>
        <w:t xml:space="preserve">2019, </w:t>
      </w:r>
      <w:r w:rsidRPr="00123A91">
        <w:rPr>
          <w:b/>
          <w:noProof/>
          <w:sz w:val="18"/>
          <w:szCs w:val="18"/>
        </w:rPr>
        <w:t>62</w:t>
      </w:r>
      <w:r w:rsidRPr="00123A91">
        <w:rPr>
          <w:noProof/>
          <w:sz w:val="18"/>
          <w:szCs w:val="18"/>
        </w:rPr>
        <w:t>(5):202-208.</w:t>
      </w:r>
      <w:r w:rsidR="00695395" w:rsidRPr="00123A91">
        <w:rPr>
          <w:sz w:val="18"/>
          <w:szCs w:val="18"/>
        </w:rPr>
        <w:fldChar w:fldCharType="end"/>
      </w:r>
    </w:p>
    <w:sectPr w:rsidR="00695395" w:rsidRPr="00123A91" w:rsidSect="004122A6">
      <w:pgSz w:w="16838" w:h="11906" w:orient="landscape"/>
      <w:pgMar w:top="1361" w:right="1418" w:bottom="1361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518585" w14:textId="77777777" w:rsidR="00B8264F" w:rsidRDefault="00B8264F" w:rsidP="00604DF8">
      <w:pPr>
        <w:spacing w:after="0" w:line="240" w:lineRule="auto"/>
      </w:pPr>
      <w:r>
        <w:separator/>
      </w:r>
    </w:p>
  </w:endnote>
  <w:endnote w:type="continuationSeparator" w:id="0">
    <w:p w14:paraId="609BF3B0" w14:textId="77777777" w:rsidR="00B8264F" w:rsidRDefault="00B8264F" w:rsidP="00604D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8EAE945" w14:textId="77777777" w:rsidR="00B8264F" w:rsidRDefault="00B8264F" w:rsidP="00604DF8">
      <w:pPr>
        <w:spacing w:after="0" w:line="240" w:lineRule="auto"/>
      </w:pPr>
      <w:r>
        <w:separator/>
      </w:r>
    </w:p>
  </w:footnote>
  <w:footnote w:type="continuationSeparator" w:id="0">
    <w:p w14:paraId="0AC464DA" w14:textId="77777777" w:rsidR="00B8264F" w:rsidRDefault="00B8264F" w:rsidP="00604DF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CA06EA"/>
    <w:multiLevelType w:val="hybridMultilevel"/>
    <w:tmpl w:val="F7AAF8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E753A7"/>
    <w:multiLevelType w:val="hybridMultilevel"/>
    <w:tmpl w:val="0C824562"/>
    <w:lvl w:ilvl="0" w:tplc="39A6E58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CB6206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8F4AD5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286CB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D4E84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CA22D4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48EB4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8160A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3E47D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087C361A"/>
    <w:multiLevelType w:val="hybridMultilevel"/>
    <w:tmpl w:val="0722DC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807CEC"/>
    <w:multiLevelType w:val="hybridMultilevel"/>
    <w:tmpl w:val="93CA1E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3760BD"/>
    <w:multiLevelType w:val="hybridMultilevel"/>
    <w:tmpl w:val="A4E0CE20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877B46"/>
    <w:multiLevelType w:val="multilevel"/>
    <w:tmpl w:val="06EE4CFC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168E7662"/>
    <w:multiLevelType w:val="multilevel"/>
    <w:tmpl w:val="A67C88D2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7" w15:restartNumberingAfterBreak="0">
    <w:nsid w:val="213D4BEF"/>
    <w:multiLevelType w:val="hybridMultilevel"/>
    <w:tmpl w:val="BE3EC0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AB7AA0"/>
    <w:multiLevelType w:val="hybridMultilevel"/>
    <w:tmpl w:val="5CC6A918"/>
    <w:lvl w:ilvl="0" w:tplc="83F6FF8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C5EEAEC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2E6752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86A308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BFE223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F0013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AA69F8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EDA13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74CE0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24B1470F"/>
    <w:multiLevelType w:val="hybridMultilevel"/>
    <w:tmpl w:val="B83449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995714"/>
    <w:multiLevelType w:val="hybridMultilevel"/>
    <w:tmpl w:val="583EC740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30347F90"/>
    <w:multiLevelType w:val="hybridMultilevel"/>
    <w:tmpl w:val="E95CECC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53A2B8C"/>
    <w:multiLevelType w:val="hybridMultilevel"/>
    <w:tmpl w:val="C67039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9CD2051"/>
    <w:multiLevelType w:val="hybridMultilevel"/>
    <w:tmpl w:val="0428E9BA"/>
    <w:lvl w:ilvl="0" w:tplc="2828F89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89859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62244E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4EE9B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B60F1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4C406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3CCFDB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624A1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4F683C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439F657D"/>
    <w:multiLevelType w:val="hybridMultilevel"/>
    <w:tmpl w:val="86EA2A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3C33D3"/>
    <w:multiLevelType w:val="multilevel"/>
    <w:tmpl w:val="A52291D8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6" w15:restartNumberingAfterBreak="0">
    <w:nsid w:val="52AE20C2"/>
    <w:multiLevelType w:val="hybridMultilevel"/>
    <w:tmpl w:val="AFF49338"/>
    <w:lvl w:ilvl="0" w:tplc="470E4C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1EA61B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D60DB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B624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0F234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7527D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8D2856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434C2B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260F26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58213818"/>
    <w:multiLevelType w:val="hybridMultilevel"/>
    <w:tmpl w:val="583EDAE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B8D771F"/>
    <w:multiLevelType w:val="hybridMultilevel"/>
    <w:tmpl w:val="4BA8F0F4"/>
    <w:lvl w:ilvl="0" w:tplc="853259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8E6A2B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CB0210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F446B0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0F0B36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B345DA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D22B86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B42F9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F1AB04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6E993DFA"/>
    <w:multiLevelType w:val="hybridMultilevel"/>
    <w:tmpl w:val="FBDCACC4"/>
    <w:lvl w:ilvl="0" w:tplc="22243B1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0F36ADE"/>
    <w:multiLevelType w:val="hybridMultilevel"/>
    <w:tmpl w:val="2E0040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7984A12"/>
    <w:multiLevelType w:val="hybridMultilevel"/>
    <w:tmpl w:val="787EFD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9580758"/>
    <w:multiLevelType w:val="hybridMultilevel"/>
    <w:tmpl w:val="F4748B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BFF30CB"/>
    <w:multiLevelType w:val="hybridMultilevel"/>
    <w:tmpl w:val="4BB610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D06102E"/>
    <w:multiLevelType w:val="hybridMultilevel"/>
    <w:tmpl w:val="819240BA"/>
    <w:lvl w:ilvl="0" w:tplc="FABCA6D6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24"/>
  </w:num>
  <w:num w:numId="2">
    <w:abstractNumId w:val="19"/>
  </w:num>
  <w:num w:numId="3">
    <w:abstractNumId w:val="0"/>
  </w:num>
  <w:num w:numId="4">
    <w:abstractNumId w:val="2"/>
  </w:num>
  <w:num w:numId="5">
    <w:abstractNumId w:val="3"/>
  </w:num>
  <w:num w:numId="6">
    <w:abstractNumId w:val="23"/>
  </w:num>
  <w:num w:numId="7">
    <w:abstractNumId w:val="11"/>
  </w:num>
  <w:num w:numId="8">
    <w:abstractNumId w:val="20"/>
  </w:num>
  <w:num w:numId="9">
    <w:abstractNumId w:val="22"/>
  </w:num>
  <w:num w:numId="10">
    <w:abstractNumId w:val="12"/>
  </w:num>
  <w:num w:numId="11">
    <w:abstractNumId w:val="21"/>
  </w:num>
  <w:num w:numId="12">
    <w:abstractNumId w:val="14"/>
  </w:num>
  <w:num w:numId="13">
    <w:abstractNumId w:val="9"/>
  </w:num>
  <w:num w:numId="14">
    <w:abstractNumId w:val="5"/>
  </w:num>
  <w:num w:numId="15">
    <w:abstractNumId w:val="15"/>
  </w:num>
  <w:num w:numId="16">
    <w:abstractNumId w:val="6"/>
  </w:num>
  <w:num w:numId="17">
    <w:abstractNumId w:val="13"/>
  </w:num>
  <w:num w:numId="18">
    <w:abstractNumId w:val="18"/>
  </w:num>
  <w:num w:numId="19">
    <w:abstractNumId w:val="8"/>
  </w:num>
  <w:num w:numId="20">
    <w:abstractNumId w:val="1"/>
  </w:num>
  <w:num w:numId="21">
    <w:abstractNumId w:val="16"/>
  </w:num>
  <w:num w:numId="22">
    <w:abstractNumId w:val="7"/>
  </w:num>
  <w:num w:numId="23">
    <w:abstractNumId w:val="17"/>
  </w:num>
  <w:num w:numId="24">
    <w:abstractNumId w:val="4"/>
  </w:num>
  <w:num w:numId="2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pvpv2sqp2ardea9sepxavq9f0z2r0f5sw0&quot;&gt;Library for protocol-Saved&lt;record-ids&gt;&lt;item&gt;2&lt;/item&gt;&lt;item&gt;12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4&lt;/item&gt;&lt;item&gt;275&lt;/item&gt;&lt;item&gt;276&lt;/item&gt;&lt;item&gt;278&lt;/item&gt;&lt;item&gt;280&lt;/item&gt;&lt;item&gt;281&lt;/item&gt;&lt;item&gt;283&lt;/item&gt;&lt;item&gt;284&lt;/item&gt;&lt;item&gt;285&lt;/item&gt;&lt;item&gt;287&lt;/item&gt;&lt;item&gt;288&lt;/item&gt;&lt;item&gt;289&lt;/item&gt;&lt;item&gt;290&lt;/item&gt;&lt;item&gt;291&lt;/item&gt;&lt;item&gt;292&lt;/item&gt;&lt;item&gt;294&lt;/item&gt;&lt;item&gt;295&lt;/item&gt;&lt;item&gt;296&lt;/item&gt;&lt;item&gt;297&lt;/item&gt;&lt;item&gt;298&lt;/item&gt;&lt;item&gt;299&lt;/item&gt;&lt;item&gt;300&lt;/item&gt;&lt;item&gt;301&lt;/item&gt;&lt;item&gt;302&lt;/item&gt;&lt;item&gt;303&lt;/item&gt;&lt;item&gt;304&lt;/item&gt;&lt;item&gt;306&lt;/item&gt;&lt;item&gt;307&lt;/item&gt;&lt;item&gt;308&lt;/item&gt;&lt;item&gt;309&lt;/item&gt;&lt;item&gt;310&lt;/item&gt;&lt;item&gt;311&lt;/item&gt;&lt;item&gt;312&lt;/item&gt;&lt;item&gt;315&lt;/item&gt;&lt;item&gt;317&lt;/item&gt;&lt;item&gt;318&lt;/item&gt;&lt;item&gt;319&lt;/item&gt;&lt;item&gt;320&lt;/item&gt;&lt;item&gt;321&lt;/item&gt;&lt;item&gt;322&lt;/item&gt;&lt;item&gt;323&lt;/item&gt;&lt;item&gt;325&lt;/item&gt;&lt;item&gt;327&lt;/item&gt;&lt;item&gt;328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70&lt;/item&gt;&lt;item&gt;371&lt;/item&gt;&lt;item&gt;372&lt;/item&gt;&lt;item&gt;373&lt;/item&gt;&lt;item&gt;374&lt;/item&gt;&lt;item&gt;376&lt;/item&gt;&lt;item&gt;378&lt;/item&gt;&lt;item&gt;379&lt;/item&gt;&lt;item&gt;382&lt;/item&gt;&lt;item&gt;383&lt;/item&gt;&lt;item&gt;384&lt;/item&gt;&lt;item&gt;401&lt;/item&gt;&lt;item&gt;406&lt;/item&gt;&lt;item&gt;408&lt;/item&gt;&lt;item&gt;409&lt;/item&gt;&lt;item&gt;410&lt;/item&gt;&lt;item&gt;411&lt;/item&gt;&lt;item&gt;412&lt;/item&gt;&lt;item&gt;414&lt;/item&gt;&lt;item&gt;416&lt;/item&gt;&lt;item&gt;418&lt;/item&gt;&lt;item&gt;419&lt;/item&gt;&lt;item&gt;420&lt;/item&gt;&lt;item&gt;425&lt;/item&gt;&lt;item&gt;427&lt;/item&gt;&lt;item&gt;429&lt;/item&gt;&lt;item&gt;430&lt;/item&gt;&lt;item&gt;439&lt;/item&gt;&lt;item&gt;440&lt;/item&gt;&lt;item&gt;441&lt;/item&gt;&lt;item&gt;443&lt;/item&gt;&lt;item&gt;446&lt;/item&gt;&lt;item&gt;457&lt;/item&gt;&lt;item&gt;458&lt;/item&gt;&lt;item&gt;461&lt;/item&gt;&lt;item&gt;462&lt;/item&gt;&lt;item&gt;465&lt;/item&gt;&lt;item&gt;466&lt;/item&gt;&lt;item&gt;467&lt;/item&gt;&lt;item&gt;468&lt;/item&gt;&lt;item&gt;469&lt;/item&gt;&lt;item&gt;470&lt;/item&gt;&lt;item&gt;471&lt;/item&gt;&lt;item&gt;472&lt;/item&gt;&lt;item&gt;473&lt;/item&gt;&lt;item&gt;475&lt;/item&gt;&lt;item&gt;477&lt;/item&gt;&lt;item&gt;478&lt;/item&gt;&lt;item&gt;479&lt;/item&gt;&lt;item&gt;480&lt;/item&gt;&lt;item&gt;493&lt;/item&gt;&lt;item&gt;660&lt;/item&gt;&lt;item&gt;671&lt;/item&gt;&lt;item&gt;7621&lt;/item&gt;&lt;item&gt;7683&lt;/item&gt;&lt;item&gt;7699&lt;/item&gt;&lt;item&gt;7700&lt;/item&gt;&lt;item&gt;7701&lt;/item&gt;&lt;item&gt;7702&lt;/item&gt;&lt;item&gt;7704&lt;/item&gt;&lt;item&gt;7706&lt;/item&gt;&lt;item&gt;7717&lt;/item&gt;&lt;item&gt;7725&lt;/item&gt;&lt;item&gt;7727&lt;/item&gt;&lt;item&gt;7734&lt;/item&gt;&lt;item&gt;7735&lt;/item&gt;&lt;item&gt;7752&lt;/item&gt;&lt;item&gt;7753&lt;/item&gt;&lt;item&gt;7758&lt;/item&gt;&lt;item&gt;7924&lt;/item&gt;&lt;item&gt;7971&lt;/item&gt;&lt;item&gt;8103&lt;/item&gt;&lt;item&gt;8194&lt;/item&gt;&lt;item&gt;8195&lt;/item&gt;&lt;item&gt;8196&lt;/item&gt;&lt;item&gt;8197&lt;/item&gt;&lt;item&gt;8198&lt;/item&gt;&lt;item&gt;8199&lt;/item&gt;&lt;item&gt;8201&lt;/item&gt;&lt;item&gt;8202&lt;/item&gt;&lt;item&gt;8203&lt;/item&gt;&lt;item&gt;8205&lt;/item&gt;&lt;item&gt;8206&lt;/item&gt;&lt;item&gt;8207&lt;/item&gt;&lt;item&gt;8208&lt;/item&gt;&lt;item&gt;8209&lt;/item&gt;&lt;item&gt;8211&lt;/item&gt;&lt;item&gt;8212&lt;/item&gt;&lt;item&gt;8213&lt;/item&gt;&lt;item&gt;8214&lt;/item&gt;&lt;item&gt;8215&lt;/item&gt;&lt;item&gt;8217&lt;/item&gt;&lt;item&gt;8219&lt;/item&gt;&lt;item&gt;8220&lt;/item&gt;&lt;item&gt;8221&lt;/item&gt;&lt;item&gt;8222&lt;/item&gt;&lt;item&gt;8223&lt;/item&gt;&lt;item&gt;8225&lt;/item&gt;&lt;item&gt;8226&lt;/item&gt;&lt;item&gt;8227&lt;/item&gt;&lt;item&gt;8228&lt;/item&gt;&lt;item&gt;8229&lt;/item&gt;&lt;item&gt;8233&lt;/item&gt;&lt;item&gt;8235&lt;/item&gt;&lt;item&gt;8236&lt;/item&gt;&lt;item&gt;8237&lt;/item&gt;&lt;item&gt;8238&lt;/item&gt;&lt;item&gt;8239&lt;/item&gt;&lt;item&gt;8240&lt;/item&gt;&lt;item&gt;8242&lt;/item&gt;&lt;item&gt;8243&lt;/item&gt;&lt;item&gt;8245&lt;/item&gt;&lt;item&gt;8246&lt;/item&gt;&lt;item&gt;8247&lt;/item&gt;&lt;item&gt;8249&lt;/item&gt;&lt;item&gt;8251&lt;/item&gt;&lt;item&gt;8252&lt;/item&gt;&lt;item&gt;8253&lt;/item&gt;&lt;item&gt;8254&lt;/item&gt;&lt;item&gt;8255&lt;/item&gt;&lt;item&gt;8256&lt;/item&gt;&lt;item&gt;8257&lt;/item&gt;&lt;item&gt;8258&lt;/item&gt;&lt;item&gt;8259&lt;/item&gt;&lt;item&gt;8342&lt;/item&gt;&lt;item&gt;8396&lt;/item&gt;&lt;item&gt;8397&lt;/item&gt;&lt;item&gt;8398&lt;/item&gt;&lt;item&gt;8860&lt;/item&gt;&lt;item&gt;8938&lt;/item&gt;&lt;item&gt;8939&lt;/item&gt;&lt;item&gt;8940&lt;/item&gt;&lt;/record-ids&gt;&lt;/item&gt;&lt;/Libraries&gt;"/>
  </w:docVars>
  <w:rsids>
    <w:rsidRoot w:val="00924098"/>
    <w:rsid w:val="00001839"/>
    <w:rsid w:val="00002181"/>
    <w:rsid w:val="00011C0A"/>
    <w:rsid w:val="00013C20"/>
    <w:rsid w:val="00016BAF"/>
    <w:rsid w:val="000207B1"/>
    <w:rsid w:val="00020EB1"/>
    <w:rsid w:val="00024C31"/>
    <w:rsid w:val="00036552"/>
    <w:rsid w:val="000373F8"/>
    <w:rsid w:val="00043D20"/>
    <w:rsid w:val="00047815"/>
    <w:rsid w:val="00047C7D"/>
    <w:rsid w:val="00053629"/>
    <w:rsid w:val="00081F6B"/>
    <w:rsid w:val="0008275C"/>
    <w:rsid w:val="00082BD2"/>
    <w:rsid w:val="00083F72"/>
    <w:rsid w:val="0008560B"/>
    <w:rsid w:val="00091C6A"/>
    <w:rsid w:val="0009241F"/>
    <w:rsid w:val="00095164"/>
    <w:rsid w:val="000B62F5"/>
    <w:rsid w:val="000B7CF2"/>
    <w:rsid w:val="000C5EA1"/>
    <w:rsid w:val="000D00B3"/>
    <w:rsid w:val="000D4DB4"/>
    <w:rsid w:val="000E2C13"/>
    <w:rsid w:val="000E2C59"/>
    <w:rsid w:val="000F419F"/>
    <w:rsid w:val="000F5404"/>
    <w:rsid w:val="001069F5"/>
    <w:rsid w:val="001136E1"/>
    <w:rsid w:val="0011538F"/>
    <w:rsid w:val="00115A75"/>
    <w:rsid w:val="00116AD4"/>
    <w:rsid w:val="0011798D"/>
    <w:rsid w:val="0012023E"/>
    <w:rsid w:val="00123A91"/>
    <w:rsid w:val="0014018C"/>
    <w:rsid w:val="00143144"/>
    <w:rsid w:val="00152280"/>
    <w:rsid w:val="00170BC4"/>
    <w:rsid w:val="00171250"/>
    <w:rsid w:val="0017204F"/>
    <w:rsid w:val="00174C4F"/>
    <w:rsid w:val="00176534"/>
    <w:rsid w:val="00181B0A"/>
    <w:rsid w:val="00190A4F"/>
    <w:rsid w:val="00192840"/>
    <w:rsid w:val="001A3B2A"/>
    <w:rsid w:val="001A6596"/>
    <w:rsid w:val="001A742B"/>
    <w:rsid w:val="001B009C"/>
    <w:rsid w:val="001C2D68"/>
    <w:rsid w:val="001C49DD"/>
    <w:rsid w:val="001D70F4"/>
    <w:rsid w:val="001E6F7D"/>
    <w:rsid w:val="001F3FCA"/>
    <w:rsid w:val="001F72F7"/>
    <w:rsid w:val="00202AE2"/>
    <w:rsid w:val="002153FE"/>
    <w:rsid w:val="002220E3"/>
    <w:rsid w:val="002307AC"/>
    <w:rsid w:val="002443C0"/>
    <w:rsid w:val="00246204"/>
    <w:rsid w:val="002535BE"/>
    <w:rsid w:val="00254DD9"/>
    <w:rsid w:val="00257C24"/>
    <w:rsid w:val="0026532E"/>
    <w:rsid w:val="0026799B"/>
    <w:rsid w:val="00270318"/>
    <w:rsid w:val="002719C6"/>
    <w:rsid w:val="00271B74"/>
    <w:rsid w:val="00276D9B"/>
    <w:rsid w:val="00281471"/>
    <w:rsid w:val="00281A73"/>
    <w:rsid w:val="00281C2C"/>
    <w:rsid w:val="00283C47"/>
    <w:rsid w:val="00292088"/>
    <w:rsid w:val="002B4450"/>
    <w:rsid w:val="002B6A67"/>
    <w:rsid w:val="002C2F4B"/>
    <w:rsid w:val="002C5B4D"/>
    <w:rsid w:val="002D7523"/>
    <w:rsid w:val="002E47EC"/>
    <w:rsid w:val="002F2841"/>
    <w:rsid w:val="002F5A3A"/>
    <w:rsid w:val="002F63F0"/>
    <w:rsid w:val="002F6629"/>
    <w:rsid w:val="002F6816"/>
    <w:rsid w:val="00307BB7"/>
    <w:rsid w:val="003216A3"/>
    <w:rsid w:val="0032457F"/>
    <w:rsid w:val="00325979"/>
    <w:rsid w:val="0033186C"/>
    <w:rsid w:val="00332EC8"/>
    <w:rsid w:val="00337573"/>
    <w:rsid w:val="0034089D"/>
    <w:rsid w:val="003435C1"/>
    <w:rsid w:val="00346DA3"/>
    <w:rsid w:val="0034708E"/>
    <w:rsid w:val="0035195F"/>
    <w:rsid w:val="00352AC9"/>
    <w:rsid w:val="003537CB"/>
    <w:rsid w:val="003556B8"/>
    <w:rsid w:val="00355A68"/>
    <w:rsid w:val="003609CC"/>
    <w:rsid w:val="00361ED3"/>
    <w:rsid w:val="003644FB"/>
    <w:rsid w:val="00364ED1"/>
    <w:rsid w:val="00370FC6"/>
    <w:rsid w:val="00385018"/>
    <w:rsid w:val="00392D15"/>
    <w:rsid w:val="00397CE2"/>
    <w:rsid w:val="00397D19"/>
    <w:rsid w:val="003A0785"/>
    <w:rsid w:val="003A0C2A"/>
    <w:rsid w:val="003A1390"/>
    <w:rsid w:val="003A14E5"/>
    <w:rsid w:val="003A1C5A"/>
    <w:rsid w:val="003A2233"/>
    <w:rsid w:val="003A3EC9"/>
    <w:rsid w:val="003A6A81"/>
    <w:rsid w:val="003B229A"/>
    <w:rsid w:val="003C1020"/>
    <w:rsid w:val="003C4817"/>
    <w:rsid w:val="003D1C24"/>
    <w:rsid w:val="003D3DEC"/>
    <w:rsid w:val="003D521C"/>
    <w:rsid w:val="003E2410"/>
    <w:rsid w:val="003F0E31"/>
    <w:rsid w:val="003F1B1C"/>
    <w:rsid w:val="0041213F"/>
    <w:rsid w:val="004122A6"/>
    <w:rsid w:val="00412FAE"/>
    <w:rsid w:val="004152D2"/>
    <w:rsid w:val="00415650"/>
    <w:rsid w:val="004221F7"/>
    <w:rsid w:val="004236AA"/>
    <w:rsid w:val="00437443"/>
    <w:rsid w:val="00440154"/>
    <w:rsid w:val="00447F96"/>
    <w:rsid w:val="00454CF4"/>
    <w:rsid w:val="00457EBA"/>
    <w:rsid w:val="00457F01"/>
    <w:rsid w:val="00460FFD"/>
    <w:rsid w:val="0046434E"/>
    <w:rsid w:val="00464D64"/>
    <w:rsid w:val="004A1356"/>
    <w:rsid w:val="004A260B"/>
    <w:rsid w:val="004A7A9A"/>
    <w:rsid w:val="004B1DD8"/>
    <w:rsid w:val="004B2E56"/>
    <w:rsid w:val="004C2722"/>
    <w:rsid w:val="004E7DC1"/>
    <w:rsid w:val="004F04F7"/>
    <w:rsid w:val="004F178A"/>
    <w:rsid w:val="00500049"/>
    <w:rsid w:val="005126D6"/>
    <w:rsid w:val="00517228"/>
    <w:rsid w:val="0052629C"/>
    <w:rsid w:val="00526C13"/>
    <w:rsid w:val="00527947"/>
    <w:rsid w:val="005341C6"/>
    <w:rsid w:val="00536B8C"/>
    <w:rsid w:val="00536C71"/>
    <w:rsid w:val="00545FA6"/>
    <w:rsid w:val="0056230F"/>
    <w:rsid w:val="00562511"/>
    <w:rsid w:val="005636B0"/>
    <w:rsid w:val="00563FA6"/>
    <w:rsid w:val="0056523F"/>
    <w:rsid w:val="00567182"/>
    <w:rsid w:val="005751BE"/>
    <w:rsid w:val="00585286"/>
    <w:rsid w:val="00586B28"/>
    <w:rsid w:val="00587B8B"/>
    <w:rsid w:val="005A2533"/>
    <w:rsid w:val="005A5843"/>
    <w:rsid w:val="005A7B77"/>
    <w:rsid w:val="005B113F"/>
    <w:rsid w:val="005B48F9"/>
    <w:rsid w:val="005C3949"/>
    <w:rsid w:val="005C40C7"/>
    <w:rsid w:val="005D5317"/>
    <w:rsid w:val="005E28A7"/>
    <w:rsid w:val="005E3FE6"/>
    <w:rsid w:val="005E5370"/>
    <w:rsid w:val="005E6DB4"/>
    <w:rsid w:val="005F0A2F"/>
    <w:rsid w:val="005F2FED"/>
    <w:rsid w:val="005F589B"/>
    <w:rsid w:val="005F65B5"/>
    <w:rsid w:val="00602BEA"/>
    <w:rsid w:val="00604DF8"/>
    <w:rsid w:val="00611E4B"/>
    <w:rsid w:val="00615894"/>
    <w:rsid w:val="00616349"/>
    <w:rsid w:val="0062625D"/>
    <w:rsid w:val="00630EEC"/>
    <w:rsid w:val="00632498"/>
    <w:rsid w:val="0063554D"/>
    <w:rsid w:val="00635C3C"/>
    <w:rsid w:val="006376DC"/>
    <w:rsid w:val="00642CB3"/>
    <w:rsid w:val="00643AA0"/>
    <w:rsid w:val="0065545F"/>
    <w:rsid w:val="00663507"/>
    <w:rsid w:val="00663FE1"/>
    <w:rsid w:val="00664F9E"/>
    <w:rsid w:val="00672538"/>
    <w:rsid w:val="0067665F"/>
    <w:rsid w:val="006820E9"/>
    <w:rsid w:val="0069072F"/>
    <w:rsid w:val="006932BD"/>
    <w:rsid w:val="00695395"/>
    <w:rsid w:val="00697580"/>
    <w:rsid w:val="006A0803"/>
    <w:rsid w:val="006A15CD"/>
    <w:rsid w:val="006A687F"/>
    <w:rsid w:val="006B1DBE"/>
    <w:rsid w:val="006B3643"/>
    <w:rsid w:val="006C293B"/>
    <w:rsid w:val="006C3E7B"/>
    <w:rsid w:val="006C6B50"/>
    <w:rsid w:val="006D3829"/>
    <w:rsid w:val="006D47DE"/>
    <w:rsid w:val="006E1ACA"/>
    <w:rsid w:val="006E7F60"/>
    <w:rsid w:val="0071288F"/>
    <w:rsid w:val="0071480C"/>
    <w:rsid w:val="0071743A"/>
    <w:rsid w:val="00720C0F"/>
    <w:rsid w:val="0072201A"/>
    <w:rsid w:val="0072683D"/>
    <w:rsid w:val="00733B67"/>
    <w:rsid w:val="00740FF8"/>
    <w:rsid w:val="0074684E"/>
    <w:rsid w:val="007528C4"/>
    <w:rsid w:val="007530A1"/>
    <w:rsid w:val="00753E19"/>
    <w:rsid w:val="00764C0D"/>
    <w:rsid w:val="00766DEC"/>
    <w:rsid w:val="0077196C"/>
    <w:rsid w:val="00775A91"/>
    <w:rsid w:val="00790A1C"/>
    <w:rsid w:val="00791F81"/>
    <w:rsid w:val="00795844"/>
    <w:rsid w:val="007A3763"/>
    <w:rsid w:val="007B12A9"/>
    <w:rsid w:val="007B543C"/>
    <w:rsid w:val="007B617D"/>
    <w:rsid w:val="007B79FD"/>
    <w:rsid w:val="007C487F"/>
    <w:rsid w:val="007D118E"/>
    <w:rsid w:val="007D144E"/>
    <w:rsid w:val="007D456F"/>
    <w:rsid w:val="007D4C17"/>
    <w:rsid w:val="007D59F1"/>
    <w:rsid w:val="007E5795"/>
    <w:rsid w:val="007F21AB"/>
    <w:rsid w:val="007F5887"/>
    <w:rsid w:val="00812958"/>
    <w:rsid w:val="00815784"/>
    <w:rsid w:val="00834EC9"/>
    <w:rsid w:val="0083592D"/>
    <w:rsid w:val="008361B2"/>
    <w:rsid w:val="0084163B"/>
    <w:rsid w:val="00846BA5"/>
    <w:rsid w:val="00846ED2"/>
    <w:rsid w:val="00852AF6"/>
    <w:rsid w:val="008548FE"/>
    <w:rsid w:val="008612F2"/>
    <w:rsid w:val="008701B4"/>
    <w:rsid w:val="00871251"/>
    <w:rsid w:val="00871F17"/>
    <w:rsid w:val="008731FD"/>
    <w:rsid w:val="00873913"/>
    <w:rsid w:val="00875B93"/>
    <w:rsid w:val="00891079"/>
    <w:rsid w:val="00896225"/>
    <w:rsid w:val="008A21A6"/>
    <w:rsid w:val="008A2C8B"/>
    <w:rsid w:val="008A652F"/>
    <w:rsid w:val="008C20D0"/>
    <w:rsid w:val="008D2264"/>
    <w:rsid w:val="008E2945"/>
    <w:rsid w:val="008E575E"/>
    <w:rsid w:val="008E7AF6"/>
    <w:rsid w:val="008F0B56"/>
    <w:rsid w:val="009034FF"/>
    <w:rsid w:val="00912D90"/>
    <w:rsid w:val="00912ED7"/>
    <w:rsid w:val="009178CC"/>
    <w:rsid w:val="00923324"/>
    <w:rsid w:val="00924098"/>
    <w:rsid w:val="00924B63"/>
    <w:rsid w:val="00941895"/>
    <w:rsid w:val="00945A68"/>
    <w:rsid w:val="00947110"/>
    <w:rsid w:val="00950082"/>
    <w:rsid w:val="00953607"/>
    <w:rsid w:val="00953888"/>
    <w:rsid w:val="00960D50"/>
    <w:rsid w:val="00965911"/>
    <w:rsid w:val="00973A03"/>
    <w:rsid w:val="00992516"/>
    <w:rsid w:val="00992CB0"/>
    <w:rsid w:val="00996659"/>
    <w:rsid w:val="009A0890"/>
    <w:rsid w:val="009A282A"/>
    <w:rsid w:val="009A5850"/>
    <w:rsid w:val="009B2B68"/>
    <w:rsid w:val="009B3B68"/>
    <w:rsid w:val="009B5E75"/>
    <w:rsid w:val="009C01A1"/>
    <w:rsid w:val="009C1DA1"/>
    <w:rsid w:val="009C217F"/>
    <w:rsid w:val="009C4F9A"/>
    <w:rsid w:val="009C5E15"/>
    <w:rsid w:val="009C7B88"/>
    <w:rsid w:val="009D71A7"/>
    <w:rsid w:val="009E05C4"/>
    <w:rsid w:val="009E41FC"/>
    <w:rsid w:val="009E5971"/>
    <w:rsid w:val="009E6E49"/>
    <w:rsid w:val="009F6D50"/>
    <w:rsid w:val="00A0141D"/>
    <w:rsid w:val="00A02443"/>
    <w:rsid w:val="00A02B21"/>
    <w:rsid w:val="00A1378A"/>
    <w:rsid w:val="00A228E8"/>
    <w:rsid w:val="00A23855"/>
    <w:rsid w:val="00A26476"/>
    <w:rsid w:val="00A266F3"/>
    <w:rsid w:val="00A26883"/>
    <w:rsid w:val="00A31AAF"/>
    <w:rsid w:val="00A34E3D"/>
    <w:rsid w:val="00A36108"/>
    <w:rsid w:val="00A37888"/>
    <w:rsid w:val="00A4108A"/>
    <w:rsid w:val="00A412B2"/>
    <w:rsid w:val="00A65677"/>
    <w:rsid w:val="00A74810"/>
    <w:rsid w:val="00A77479"/>
    <w:rsid w:val="00A813CB"/>
    <w:rsid w:val="00A83413"/>
    <w:rsid w:val="00A84831"/>
    <w:rsid w:val="00A91AAA"/>
    <w:rsid w:val="00A955E4"/>
    <w:rsid w:val="00AB1992"/>
    <w:rsid w:val="00AB678C"/>
    <w:rsid w:val="00AB7253"/>
    <w:rsid w:val="00AB7391"/>
    <w:rsid w:val="00AC02D2"/>
    <w:rsid w:val="00AC4533"/>
    <w:rsid w:val="00AD0F54"/>
    <w:rsid w:val="00AE40FC"/>
    <w:rsid w:val="00B00C07"/>
    <w:rsid w:val="00B03EEB"/>
    <w:rsid w:val="00B03FE3"/>
    <w:rsid w:val="00B05338"/>
    <w:rsid w:val="00B068E4"/>
    <w:rsid w:val="00B07023"/>
    <w:rsid w:val="00B17860"/>
    <w:rsid w:val="00B254E6"/>
    <w:rsid w:val="00B27AE5"/>
    <w:rsid w:val="00B32DCC"/>
    <w:rsid w:val="00B36A97"/>
    <w:rsid w:val="00B47A08"/>
    <w:rsid w:val="00B501E9"/>
    <w:rsid w:val="00B5256D"/>
    <w:rsid w:val="00B5360B"/>
    <w:rsid w:val="00B5431B"/>
    <w:rsid w:val="00B62318"/>
    <w:rsid w:val="00B65155"/>
    <w:rsid w:val="00B67A5E"/>
    <w:rsid w:val="00B81F9E"/>
    <w:rsid w:val="00B8264F"/>
    <w:rsid w:val="00B917D6"/>
    <w:rsid w:val="00B91F6A"/>
    <w:rsid w:val="00B933E0"/>
    <w:rsid w:val="00B96D7A"/>
    <w:rsid w:val="00BA2608"/>
    <w:rsid w:val="00BA5A32"/>
    <w:rsid w:val="00BA6782"/>
    <w:rsid w:val="00BA7FD2"/>
    <w:rsid w:val="00BB11C3"/>
    <w:rsid w:val="00BB13B6"/>
    <w:rsid w:val="00BB30B2"/>
    <w:rsid w:val="00BB3BD9"/>
    <w:rsid w:val="00BB4961"/>
    <w:rsid w:val="00BB67C5"/>
    <w:rsid w:val="00BC3525"/>
    <w:rsid w:val="00BC4999"/>
    <w:rsid w:val="00BD30F5"/>
    <w:rsid w:val="00BD7308"/>
    <w:rsid w:val="00BE30A1"/>
    <w:rsid w:val="00BE5357"/>
    <w:rsid w:val="00BE59D4"/>
    <w:rsid w:val="00BE74BC"/>
    <w:rsid w:val="00BF2458"/>
    <w:rsid w:val="00BF56D7"/>
    <w:rsid w:val="00BF636A"/>
    <w:rsid w:val="00BF6451"/>
    <w:rsid w:val="00BF7179"/>
    <w:rsid w:val="00C02F1A"/>
    <w:rsid w:val="00C04F77"/>
    <w:rsid w:val="00C127A2"/>
    <w:rsid w:val="00C12EDF"/>
    <w:rsid w:val="00C13687"/>
    <w:rsid w:val="00C23481"/>
    <w:rsid w:val="00C23DD7"/>
    <w:rsid w:val="00C2449A"/>
    <w:rsid w:val="00C356B7"/>
    <w:rsid w:val="00C4246D"/>
    <w:rsid w:val="00C54940"/>
    <w:rsid w:val="00C61765"/>
    <w:rsid w:val="00C70732"/>
    <w:rsid w:val="00C80275"/>
    <w:rsid w:val="00C81FBC"/>
    <w:rsid w:val="00C82EF7"/>
    <w:rsid w:val="00C83BE5"/>
    <w:rsid w:val="00C96040"/>
    <w:rsid w:val="00CA2879"/>
    <w:rsid w:val="00CA3CC4"/>
    <w:rsid w:val="00CA5B4C"/>
    <w:rsid w:val="00CB0C08"/>
    <w:rsid w:val="00CB2EF2"/>
    <w:rsid w:val="00CC3B79"/>
    <w:rsid w:val="00CC7EAA"/>
    <w:rsid w:val="00D13D69"/>
    <w:rsid w:val="00D1705E"/>
    <w:rsid w:val="00D27E1C"/>
    <w:rsid w:val="00D35B80"/>
    <w:rsid w:val="00D35E5D"/>
    <w:rsid w:val="00D437F2"/>
    <w:rsid w:val="00D47466"/>
    <w:rsid w:val="00D478F7"/>
    <w:rsid w:val="00D513B3"/>
    <w:rsid w:val="00D54F76"/>
    <w:rsid w:val="00D57011"/>
    <w:rsid w:val="00D621FB"/>
    <w:rsid w:val="00D718DF"/>
    <w:rsid w:val="00D732A7"/>
    <w:rsid w:val="00D76248"/>
    <w:rsid w:val="00D80763"/>
    <w:rsid w:val="00D82AC3"/>
    <w:rsid w:val="00D831C8"/>
    <w:rsid w:val="00D91097"/>
    <w:rsid w:val="00D929C4"/>
    <w:rsid w:val="00D9446D"/>
    <w:rsid w:val="00D97288"/>
    <w:rsid w:val="00DA0FCF"/>
    <w:rsid w:val="00DA1EB2"/>
    <w:rsid w:val="00DA5DDA"/>
    <w:rsid w:val="00DB72AE"/>
    <w:rsid w:val="00DC37E3"/>
    <w:rsid w:val="00DC3832"/>
    <w:rsid w:val="00DC7EAB"/>
    <w:rsid w:val="00DD55BD"/>
    <w:rsid w:val="00DD5C44"/>
    <w:rsid w:val="00DD721C"/>
    <w:rsid w:val="00DE2961"/>
    <w:rsid w:val="00DE42D5"/>
    <w:rsid w:val="00DE5D4C"/>
    <w:rsid w:val="00DF068C"/>
    <w:rsid w:val="00DF0AD1"/>
    <w:rsid w:val="00DF3E14"/>
    <w:rsid w:val="00E0405D"/>
    <w:rsid w:val="00E05E83"/>
    <w:rsid w:val="00E0639C"/>
    <w:rsid w:val="00E22068"/>
    <w:rsid w:val="00E26842"/>
    <w:rsid w:val="00E324CF"/>
    <w:rsid w:val="00E345B0"/>
    <w:rsid w:val="00E37C86"/>
    <w:rsid w:val="00E416B4"/>
    <w:rsid w:val="00E43B2D"/>
    <w:rsid w:val="00E51A63"/>
    <w:rsid w:val="00E559E2"/>
    <w:rsid w:val="00E634F8"/>
    <w:rsid w:val="00E6387B"/>
    <w:rsid w:val="00E756BC"/>
    <w:rsid w:val="00E852AD"/>
    <w:rsid w:val="00E91360"/>
    <w:rsid w:val="00E91E0F"/>
    <w:rsid w:val="00E93EFF"/>
    <w:rsid w:val="00E9661C"/>
    <w:rsid w:val="00EA5448"/>
    <w:rsid w:val="00EB1BDB"/>
    <w:rsid w:val="00EB78A7"/>
    <w:rsid w:val="00EB7CAE"/>
    <w:rsid w:val="00EC0772"/>
    <w:rsid w:val="00ED094D"/>
    <w:rsid w:val="00ED3EE2"/>
    <w:rsid w:val="00EE4258"/>
    <w:rsid w:val="00EE4548"/>
    <w:rsid w:val="00EF4CFB"/>
    <w:rsid w:val="00F03E05"/>
    <w:rsid w:val="00F041FD"/>
    <w:rsid w:val="00F106D7"/>
    <w:rsid w:val="00F12671"/>
    <w:rsid w:val="00F158B8"/>
    <w:rsid w:val="00F205A9"/>
    <w:rsid w:val="00F375CD"/>
    <w:rsid w:val="00F37CF3"/>
    <w:rsid w:val="00F4639D"/>
    <w:rsid w:val="00F464DB"/>
    <w:rsid w:val="00F502FB"/>
    <w:rsid w:val="00F52D98"/>
    <w:rsid w:val="00F559C1"/>
    <w:rsid w:val="00F57292"/>
    <w:rsid w:val="00F60AE9"/>
    <w:rsid w:val="00F61FF1"/>
    <w:rsid w:val="00F63661"/>
    <w:rsid w:val="00F81C1A"/>
    <w:rsid w:val="00F853DF"/>
    <w:rsid w:val="00F90065"/>
    <w:rsid w:val="00F92AE9"/>
    <w:rsid w:val="00F92CA1"/>
    <w:rsid w:val="00FA03CA"/>
    <w:rsid w:val="00FA208E"/>
    <w:rsid w:val="00FA2F82"/>
    <w:rsid w:val="00FB6EE8"/>
    <w:rsid w:val="00FC0493"/>
    <w:rsid w:val="00FC46CB"/>
    <w:rsid w:val="00FC4D25"/>
    <w:rsid w:val="00FC676D"/>
    <w:rsid w:val="00FE4DF0"/>
    <w:rsid w:val="00FE54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8F529B0"/>
  <w15:chartTrackingRefBased/>
  <w15:docId w15:val="{47350351-3B75-458C-9D54-E0A749DD0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C3949"/>
    <w:pPr>
      <w:spacing w:after="200" w:line="480" w:lineRule="auto"/>
      <w:contextualSpacing/>
    </w:pPr>
    <w:rPr>
      <w:rFonts w:ascii="Times New Roman" w:eastAsia="Calibri" w:hAnsi="Times New Roman" w:cs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C3949"/>
    <w:pPr>
      <w:keepNext/>
      <w:keepLines/>
      <w:spacing w:before="480" w:after="0"/>
      <w:outlineLvl w:val="0"/>
    </w:pPr>
    <w:rPr>
      <w:rFonts w:eastAsia="Times New Roman"/>
      <w:b/>
      <w:bCs/>
      <w:sz w:val="40"/>
      <w:szCs w:val="40"/>
    </w:rPr>
  </w:style>
  <w:style w:type="paragraph" w:styleId="Heading2">
    <w:name w:val="heading 2"/>
    <w:basedOn w:val="Normal"/>
    <w:link w:val="Heading2Char"/>
    <w:uiPriority w:val="9"/>
    <w:qFormat/>
    <w:rsid w:val="005C3949"/>
    <w:pPr>
      <w:spacing w:before="100" w:beforeAutospacing="1" w:after="100" w:afterAutospacing="1"/>
      <w:outlineLvl w:val="1"/>
    </w:pPr>
    <w:rPr>
      <w:rFonts w:eastAsia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C3949"/>
    <w:pPr>
      <w:keepNext/>
      <w:keepLines/>
      <w:spacing w:before="200" w:after="0"/>
      <w:outlineLvl w:val="2"/>
    </w:pPr>
    <w:rPr>
      <w:rFonts w:eastAsia="Times New Roman"/>
      <w:b/>
      <w:bCs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C3949"/>
    <w:pPr>
      <w:keepNext/>
      <w:spacing w:before="240" w:after="60"/>
      <w:outlineLvl w:val="3"/>
    </w:pPr>
    <w:rPr>
      <w:rFonts w:ascii="Calibri" w:eastAsia="Times New Roman" w:hAnsi="Calibr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C3949"/>
    <w:rPr>
      <w:rFonts w:ascii="Times New Roman" w:eastAsia="Times New Roman" w:hAnsi="Times New Roman" w:cs="Times New Roman"/>
      <w:b/>
      <w:bCs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C3949"/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5C3949"/>
    <w:rPr>
      <w:rFonts w:ascii="Times New Roman" w:eastAsia="Times New Roman" w:hAnsi="Times New Roman" w:cs="Times New Roman"/>
      <w:b/>
      <w:bCs/>
      <w:sz w:val="24"/>
      <w:szCs w:val="32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5C3949"/>
    <w:rPr>
      <w:rFonts w:ascii="Calibri" w:eastAsia="Times New Roman" w:hAnsi="Calibri" w:cs="Times New Roman"/>
      <w:b/>
      <w:bCs/>
      <w:sz w:val="28"/>
      <w:szCs w:val="28"/>
      <w:lang w:val="en-US"/>
    </w:rPr>
  </w:style>
  <w:style w:type="paragraph" w:styleId="NormalWeb">
    <w:name w:val="Normal (Web)"/>
    <w:basedOn w:val="Normal"/>
    <w:uiPriority w:val="99"/>
    <w:semiHidden/>
    <w:unhideWhenUsed/>
    <w:rsid w:val="005C3949"/>
    <w:pPr>
      <w:spacing w:before="100" w:beforeAutospacing="1" w:after="100" w:afterAutospacing="1"/>
    </w:pPr>
    <w:rPr>
      <w:rFonts w:eastAsia="Times New Roman"/>
    </w:rPr>
  </w:style>
  <w:style w:type="character" w:customStyle="1" w:styleId="apple-converted-space">
    <w:name w:val="apple-converted-space"/>
    <w:basedOn w:val="DefaultParagraphFont"/>
    <w:rsid w:val="005C3949"/>
  </w:style>
  <w:style w:type="character" w:styleId="Strong">
    <w:name w:val="Strong"/>
    <w:basedOn w:val="DefaultParagraphFont"/>
    <w:uiPriority w:val="22"/>
    <w:qFormat/>
    <w:rsid w:val="005C3949"/>
    <w:rPr>
      <w:b/>
      <w:bCs/>
    </w:rPr>
  </w:style>
  <w:style w:type="paragraph" w:styleId="Footer">
    <w:name w:val="footer"/>
    <w:basedOn w:val="Normal"/>
    <w:link w:val="FooterChar"/>
    <w:uiPriority w:val="99"/>
    <w:rsid w:val="005C394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C3949"/>
    <w:rPr>
      <w:rFonts w:ascii="Times New Roman" w:eastAsia="Calibri" w:hAnsi="Times New Roman" w:cs="Times New Roman"/>
      <w:sz w:val="24"/>
      <w:lang w:val="en-US"/>
    </w:rPr>
  </w:style>
  <w:style w:type="character" w:styleId="PageNumber">
    <w:name w:val="page number"/>
    <w:basedOn w:val="DefaultParagraphFont"/>
    <w:rsid w:val="005C3949"/>
  </w:style>
  <w:style w:type="paragraph" w:styleId="BalloonText">
    <w:name w:val="Balloon Text"/>
    <w:basedOn w:val="Normal"/>
    <w:link w:val="BalloonTextChar"/>
    <w:uiPriority w:val="99"/>
    <w:semiHidden/>
    <w:unhideWhenUsed/>
    <w:rsid w:val="005C394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3949"/>
    <w:rPr>
      <w:rFonts w:ascii="Tahoma" w:eastAsia="Calibri" w:hAnsi="Tahoma" w:cs="Tahoma"/>
      <w:sz w:val="16"/>
      <w:szCs w:val="16"/>
      <w:lang w:val="en-US"/>
    </w:rPr>
  </w:style>
  <w:style w:type="character" w:styleId="CommentReference">
    <w:name w:val="annotation reference"/>
    <w:uiPriority w:val="99"/>
    <w:semiHidden/>
    <w:unhideWhenUsed/>
    <w:rsid w:val="005C39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3949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3949"/>
    <w:rPr>
      <w:rFonts w:ascii="Times New Roman" w:eastAsia="Calibri" w:hAnsi="Times New Roman" w:cs="Times New Roman"/>
      <w:sz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39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3949"/>
    <w:rPr>
      <w:rFonts w:ascii="Times New Roman" w:eastAsia="Calibri" w:hAnsi="Times New Roman" w:cs="Times New Roman"/>
      <w:b/>
      <w:bCs/>
      <w:sz w:val="20"/>
      <w:lang w:val="en-US"/>
    </w:rPr>
  </w:style>
  <w:style w:type="character" w:styleId="Hyperlink">
    <w:name w:val="Hyperlink"/>
    <w:uiPriority w:val="99"/>
    <w:unhideWhenUsed/>
    <w:rsid w:val="005C3949"/>
    <w:rPr>
      <w:color w:val="0000FF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5C3949"/>
    <w:pPr>
      <w:spacing w:before="240" w:after="60"/>
      <w:jc w:val="center"/>
      <w:outlineLvl w:val="0"/>
    </w:pPr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5C3949"/>
    <w:rPr>
      <w:rFonts w:ascii="Cambria" w:eastAsia="Times New Roman" w:hAnsi="Cambria" w:cs="Times New Roman"/>
      <w:b/>
      <w:bCs/>
      <w:kern w:val="28"/>
      <w:sz w:val="32"/>
      <w:szCs w:val="32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5C3949"/>
    <w:pPr>
      <w:spacing w:line="276" w:lineRule="auto"/>
      <w:contextualSpacing w:val="0"/>
    </w:pPr>
    <w:rPr>
      <w:rFonts w:ascii="Calibri" w:eastAsia="MS Mincho" w:hAnsi="Calibri" w:cs="Arial"/>
      <w:i/>
      <w:iCs/>
      <w:color w:val="000000"/>
      <w:sz w:val="22"/>
      <w:lang w:eastAsia="ja-JP"/>
    </w:rPr>
  </w:style>
  <w:style w:type="character" w:customStyle="1" w:styleId="QuoteChar">
    <w:name w:val="Quote Char"/>
    <w:basedOn w:val="DefaultParagraphFont"/>
    <w:link w:val="Quote"/>
    <w:uiPriority w:val="29"/>
    <w:rsid w:val="005C3949"/>
    <w:rPr>
      <w:rFonts w:ascii="Calibri" w:eastAsia="MS Mincho" w:hAnsi="Calibri" w:cs="Arial"/>
      <w:i/>
      <w:iCs/>
      <w:color w:val="000000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5C394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C3949"/>
    <w:rPr>
      <w:rFonts w:ascii="Times New Roman" w:eastAsia="Calibri" w:hAnsi="Times New Roman" w:cs="Times New Roman"/>
      <w:sz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5C3949"/>
    <w:pPr>
      <w:spacing w:after="0"/>
      <w:jc w:val="center"/>
    </w:pPr>
  </w:style>
  <w:style w:type="character" w:customStyle="1" w:styleId="EndNoteBibliographyTitleChar">
    <w:name w:val="EndNote Bibliography Title Char"/>
    <w:link w:val="EndNoteBibliographyTitle"/>
    <w:rsid w:val="005C3949"/>
    <w:rPr>
      <w:rFonts w:ascii="Times New Roman" w:eastAsia="Calibri" w:hAnsi="Times New Roman" w:cs="Times New Roman"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C3949"/>
    <w:pPr>
      <w:spacing w:line="240" w:lineRule="auto"/>
      <w:jc w:val="both"/>
    </w:pPr>
  </w:style>
  <w:style w:type="character" w:customStyle="1" w:styleId="EndNoteBibliographyChar">
    <w:name w:val="EndNote Bibliography Char"/>
    <w:link w:val="EndNoteBibliography"/>
    <w:rsid w:val="005C3949"/>
    <w:rPr>
      <w:rFonts w:ascii="Times New Roman" w:eastAsia="Calibri" w:hAnsi="Times New Roman" w:cs="Times New Roman"/>
      <w:sz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5C3949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5C3949"/>
    <w:pPr>
      <w:spacing w:after="0" w:line="240" w:lineRule="auto"/>
    </w:pPr>
    <w:rPr>
      <w:rFonts w:ascii="Times New Roman" w:eastAsia="Calibri" w:hAnsi="Times New Roman" w:cs="Times New Roman"/>
      <w:sz w:val="24"/>
      <w:lang w:val="en-US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C3949"/>
    <w:rPr>
      <w:color w:val="605E5C"/>
      <w:shd w:val="clear" w:color="auto" w:fill="E1DFDD"/>
    </w:rPr>
  </w:style>
  <w:style w:type="character" w:customStyle="1" w:styleId="rynqvb">
    <w:name w:val="rynqvb"/>
    <w:basedOn w:val="DefaultParagraphFont"/>
    <w:rsid w:val="005C3949"/>
  </w:style>
  <w:style w:type="table" w:styleId="TableGrid">
    <w:name w:val="Table Grid"/>
    <w:basedOn w:val="TableNormal"/>
    <w:uiPriority w:val="39"/>
    <w:rsid w:val="005C3949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C3949"/>
    <w:pPr>
      <w:ind w:left="720"/>
    </w:pPr>
  </w:style>
  <w:style w:type="character" w:customStyle="1" w:styleId="element-citation">
    <w:name w:val="element-citation"/>
    <w:basedOn w:val="DefaultParagraphFont"/>
    <w:rsid w:val="005C3949"/>
  </w:style>
  <w:style w:type="character" w:customStyle="1" w:styleId="html-small-caps">
    <w:name w:val="html-small-caps"/>
    <w:basedOn w:val="DefaultParagraphFont"/>
    <w:rsid w:val="005C3949"/>
  </w:style>
  <w:style w:type="character" w:customStyle="1" w:styleId="cf01">
    <w:name w:val="cf01"/>
    <w:basedOn w:val="DefaultParagraphFont"/>
    <w:rsid w:val="005C3949"/>
    <w:rPr>
      <w:rFonts w:ascii="Segoe UI" w:hAnsi="Segoe UI" w:cs="Segoe UI" w:hint="default"/>
      <w:sz w:val="18"/>
      <w:szCs w:val="18"/>
    </w:rPr>
  </w:style>
  <w:style w:type="character" w:customStyle="1" w:styleId="fipmark">
    <w:name w:val="fip_mark"/>
    <w:basedOn w:val="DefaultParagraphFont"/>
    <w:rsid w:val="005C3949"/>
  </w:style>
  <w:style w:type="paragraph" w:styleId="NoSpacing">
    <w:name w:val="No Spacing"/>
    <w:uiPriority w:val="1"/>
    <w:qFormat/>
    <w:rsid w:val="005C3949"/>
    <w:pPr>
      <w:spacing w:after="0" w:line="240" w:lineRule="auto"/>
      <w:contextualSpacing/>
    </w:pPr>
    <w:rPr>
      <w:rFonts w:ascii="Times New Roman" w:eastAsia="Calibri" w:hAnsi="Times New Roman" w:cs="Times New Roman"/>
      <w:sz w:val="24"/>
      <w:lang w:val="en-US"/>
    </w:rPr>
  </w:style>
  <w:style w:type="character" w:customStyle="1" w:styleId="hgkelc">
    <w:name w:val="hgkelc"/>
    <w:basedOn w:val="DefaultParagraphFont"/>
    <w:rsid w:val="005C3949"/>
  </w:style>
  <w:style w:type="character" w:styleId="Emphasis">
    <w:name w:val="Emphasis"/>
    <w:basedOn w:val="DefaultParagraphFont"/>
    <w:uiPriority w:val="20"/>
    <w:qFormat/>
    <w:rsid w:val="005C3949"/>
    <w:rPr>
      <w:i/>
      <w:iCs/>
    </w:rPr>
  </w:style>
  <w:style w:type="character" w:customStyle="1" w:styleId="cf11">
    <w:name w:val="cf11"/>
    <w:basedOn w:val="DefaultParagraphFont"/>
    <w:rsid w:val="005C3949"/>
    <w:rPr>
      <w:rFonts w:ascii="Segoe UI" w:hAnsi="Segoe UI" w:cs="Segoe UI" w:hint="default"/>
      <w:sz w:val="18"/>
      <w:szCs w:val="18"/>
    </w:rPr>
  </w:style>
  <w:style w:type="paragraph" w:customStyle="1" w:styleId="pf0">
    <w:name w:val="pf0"/>
    <w:basedOn w:val="Normal"/>
    <w:rsid w:val="005C3949"/>
    <w:pPr>
      <w:spacing w:before="100" w:beforeAutospacing="1" w:after="100" w:afterAutospacing="1" w:line="240" w:lineRule="auto"/>
      <w:contextualSpacing w:val="0"/>
    </w:pPr>
    <w:rPr>
      <w:rFonts w:eastAsia="Times New Roman"/>
      <w:szCs w:val="24"/>
      <w:lang w:val="es-ES" w:eastAsia="es-ES"/>
    </w:rPr>
  </w:style>
  <w:style w:type="table" w:styleId="GridTable2-Accent2">
    <w:name w:val="Grid Table 2 Accent 2"/>
    <w:basedOn w:val="TableNormal"/>
    <w:uiPriority w:val="47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2" w:space="0" w:color="F4B083" w:themeColor="accent2" w:themeTint="99"/>
        <w:bottom w:val="single" w:sz="2" w:space="0" w:color="F4B083" w:themeColor="accent2" w:themeTint="99"/>
        <w:insideH w:val="single" w:sz="2" w:space="0" w:color="F4B083" w:themeColor="accent2" w:themeTint="99"/>
        <w:insideV w:val="single" w:sz="2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4B083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GridTable4-Accent3">
    <w:name w:val="Grid Table 4 Accent 3"/>
    <w:basedOn w:val="TableNormal"/>
    <w:uiPriority w:val="49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4">
    <w:name w:val="Grid Table 4"/>
    <w:basedOn w:val="TableNormal"/>
    <w:uiPriority w:val="49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5Dark-Accent1">
    <w:name w:val="Grid Table 5 Dark Accent 1"/>
    <w:basedOn w:val="TableNormal"/>
    <w:uiPriority w:val="50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ListTable4">
    <w:name w:val="List Table 4"/>
    <w:basedOn w:val="TableNormal"/>
    <w:uiPriority w:val="49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5Dark">
    <w:name w:val="List Table 5 Dark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1">
    <w:name w:val="List Table 5 Dark Accent 1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4472C4" w:themeColor="accent1"/>
        <w:left w:val="single" w:sz="24" w:space="0" w:color="4472C4" w:themeColor="accent1"/>
        <w:bottom w:val="single" w:sz="24" w:space="0" w:color="4472C4" w:themeColor="accent1"/>
        <w:right w:val="single" w:sz="24" w:space="0" w:color="4472C4" w:themeColor="accent1"/>
      </w:tblBorders>
    </w:tblPr>
    <w:tcPr>
      <w:shd w:val="clear" w:color="auto" w:fill="4472C4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2">
    <w:name w:val="List Table 5 Dark Accent 2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ED7D31" w:themeColor="accent2"/>
        <w:left w:val="single" w:sz="24" w:space="0" w:color="ED7D31" w:themeColor="accent2"/>
        <w:bottom w:val="single" w:sz="24" w:space="0" w:color="ED7D31" w:themeColor="accent2"/>
        <w:right w:val="single" w:sz="24" w:space="0" w:color="ED7D31" w:themeColor="accent2"/>
      </w:tblBorders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4">
    <w:name w:val="List Table 5 Dark Accent 4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FFC000" w:themeColor="accent4"/>
        <w:left w:val="single" w:sz="24" w:space="0" w:color="FFC000" w:themeColor="accent4"/>
        <w:bottom w:val="single" w:sz="24" w:space="0" w:color="FFC000" w:themeColor="accent4"/>
        <w:right w:val="single" w:sz="24" w:space="0" w:color="FFC000" w:themeColor="accent4"/>
      </w:tblBorders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3">
    <w:name w:val="List Table 5 Dark Accent 3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A5A5A5" w:themeColor="accent3"/>
        <w:left w:val="single" w:sz="24" w:space="0" w:color="A5A5A5" w:themeColor="accent3"/>
        <w:bottom w:val="single" w:sz="24" w:space="0" w:color="A5A5A5" w:themeColor="accent3"/>
        <w:right w:val="single" w:sz="24" w:space="0" w:color="A5A5A5" w:themeColor="accent3"/>
      </w:tblBorders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6Colorful">
    <w:name w:val="List Table 6 Colorful"/>
    <w:basedOn w:val="TableNormal"/>
    <w:uiPriority w:val="51"/>
    <w:rsid w:val="005C3949"/>
    <w:pPr>
      <w:spacing w:after="0" w:line="240" w:lineRule="auto"/>
    </w:pPr>
    <w:rPr>
      <w:color w:val="000000" w:themeColor="text1"/>
      <w:sz w:val="24"/>
      <w:szCs w:val="24"/>
      <w:lang w:val="en-US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padding-left-05">
    <w:name w:val="padding-left-05"/>
    <w:basedOn w:val="DefaultParagraphFont"/>
    <w:rsid w:val="0062625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9653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44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4BB2F9-8E16-44AF-93C3-DBD796F530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8</Pages>
  <Words>23733</Words>
  <Characters>135282</Characters>
  <Application>Microsoft Office Word</Application>
  <DocSecurity>0</DocSecurity>
  <Lines>1127</Lines>
  <Paragraphs>31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8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ás Duraj -</dc:creator>
  <cp:keywords/>
  <dc:description/>
  <cp:lastModifiedBy>Miss. NNP Mazibuko</cp:lastModifiedBy>
  <cp:revision>2</cp:revision>
  <dcterms:created xsi:type="dcterms:W3CDTF">2025-03-05T09:40:00Z</dcterms:created>
  <dcterms:modified xsi:type="dcterms:W3CDTF">2025-03-05T09:40:00Z</dcterms:modified>
</cp:coreProperties>
</file>